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66A665" w14:textId="008FC58F" w:rsidR="006002FE" w:rsidRPr="00C715EE" w:rsidRDefault="00C715EE" w:rsidP="009B555C">
      <w:pPr>
        <w:tabs>
          <w:tab w:val="left" w:pos="333"/>
        </w:tabs>
        <w:spacing w:after="0"/>
        <w:contextualSpacing/>
        <w:jc w:val="center"/>
        <w:rPr>
          <w:rFonts w:ascii="Times New Roman" w:hAnsi="Times New Roman" w:cs="Times New Roman"/>
          <w:b/>
          <w:bCs/>
          <w:smallCaps/>
          <w:sz w:val="28"/>
          <w:szCs w:val="28"/>
          <w:u w:val="single"/>
        </w:rPr>
      </w:pPr>
      <w:bookmarkStart w:id="0" w:name="_Hlk75851943"/>
      <w:bookmarkStart w:id="1" w:name="_top"/>
      <w:bookmarkEnd w:id="0"/>
      <w:bookmarkEnd w:id="1"/>
      <w:r w:rsidRPr="00C715EE">
        <w:rPr>
          <w:rFonts w:ascii="Times New Roman" w:hAnsi="Times New Roman" w:cs="Times New Roman"/>
          <w:b/>
          <w:bCs/>
          <w:smallCaps/>
          <w:sz w:val="28"/>
          <w:szCs w:val="28"/>
          <w:u w:val="single"/>
        </w:rPr>
        <w:t xml:space="preserve">Supplementary File 2: </w:t>
      </w:r>
      <w:r w:rsidR="003D6FD6" w:rsidRPr="00C715EE">
        <w:rPr>
          <w:rFonts w:ascii="Times New Roman" w:hAnsi="Times New Roman" w:cs="Times New Roman"/>
          <w:b/>
          <w:bCs/>
          <w:smallCaps/>
          <w:sz w:val="28"/>
          <w:szCs w:val="28"/>
          <w:u w:val="single"/>
        </w:rPr>
        <w:t>Primary CNV Coordinate Determination by Chromosome</w:t>
      </w:r>
    </w:p>
    <w:p w14:paraId="3A9CA460" w14:textId="265AD6B6" w:rsidR="00252348" w:rsidRPr="00CB0679" w:rsidRDefault="00252348" w:rsidP="009B555C">
      <w:pPr>
        <w:tabs>
          <w:tab w:val="left" w:pos="333"/>
        </w:tabs>
        <w:spacing w:after="0"/>
        <w:ind w:left="720"/>
        <w:contextualSpacing/>
        <w:rPr>
          <w:rFonts w:ascii="Times New Roman" w:hAnsi="Times New Roman" w:cs="Times New Roman"/>
          <w:smallCaps/>
          <w:sz w:val="20"/>
          <w:szCs w:val="20"/>
        </w:rPr>
      </w:pPr>
    </w:p>
    <w:p w14:paraId="4F9DC78C" w14:textId="77777777" w:rsidR="009B555C" w:rsidRPr="009F4B09" w:rsidRDefault="009B555C" w:rsidP="009B555C">
      <w:pPr>
        <w:pStyle w:val="TableofFigures"/>
        <w:tabs>
          <w:tab w:val="left" w:pos="333"/>
          <w:tab w:val="right" w:leader="dot" w:pos="10790"/>
        </w:tabs>
        <w:rPr>
          <w:rFonts w:ascii="Times New Roman" w:hAnsi="Times New Roman" w:cs="Times New Roman"/>
          <w:b/>
          <w:smallCaps/>
        </w:rPr>
      </w:pPr>
      <w:r w:rsidRPr="009F4B09">
        <w:rPr>
          <w:rFonts w:ascii="Times New Roman" w:hAnsi="Times New Roman" w:cs="Times New Roman"/>
          <w:b/>
          <w:smallCaps/>
        </w:rPr>
        <w:t xml:space="preserve">Chromosome 1: </w:t>
      </w:r>
    </w:p>
    <w:p w14:paraId="1F3108D7" w14:textId="492EFFBE" w:rsidR="009A49E7" w:rsidRPr="009F4B09" w:rsidRDefault="00252348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r w:rsidRPr="009F4B09">
        <w:rPr>
          <w:rFonts w:ascii="Times New Roman" w:hAnsi="Times New Roman" w:cs="Times New Roman"/>
          <w:smallCaps/>
        </w:rPr>
        <w:fldChar w:fldCharType="begin"/>
      </w:r>
      <w:r w:rsidRPr="009F4B09">
        <w:rPr>
          <w:rFonts w:ascii="Times New Roman" w:hAnsi="Times New Roman" w:cs="Times New Roman"/>
          <w:smallCaps/>
        </w:rPr>
        <w:instrText xml:space="preserve"> TOC \h \z \c "Primary CNV" </w:instrText>
      </w:r>
      <w:r w:rsidRPr="009F4B09">
        <w:rPr>
          <w:rFonts w:ascii="Times New Roman" w:hAnsi="Times New Roman" w:cs="Times New Roman"/>
          <w:smallCaps/>
        </w:rPr>
        <w:fldChar w:fldCharType="separate"/>
      </w:r>
      <w:hyperlink w:anchor="_Toc8497136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: 1p36.33 (ATAD3 Cluster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6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72CD5FB" w14:textId="6FFA0E8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: 1p3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6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19C8A9" w14:textId="5C5C893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: 1p32.2-p31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6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33EA5D" w14:textId="45116B9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: 1p21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6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8B2CC00" w14:textId="0EC8883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: 1q21.1 TAR, Neuro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6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E48EA27" w14:textId="3E7A49F4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6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: 1q24-q25 Proximal, Intermediate, Dist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6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E4B9EF5" w14:textId="1FB1281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: 1q41-q4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61DC6BE" w14:textId="74DC228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: 1q43-q44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2B40604" w14:textId="6112E756" w:rsidR="00AA11C0" w:rsidRPr="009F4B09" w:rsidRDefault="00AA11C0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:</w:t>
      </w:r>
    </w:p>
    <w:p w14:paraId="3F5E212B" w14:textId="6F360B0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: 2p25.3 (MYTIL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92B46AA" w14:textId="57DA38C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: 2p16.3 (NRXN1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C42ABA5" w14:textId="0864212C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: 2p15-p14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4BFA226" w14:textId="710F7F1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: 2p16-p1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6BC510B" w14:textId="5E8CB4D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: 2p12-p11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17DC02D" w14:textId="2D277A1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4: 2q11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0426C7E" w14:textId="5BA5D76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5: 2q1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F48F80F" w14:textId="048BD83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7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6: 2q22.3 (Mowat-Wilson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7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D6152EE" w14:textId="093F971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7: 2q23.1 (MBD5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9B75B7C" w14:textId="3224D1BE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8: 2q31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A3D9AE3" w14:textId="1894875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9: 2q31.2-q32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86BAD3C" w14:textId="57D9552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0: 2q33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5E1CE88" w14:textId="2309E62F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1: 2q35 (IHH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2BD1B6F" w14:textId="4E68689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2: 2q37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C5E0DD7" w14:textId="716DDDAA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3:</w:t>
      </w:r>
    </w:p>
    <w:p w14:paraId="3BD25DF9" w14:textId="1B809E6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3: 3p25.3 Proximal, Dist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06BDB79" w14:textId="6A7DBBD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4: 3p21.3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4CF6569" w14:textId="2945E93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5: 3q13.3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3722650" w14:textId="693ADA3E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8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6: 3q22.1-q25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8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D34BB9A" w14:textId="77BB506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7: 3q27.3-q28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86E3881" w14:textId="47C89DC5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4:</w:t>
      </w:r>
    </w:p>
    <w:p w14:paraId="6B0DFC8D" w14:textId="05EF9D4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8: 4p16.3 (Wolf-Hirschorn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29EA5EF" w14:textId="4152C0F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29: 4q2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2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C834C6C" w14:textId="0DFC2FB7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5:</w:t>
      </w:r>
    </w:p>
    <w:p w14:paraId="6B508D46" w14:textId="5C57AD6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0: 5p1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C48B344" w14:textId="05F1354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1: 5q11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C11DC7E" w14:textId="4B1AEB1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2: 5q1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444AEBB" w14:textId="72F2C04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3: 5q14.3-q15 Proximal, Dist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9F0176C" w14:textId="3635B92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4: 5q31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4372BF3" w14:textId="3D33F99F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6:</w:t>
      </w:r>
    </w:p>
    <w:p w14:paraId="1ABF5BC2" w14:textId="05B70BC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5: 6p2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A2FECEE" w14:textId="7BEF35CF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39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6: 6p25.1-p24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39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BA13CED" w14:textId="753FE0F4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7: 6q12-q14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3AB4177" w14:textId="2F79FBC4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8: 6q13-q14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BFB4540" w14:textId="55977AB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39: 6q14.1-q14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19C8BFB" w14:textId="67EA414E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0: 6q14.1-q1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DB2ED09" w14:textId="237A0BF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1: 6q14.3-q16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43C255F" w14:textId="6F9A314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2: 6q24-q2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27282B5" w14:textId="013A67B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3: 6q2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A77A9AC" w14:textId="77777777" w:rsidR="009F4B09" w:rsidRDefault="009F4B09">
      <w:pP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br w:type="page"/>
      </w:r>
    </w:p>
    <w:p w14:paraId="2B5FCCA8" w14:textId="70C04082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lastRenderedPageBreak/>
        <w:t>Chromosome 7:</w:t>
      </w:r>
    </w:p>
    <w:p w14:paraId="6E0D2162" w14:textId="33D2910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4: 7p22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8C69F52" w14:textId="297A8E4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5: 7q11.23 (WBS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6DAC3DC" w14:textId="71335284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0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6: 7q11.23 (WBS Distal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0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3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198BC2B" w14:textId="443C346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7: 7q21.3 (SHFM1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53725B7" w14:textId="74387F74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8:</w:t>
      </w:r>
    </w:p>
    <w:p w14:paraId="6B779104" w14:textId="781B774F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8: 8q1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50326A9" w14:textId="0175B075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49: 8q1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4EF03ED" w14:textId="4B1EA42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0: 8q21.1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0766F78" w14:textId="347AEAD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1: 8q22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A9F164C" w14:textId="18983C4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2: 8q22.2-q22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4275B4B" w14:textId="6A223A1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3: 8q23.1-q24.1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4E6257D" w14:textId="386A135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4: 8q24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C38ECB2" w14:textId="798BB45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5: 9p24.3 (SRXY4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B5EBA4A" w14:textId="5B4749D0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9:</w:t>
      </w:r>
    </w:p>
    <w:p w14:paraId="2EDD6306" w14:textId="32C74AB4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1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6: 9p Termin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1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E2CA87B" w14:textId="13939CCE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7: 9p13.3-p13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2486595" w14:textId="2F3A0E45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8: 9q22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E6DB202" w14:textId="44739D4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59: 9q31.1-q31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A10B0E9" w14:textId="34818D1E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0:</w:t>
      </w:r>
    </w:p>
    <w:p w14:paraId="5152EF5C" w14:textId="4EA8766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0: 10p Termin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5B58757" w14:textId="3F2EC02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1: 10p15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0161C86" w14:textId="6C41318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2: 10p14-p1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4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B512DB2" w14:textId="734426D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3: 10p14 (HDR, DGS2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45310E1" w14:textId="66D6F2BC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4: 10q22-q23 Syndrome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1BB7476" w14:textId="1267258C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5: 10p24 (SHFM3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F6F9BEB" w14:textId="2B1AD08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2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6: 10q26 Interstiti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2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7BD8A64" w14:textId="4900E3D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7: 10q26 Termin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568108F" w14:textId="6108D1D6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1:</w:t>
      </w:r>
    </w:p>
    <w:p w14:paraId="3D7320A1" w14:textId="7DED054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8: 11p15.5 (BWS/RS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4B79589" w14:textId="1713CA3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69: 11p13 (ELP4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1F06278" w14:textId="16300C8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0: 11p13 (WAGR, WAGRO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DFE43D3" w14:textId="55BB467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1: 11p11.2 (Potocki-Shaffer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E7CD244" w14:textId="5C637D6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2: 11q1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59B41AA" w14:textId="64ED3E6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3: 11q23-q25 (Jacobsen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B1049F1" w14:textId="7AFD36EA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2:</w:t>
      </w:r>
    </w:p>
    <w:p w14:paraId="3032CAC2" w14:textId="73EDB6A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4: 12p13.3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7995091" w14:textId="466F003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5: 12q14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5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FB48738" w14:textId="2E337CE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3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6: 12q21.3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3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BB44032" w14:textId="35631C3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7: 12q24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B090D90" w14:textId="0900C2B5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3:</w:t>
      </w:r>
    </w:p>
    <w:p w14:paraId="1D0F7145" w14:textId="03AD14D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8: 13q12.11-q12.1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47912E5" w14:textId="3D5DE90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79: 13q12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3D6C92F" w14:textId="53A0CA3F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0: 13q14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1F102CA" w14:textId="581C508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1: 13q31.3 (Feingold Syndrome 2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604DCBE" w14:textId="2B04784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2: 13q32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3954B4E" w14:textId="5DCD7A6E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3: 13q33-q34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1D6D4EA" w14:textId="7F8316B6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4:</w:t>
      </w:r>
    </w:p>
    <w:p w14:paraId="6176A07D" w14:textId="2EFAB39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4: 14q11-q2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EF7BB3F" w14:textId="45296D0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5: 14q22-q23 (Frias Syndrome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91EA3E5" w14:textId="77777777" w:rsidR="009F4B09" w:rsidRDefault="009F4B09">
      <w:pP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br w:type="page"/>
      </w:r>
    </w:p>
    <w:p w14:paraId="42A4CB66" w14:textId="7BB4FB6E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lastRenderedPageBreak/>
        <w:t>Chromosome 15:</w:t>
      </w:r>
    </w:p>
    <w:p w14:paraId="20D71F94" w14:textId="43D8FCA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4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6: 15q11-q13 (Temple/ Kagami-Ogata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4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7E33360" w14:textId="28384F4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7: 15q11-q13 (Angleman/Prader-Willi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236D612" w14:textId="2754917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8: 15q14 (MEIS2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CBF5577" w14:textId="168D4AC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89: 15q15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33EA9C6" w14:textId="1797DFA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0: 15q21.1 (FBN1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603C801" w14:textId="28470DB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1: 15q24 (Witteveen-Kolk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A1C9540" w14:textId="1CA2967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2: 15q2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6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5967C49" w14:textId="75C7ECD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3: 15q26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F913B6B" w14:textId="2AC593E8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6:</w:t>
      </w:r>
    </w:p>
    <w:p w14:paraId="192AD3AA" w14:textId="56F658DC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4: 16p13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06DDC1" w14:textId="18FE0F9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5: 16p13.2 (Hao-Fountain Syndrome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175E30B" w14:textId="7CD2E67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5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6: 16p13.1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5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2940419" w14:textId="7A95809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7: 16p12.2-p11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36E0A87" w14:textId="40C7935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8: 16p11.2 (220kb; 593kb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F968F8B" w14:textId="2C1D6CD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99: 16q2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0DB1AB" w14:textId="15C4A9F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0: 16q24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9E9E56C" w14:textId="7DDAC78B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7:</w:t>
      </w:r>
    </w:p>
    <w:p w14:paraId="7E65D5CB" w14:textId="2731E42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1: 17p13.3 (Miller-Dieker Syndrome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3C7C36F" w14:textId="4A51303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2: 17p13.3 (SHFLD3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1A14860" w14:textId="0918777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3: 17p13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362568D" w14:textId="783B228C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4: 17p11.2 (CMT1A/HNPP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9F4A98" w14:textId="6C652D4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5: 17p11.2 (PTLS/SMS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7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FFD8E39" w14:textId="29B4AE8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6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6: 17p11.2 (Yuan-Harel-Lupski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6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D45F4DA" w14:textId="3BBB5A7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7: 17q11.2 (NF1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FCF285D" w14:textId="39D6F11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8: 17q23.1-q23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94C311C" w14:textId="4972E5B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09: 17q24.2-q24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04B0ED" w14:textId="5B266C8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0: 17q24.3 (SRXY10; SRXX2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8F45AB6" w14:textId="0F33D39A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8:</w:t>
      </w:r>
    </w:p>
    <w:p w14:paraId="1E043EF4" w14:textId="61204AA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1: 18p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3EFDBBA" w14:textId="4F36CEB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2: 18q Proxim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3CD342E" w14:textId="59797A7F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3: 18q Termin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89EFA10" w14:textId="393C9EA5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19:</w:t>
      </w:r>
    </w:p>
    <w:p w14:paraId="325798BC" w14:textId="260A563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4: 19p13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58B3DD6" w14:textId="402844F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5: 19p13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9D016E8" w14:textId="12F7145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7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6: 19p13.1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7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F0B85CB" w14:textId="607076E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7: 19q13.11 Proximal, Distal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8188978" w14:textId="5F159D0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8: 19q13.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8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82E621" w14:textId="3A3F56E1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0:</w:t>
      </w:r>
    </w:p>
    <w:p w14:paraId="105EC0CD" w14:textId="3B61BFFC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19: 20p1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E1723C9" w14:textId="4C4393FB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0: 20p12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8C4890B" w14:textId="69AE345A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1: 20q13.3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DBDA794" w14:textId="01E6CD39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1:</w:t>
      </w:r>
    </w:p>
    <w:p w14:paraId="26CA5F96" w14:textId="4289BE7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2: 21q2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1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FE593DE" w14:textId="3A08AC24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t>Chromosome 22:</w:t>
      </w:r>
    </w:p>
    <w:p w14:paraId="3CC1C93F" w14:textId="0A186ED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3: 22q11 (Cat-eye syndrome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2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15241DC" w14:textId="31AEB547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4: 22q11.2 (DGS/VCFS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BB59C2A" w14:textId="790B52E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5: 22q13.33 (Phelan-McDermid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3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0F49333" w14:textId="77777777" w:rsidR="009F4B09" w:rsidRDefault="009F4B09">
      <w:pP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br w:type="page"/>
      </w:r>
    </w:p>
    <w:p w14:paraId="71767F0D" w14:textId="5782689F" w:rsidR="009F4B09" w:rsidRPr="009F4B09" w:rsidRDefault="009F4B09" w:rsidP="009F4B09">
      <w:pPr>
        <w:spacing w:before="120" w:after="0"/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</w:pPr>
      <w:r w:rsidRPr="009F4B09">
        <w:rPr>
          <w:rStyle w:val="Hyperlink"/>
          <w:rFonts w:ascii="Times New Roman" w:hAnsi="Times New Roman" w:cs="Times New Roman"/>
          <w:b/>
          <w:smallCaps/>
          <w:noProof/>
          <w:color w:val="auto"/>
          <w:u w:val="none"/>
        </w:rPr>
        <w:lastRenderedPageBreak/>
        <w:t>Chromosome X:</w:t>
      </w:r>
    </w:p>
    <w:p w14:paraId="0134F238" w14:textId="7F98371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8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6: Xp22.31 (STS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8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73D04AA" w14:textId="70D3D899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0: Xp2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4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AE8E20D" w14:textId="70EAC512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7: Xp11.3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334C811" w14:textId="3B453F6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8: Xp11.23-p11.2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AEC089E" w14:textId="3BE1A5D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29: Xp11.22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5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C138A70" w14:textId="3D6E2A1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4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1: Xq2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4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6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4B2B9E4" w14:textId="1EF9F6C0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5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2: Xq22 (DL-ATS, DL-MR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5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7921314" w14:textId="07F6DE0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6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3: Xq25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6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7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9F2C966" w14:textId="7CF31F53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7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4: Xq26.3 (XLAG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7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8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2250D72" w14:textId="72B047F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8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5: Xq27.1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8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2819B84" w14:textId="08AACB36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499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6: Xq27.3-q28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499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99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137ED46" w14:textId="644AFA48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0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7: Xq28 (MECP2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500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0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996537F" w14:textId="19E08A75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1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8: Xq28 (GD1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501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0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70E0A67" w14:textId="039C0421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2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39: Xq28 (RAB39B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502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0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0B1CE09" w14:textId="0F957A9D" w:rsidR="009A49E7" w:rsidRPr="009F4B09" w:rsidRDefault="000553A5" w:rsidP="00AA11C0">
      <w:pPr>
        <w:pStyle w:val="TableofFigures"/>
        <w:tabs>
          <w:tab w:val="left" w:pos="540"/>
          <w:tab w:val="right" w:leader="dot" w:pos="10790"/>
        </w:tabs>
        <w:ind w:left="540"/>
        <w:rPr>
          <w:rFonts w:ascii="Times New Roman" w:eastAsiaTheme="minorEastAsia" w:hAnsi="Times New Roman" w:cs="Times New Roman"/>
          <w:noProof/>
        </w:rPr>
      </w:pPr>
      <w:hyperlink w:anchor="_Toc84971503" w:history="1">
        <w:r w:rsidR="009A49E7" w:rsidRPr="009F4B09">
          <w:rPr>
            <w:rStyle w:val="Hyperlink"/>
            <w:rFonts w:ascii="Times New Roman" w:hAnsi="Times New Roman" w:cs="Times New Roman"/>
            <w:noProof/>
            <w:color w:val="auto"/>
            <w:u w:val="none"/>
          </w:rPr>
          <w:t>Primary CNV 140: Xq28 (BRCC3)</w:t>
        </w:r>
        <w:r w:rsidR="009A49E7" w:rsidRPr="009F4B09">
          <w:rPr>
            <w:rFonts w:ascii="Times New Roman" w:hAnsi="Times New Roman" w:cs="Times New Roman"/>
            <w:noProof/>
            <w:webHidden/>
          </w:rPr>
          <w:tab/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begin"/>
        </w:r>
        <w:r w:rsidR="009A49E7" w:rsidRPr="009F4B09">
          <w:rPr>
            <w:rFonts w:ascii="Times New Roman" w:hAnsi="Times New Roman" w:cs="Times New Roman"/>
            <w:noProof/>
            <w:webHidden/>
          </w:rPr>
          <w:instrText xml:space="preserve"> PAGEREF _Toc84971503 \h </w:instrText>
        </w:r>
        <w:r w:rsidR="009A49E7" w:rsidRPr="009F4B09">
          <w:rPr>
            <w:rFonts w:ascii="Times New Roman" w:hAnsi="Times New Roman" w:cs="Times New Roman"/>
            <w:noProof/>
            <w:webHidden/>
          </w:rPr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separate"/>
        </w:r>
        <w:r w:rsidR="00A360AB">
          <w:rPr>
            <w:rFonts w:ascii="Times New Roman" w:hAnsi="Times New Roman" w:cs="Times New Roman"/>
            <w:noProof/>
            <w:webHidden/>
          </w:rPr>
          <w:t>100</w:t>
        </w:r>
        <w:r w:rsidR="009A49E7" w:rsidRPr="009F4B09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7432F83" w14:textId="203A0716" w:rsidR="003F03D8" w:rsidRDefault="00252348" w:rsidP="00FD1A70">
      <w:pPr>
        <w:pStyle w:val="Heading1"/>
        <w:tabs>
          <w:tab w:val="left" w:pos="333"/>
        </w:tabs>
        <w:spacing w:before="0"/>
        <w:contextualSpacing/>
        <w:rPr>
          <w:rFonts w:ascii="Times New Roman" w:hAnsi="Times New Roman" w:cs="Times New Roman"/>
          <w:smallCaps/>
          <w:color w:val="auto"/>
          <w:sz w:val="22"/>
          <w:szCs w:val="22"/>
          <w:u w:val="none"/>
        </w:rPr>
      </w:pPr>
      <w:r w:rsidRPr="009F4B09">
        <w:rPr>
          <w:rFonts w:ascii="Times New Roman" w:hAnsi="Times New Roman" w:cs="Times New Roman"/>
          <w:smallCaps/>
          <w:color w:val="auto"/>
          <w:sz w:val="22"/>
          <w:szCs w:val="22"/>
          <w:u w:val="none"/>
        </w:rPr>
        <w:fldChar w:fldCharType="end"/>
      </w:r>
    </w:p>
    <w:p w14:paraId="6590AFCA" w14:textId="77777777" w:rsidR="003F03D8" w:rsidRDefault="003F03D8">
      <w:pPr>
        <w:rPr>
          <w:rFonts w:ascii="Times New Roman" w:eastAsiaTheme="majorEastAsia" w:hAnsi="Times New Roman" w:cs="Times New Roman"/>
          <w:smallCaps/>
        </w:rPr>
      </w:pPr>
      <w:r>
        <w:rPr>
          <w:rFonts w:ascii="Times New Roman" w:hAnsi="Times New Roman" w:cs="Times New Roman"/>
          <w:smallCaps/>
        </w:rPr>
        <w:br w:type="page"/>
      </w:r>
    </w:p>
    <w:p w14:paraId="6DE1CC5B" w14:textId="0524C5B9" w:rsidR="00252348" w:rsidRPr="000137B2" w:rsidRDefault="00252348" w:rsidP="00FD1A70">
      <w:pPr>
        <w:pStyle w:val="Heading1"/>
        <w:tabs>
          <w:tab w:val="left" w:pos="333"/>
        </w:tabs>
        <w:spacing w:before="0"/>
        <w:contextualSpacing/>
      </w:pPr>
      <w:bookmarkStart w:id="2" w:name="_Toc8497136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</w:t>
        </w:r>
      </w:fldSimple>
      <w:r w:rsidRPr="000137B2">
        <w:t xml:space="preserve">: </w:t>
      </w:r>
      <w:r w:rsidR="0053670D" w:rsidRPr="000137B2">
        <w:t>1p36.33 (</w:t>
      </w:r>
      <w:r w:rsidRPr="000137B2">
        <w:t>ATAD3 Cluster</w:t>
      </w:r>
      <w:r w:rsidR="0053670D" w:rsidRPr="000137B2">
        <w:t>)</w:t>
      </w:r>
      <w:bookmarkEnd w:id="2"/>
    </w:p>
    <w:p w14:paraId="6F7C50ED" w14:textId="12B34DC8" w:rsidR="0091693B" w:rsidRPr="000137B2" w:rsidRDefault="00904A28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S1 of Gunning 2020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HdW5uaW5nPC9BdXRob3I+PFllYXI+MjAyMDwvWWVhcj48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HdW5uaW5nPC9BdXRob3I+PFllYXI+MjAyMDwvWWVhcj48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="0091693B" w:rsidRPr="000137B2">
        <w:rPr>
          <w:rFonts w:ascii="Calibri Light" w:hAnsi="Calibri Light" w:cs="Calibri Light"/>
          <w:i/>
          <w:iCs/>
        </w:rPr>
        <w:t>:</w:t>
      </w:r>
    </w:p>
    <w:p w14:paraId="7E46469B" w14:textId="4E777B60" w:rsidR="00252348" w:rsidRPr="000137B2" w:rsidRDefault="0053670D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672FAAC8" wp14:editId="76C5A4EA">
            <wp:extent cx="4206240" cy="1514246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b="22116"/>
                    <a:stretch/>
                  </pic:blipFill>
                  <pic:spPr bwMode="auto">
                    <a:xfrm>
                      <a:off x="0" y="0"/>
                      <a:ext cx="4217660" cy="1518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C4E053" w14:textId="6AEBDC86" w:rsidR="008F7136" w:rsidRPr="000137B2" w:rsidRDefault="008F7136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7577DE56" w14:textId="53F5C7E7" w:rsidR="0091693B" w:rsidRPr="000137B2" w:rsidRDefault="00904A28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C of Desai 2017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EZXNhaTwvQXV0aG9yPjxZZWFyPjIwMTc8L1llYXI+PFJl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EZXNhaTwvQXV0aG9yPjxZZWFyPjIwMTc8L1llYXI+PFJl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2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="0091693B" w:rsidRPr="000137B2">
        <w:rPr>
          <w:rFonts w:ascii="Calibri Light" w:hAnsi="Calibri Light" w:cs="Calibri Light"/>
          <w:i/>
          <w:iCs/>
        </w:rPr>
        <w:t>:</w:t>
      </w:r>
    </w:p>
    <w:p w14:paraId="62C23050" w14:textId="78DB25C1" w:rsidR="001500EC" w:rsidRPr="000137B2" w:rsidRDefault="008F7136" w:rsidP="009B555C">
      <w:pPr>
        <w:tabs>
          <w:tab w:val="left" w:pos="180"/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0A4447F7" wp14:editId="3DAC63C7">
            <wp:extent cx="4312920" cy="15448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361553" cy="1562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D5765" w14:textId="77777777" w:rsidR="008F7136" w:rsidRPr="000137B2" w:rsidRDefault="008F713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116C7435" w14:textId="1FD60D0D" w:rsidR="0053670D" w:rsidRPr="000137B2" w:rsidRDefault="0053670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</w:t>
      </w:r>
      <w:r w:rsidR="00064430" w:rsidRPr="000137B2">
        <w:rPr>
          <w:rFonts w:ascii="Calibri Light" w:hAnsi="Calibri Light" w:cs="Calibri Light"/>
          <w:b/>
          <w:bCs/>
        </w:rPr>
        <w:t xml:space="preserve"> (ATAD3 Cluster)</w:t>
      </w:r>
      <w:r w:rsidRPr="000137B2">
        <w:rPr>
          <w:rFonts w:ascii="Calibri Light" w:hAnsi="Calibri Light" w:cs="Calibri Light"/>
          <w:b/>
          <w:bCs/>
        </w:rPr>
        <w:t xml:space="preserve">: </w:t>
      </w:r>
      <w:r w:rsidRPr="000137B2">
        <w:rPr>
          <w:rFonts w:ascii="Calibri Light" w:hAnsi="Calibri Light" w:cs="Calibri Light"/>
        </w:rPr>
        <w:t>chr1:1385069-1470067 (hg19)</w:t>
      </w:r>
    </w:p>
    <w:p w14:paraId="060E8583" w14:textId="59ECC892" w:rsidR="0053670D" w:rsidRPr="000137B2" w:rsidRDefault="0053670D" w:rsidP="009B555C">
      <w:pPr>
        <w:pStyle w:val="ListParagraph"/>
        <w:numPr>
          <w:ilvl w:val="0"/>
          <w:numId w:val="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ATAD3C (hg19):</w:t>
      </w:r>
      <w:r w:rsidRPr="000137B2">
        <w:rPr>
          <w:rFonts w:ascii="Calibri Light" w:hAnsi="Calibri Light" w:cs="Calibri Light"/>
        </w:rPr>
        <w:tab/>
        <w:t>chr1:1385069-1405</w:t>
      </w:r>
      <w:r w:rsidR="00064430" w:rsidRPr="000137B2">
        <w:rPr>
          <w:rFonts w:ascii="Calibri Light" w:hAnsi="Calibri Light" w:cs="Calibri Light"/>
        </w:rPr>
        <w:t>5</w:t>
      </w:r>
      <w:r w:rsidRPr="000137B2">
        <w:rPr>
          <w:rFonts w:ascii="Calibri Light" w:hAnsi="Calibri Light" w:cs="Calibri Light"/>
        </w:rPr>
        <w:t>38</w:t>
      </w:r>
    </w:p>
    <w:p w14:paraId="4FC1B188" w14:textId="3E8728D5" w:rsidR="0053670D" w:rsidRPr="000137B2" w:rsidRDefault="0053670D" w:rsidP="009B555C">
      <w:pPr>
        <w:pStyle w:val="ListParagraph"/>
        <w:numPr>
          <w:ilvl w:val="0"/>
          <w:numId w:val="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ATAD3B (hg19): chr1:1407164-1431582</w:t>
      </w:r>
    </w:p>
    <w:p w14:paraId="5C1EC4BB" w14:textId="197CA6F5" w:rsidR="0053670D" w:rsidRPr="000137B2" w:rsidRDefault="0053670D" w:rsidP="009B555C">
      <w:pPr>
        <w:pStyle w:val="ListParagraph"/>
        <w:numPr>
          <w:ilvl w:val="0"/>
          <w:numId w:val="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ATAD3A (hg19): chr1:1447523-1470067</w:t>
      </w:r>
    </w:p>
    <w:p w14:paraId="5E1DBA6D" w14:textId="77777777" w:rsidR="007A4812" w:rsidRPr="000137B2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0EEF526" w14:textId="30F92ED1" w:rsidR="0021229F" w:rsidRPr="000137B2" w:rsidRDefault="0021229F" w:rsidP="009B555C">
      <w:pPr>
        <w:pStyle w:val="Heading1"/>
        <w:tabs>
          <w:tab w:val="left" w:pos="333"/>
        </w:tabs>
      </w:pPr>
      <w:bookmarkStart w:id="3" w:name="_Toc84971365"/>
      <w:r w:rsidRPr="000137B2">
        <w:t xml:space="preserve">Primary CNV </w:t>
      </w:r>
      <w:fldSimple w:instr=" SEQ Primary_CNV \* ARABIC ">
        <w:r w:rsidR="00A360AB">
          <w:rPr>
            <w:noProof/>
          </w:rPr>
          <w:t>2</w:t>
        </w:r>
      </w:fldSimple>
      <w:r w:rsidRPr="000137B2">
        <w:t xml:space="preserve">: </w:t>
      </w:r>
      <w:r w:rsidR="00E52AAE" w:rsidRPr="002A0EDA">
        <w:t>1p35</w:t>
      </w:r>
      <w:bookmarkEnd w:id="3"/>
    </w:p>
    <w:p w14:paraId="0CE21262" w14:textId="387BFE47" w:rsidR="00904A28" w:rsidRPr="000137B2" w:rsidRDefault="00904A2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A of Gennarino 2018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HZW5uYXJpbm88L0F1dGhvcj48WWVhcj4yMDE4PC9ZZWFy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HZW5uYXJpbm88L0F1dGhvcj48WWVhcj4yMDE4PC9ZZWFy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3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="00064430" w:rsidRPr="000137B2">
        <w:rPr>
          <w:rFonts w:ascii="Calibri Light" w:hAnsi="Calibri Light" w:cs="Calibri Light"/>
          <w:i/>
          <w:iCs/>
        </w:rPr>
        <w:t>:</w:t>
      </w:r>
    </w:p>
    <w:p w14:paraId="3CDC875E" w14:textId="538DF66F" w:rsidR="00E52AAE" w:rsidRPr="000137B2" w:rsidRDefault="00E52AA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471E26BE" wp14:editId="00FB2D61">
            <wp:extent cx="5204460" cy="2799807"/>
            <wp:effectExtent l="0" t="0" r="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19027" cy="2807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3F00C" w14:textId="1315616D" w:rsidR="00E52AAE" w:rsidRPr="000137B2" w:rsidRDefault="00A273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PUM1 Gene</w:t>
      </w:r>
      <w:r w:rsidRPr="000137B2">
        <w:rPr>
          <w:rFonts w:ascii="Calibri Light" w:hAnsi="Calibri Light" w:cs="Calibri Light"/>
        </w:rPr>
        <w:t>: chr1:31404353-31538564 (hg19)</w:t>
      </w:r>
    </w:p>
    <w:p w14:paraId="4C599A51" w14:textId="5384CBF7" w:rsidR="008F7136" w:rsidRPr="000137B2" w:rsidRDefault="00A273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</w:t>
      </w:r>
      <w:r w:rsidRPr="000137B2">
        <w:rPr>
          <w:rFonts w:ascii="Calibri Light" w:hAnsi="Calibri Light" w:cs="Calibri Light"/>
        </w:rPr>
        <w:t xml:space="preserve">: chr1:28751378-33588455 (hg19); Subject 1 </w:t>
      </w:r>
    </w:p>
    <w:p w14:paraId="56BDC6E4" w14:textId="59587ADE" w:rsidR="00A5475F" w:rsidRPr="000137B2" w:rsidRDefault="00A5475F" w:rsidP="009B555C">
      <w:pPr>
        <w:pStyle w:val="Heading1"/>
        <w:tabs>
          <w:tab w:val="left" w:pos="333"/>
        </w:tabs>
      </w:pPr>
      <w:bookmarkStart w:id="4" w:name="_Toc84971366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3</w:t>
        </w:r>
      </w:fldSimple>
      <w:r w:rsidRPr="000137B2">
        <w:t xml:space="preserve">: </w:t>
      </w:r>
      <w:bookmarkStart w:id="5" w:name="_Hlk74235948"/>
      <w:r w:rsidRPr="000137B2">
        <w:t>1p3</w:t>
      </w:r>
      <w:r w:rsidR="00FC706A" w:rsidRPr="000137B2">
        <w:t>2.2-p3</w:t>
      </w:r>
      <w:r w:rsidRPr="000137B2">
        <w:t>1.</w:t>
      </w:r>
      <w:r w:rsidR="002D4816">
        <w:t>3</w:t>
      </w:r>
      <w:bookmarkEnd w:id="4"/>
      <w:bookmarkEnd w:id="5"/>
    </w:p>
    <w:p w14:paraId="48A9EC7B" w14:textId="199913F1" w:rsidR="00A5475F" w:rsidRPr="000137B2" w:rsidRDefault="0006443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Labonne 2016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MYWJvbm5lPC9BdXRob3I+PFllYXI+MjAxNjwvWWVhcj48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MYWJvbm5lPC9BdXRob3I+PFllYXI+MjAxNjwvWWVhcj48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4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  <w:r w:rsidR="00A5475F"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2F38F5D4" wp14:editId="6DA2A46A">
            <wp:extent cx="5728783" cy="4838700"/>
            <wp:effectExtent l="0" t="0" r="5715" b="0"/>
            <wp:docPr id="5" name="Picture 5" descr="An external file that holds a picture, illustration, etc.&#10;Object name is 13039_2016_234_Fig2_HTM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n external file that holds a picture, illustration, etc.&#10;Object name is 13039_2016_234_Fig2_HTML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0274" cy="48484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63519" w14:textId="77777777" w:rsidR="007A4812" w:rsidRPr="000137B2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DD1D4C7" w14:textId="24CE9D3F" w:rsidR="00064430" w:rsidRPr="000137B2" w:rsidRDefault="0006443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hAnsi="Calibri Light" w:cs="Calibri Light"/>
          <w:i/>
          <w:iCs/>
        </w:rPr>
        <w:t xml:space="preserve">UCSC Genome Browser View of Reported </w:t>
      </w:r>
      <w:r w:rsidR="00FC706A" w:rsidRPr="000137B2">
        <w:rPr>
          <w:rFonts w:ascii="Calibri Light" w:hAnsi="Calibri Light" w:cs="Calibri Light"/>
          <w:i/>
          <w:iCs/>
        </w:rPr>
        <w:t>CNVs</w:t>
      </w:r>
      <w:r w:rsidRPr="000137B2">
        <w:rPr>
          <w:rFonts w:ascii="Calibri Light" w:hAnsi="Calibri Light" w:cs="Calibri Light"/>
          <w:i/>
          <w:iCs/>
        </w:rPr>
        <w:t>:</w:t>
      </w:r>
    </w:p>
    <w:p w14:paraId="5C411427" w14:textId="482099A7" w:rsidR="0016041C" w:rsidRPr="000137B2" w:rsidRDefault="0016041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25B36EFD" wp14:editId="65C9E2D4">
            <wp:extent cx="6858000" cy="1859280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24322"/>
                    <a:stretch/>
                  </pic:blipFill>
                  <pic:spPr bwMode="auto">
                    <a:xfrm>
                      <a:off x="0" y="0"/>
                      <a:ext cx="6858000" cy="18592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B272B0" w14:textId="75A3C6BE" w:rsidR="008464CD" w:rsidRPr="000137B2" w:rsidRDefault="0006443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SRO = </w:t>
      </w:r>
      <w:r w:rsidR="0075475D" w:rsidRPr="000137B2">
        <w:rPr>
          <w:rFonts w:ascii="Calibri Light" w:eastAsia="Calibri" w:hAnsi="Calibri Light" w:cs="Calibri Light"/>
          <w:b/>
          <w:bCs/>
        </w:rPr>
        <w:t>DCP285169</w:t>
      </w:r>
      <w:r w:rsidR="008464CD" w:rsidRPr="000137B2">
        <w:rPr>
          <w:rFonts w:ascii="Calibri Light" w:eastAsia="Calibri" w:hAnsi="Calibri Light" w:cs="Calibri Light"/>
          <w:b/>
          <w:bCs/>
        </w:rPr>
        <w:t xml:space="preserve"> (hg19)</w:t>
      </w:r>
      <w:r w:rsidR="008464CD" w:rsidRPr="000137B2">
        <w:rPr>
          <w:rFonts w:ascii="Calibri Light" w:eastAsia="Calibri" w:hAnsi="Calibri Light" w:cs="Calibri Light"/>
        </w:rPr>
        <w:t xml:space="preserve">: </w:t>
      </w:r>
      <w:r w:rsidR="0075475D" w:rsidRPr="000137B2">
        <w:rPr>
          <w:rFonts w:ascii="Calibri Light" w:eastAsia="Calibri" w:hAnsi="Calibri Light" w:cs="Calibri Light"/>
        </w:rPr>
        <w:t>chr1:61700460-62119733</w:t>
      </w:r>
    </w:p>
    <w:p w14:paraId="39E20725" w14:textId="5B3DD867" w:rsidR="00A5475F" w:rsidRPr="000137B2" w:rsidRDefault="0006443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hole Region = </w:t>
      </w:r>
      <w:r w:rsidR="00A5475F" w:rsidRPr="000137B2">
        <w:rPr>
          <w:rFonts w:ascii="Calibri Light" w:eastAsia="Calibri" w:hAnsi="Calibri Light" w:cs="Calibri Light"/>
          <w:b/>
          <w:bCs/>
        </w:rPr>
        <w:t>DGDP005</w:t>
      </w:r>
      <w:r w:rsidR="008464CD" w:rsidRPr="000137B2">
        <w:rPr>
          <w:rFonts w:ascii="Calibri Light" w:eastAsia="Calibri" w:hAnsi="Calibri Light" w:cs="Calibri Light"/>
          <w:b/>
          <w:bCs/>
        </w:rPr>
        <w:t xml:space="preserve"> </w:t>
      </w:r>
      <w:r w:rsidR="008464CD" w:rsidRPr="000137B2">
        <w:rPr>
          <w:rFonts w:ascii="Calibri Light" w:eastAsia="Times New Roman" w:hAnsi="Calibri Light" w:cs="Calibri Light"/>
          <w:b/>
          <w:bCs/>
        </w:rPr>
        <w:t>(GRCh38)</w:t>
      </w:r>
      <w:r w:rsidR="00A5475F" w:rsidRPr="000137B2">
        <w:rPr>
          <w:rFonts w:ascii="Calibri Light" w:eastAsia="Calibri" w:hAnsi="Calibri Light" w:cs="Calibri Light"/>
        </w:rPr>
        <w:t xml:space="preserve">: </w:t>
      </w:r>
      <w:r w:rsidR="00A5475F" w:rsidRPr="000137B2">
        <w:rPr>
          <w:rFonts w:ascii="Calibri Light" w:eastAsia="Times New Roman" w:hAnsi="Calibri Light" w:cs="Calibri Light"/>
        </w:rPr>
        <w:t xml:space="preserve">chr1:57633718-67087056 </w:t>
      </w:r>
    </w:p>
    <w:p w14:paraId="759806B9" w14:textId="77777777" w:rsidR="008464CD" w:rsidRPr="000137B2" w:rsidRDefault="008464C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32D11197" w14:textId="77777777" w:rsidR="00DF7B6E" w:rsidRPr="000137B2" w:rsidRDefault="00DF7B6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6635A237" w14:textId="7A64CF1D" w:rsidR="00A77EDA" w:rsidRPr="000137B2" w:rsidRDefault="00A77EDA" w:rsidP="009B555C">
      <w:pPr>
        <w:pStyle w:val="Heading1"/>
        <w:tabs>
          <w:tab w:val="left" w:pos="333"/>
        </w:tabs>
      </w:pPr>
      <w:bookmarkStart w:id="6" w:name="_Toc8497136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4</w:t>
        </w:r>
      </w:fldSimple>
      <w:r w:rsidRPr="000137B2">
        <w:t xml:space="preserve">: </w:t>
      </w:r>
      <w:r w:rsidRPr="002A0EDA">
        <w:t>1p21</w:t>
      </w:r>
      <w:r w:rsidRPr="000137B2">
        <w:t>.3</w:t>
      </w:r>
      <w:bookmarkEnd w:id="6"/>
    </w:p>
    <w:p w14:paraId="774ED95E" w14:textId="070ED411" w:rsidR="00064430" w:rsidRPr="000137B2" w:rsidRDefault="00DF7B6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Cs/>
          <w:i/>
          <w:spacing w:val="-10"/>
          <w:kern w:val="28"/>
        </w:rPr>
      </w:pPr>
      <w:r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t>Figure 2 of Willemsen 2011</w:t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XaWxsZW1zZW48L0F1dGhvcj48WWVhcj4yMDExPC9ZZWFy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wLTg8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</w:fldData>
        </w:fldChar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 </w:instrText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XaWxsZW1zZW48L0F1dGhvcj48WWVhcj4yMDExPC9ZZWFy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wLTg8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</w:fldData>
        </w:fldChar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.DATA </w:instrText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separate"/>
      </w:r>
      <w:r w:rsidR="0086625B">
        <w:rPr>
          <w:rFonts w:ascii="Calibri Light" w:eastAsia="Times New Roman" w:hAnsi="Calibri Light" w:cs="Calibri Light"/>
          <w:bCs/>
          <w:i/>
          <w:noProof/>
          <w:spacing w:val="-10"/>
          <w:kern w:val="28"/>
        </w:rPr>
        <w:t>[5]</w:t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t>:</w:t>
      </w:r>
    </w:p>
    <w:p w14:paraId="7244FDEA" w14:textId="668AD65F" w:rsidR="00A77EDA" w:rsidRPr="000137B2" w:rsidRDefault="00A77EDA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i/>
          <w:spacing w:val="-10"/>
          <w:kern w:val="28"/>
          <w:u w:val="single"/>
        </w:rPr>
      </w:pPr>
      <w:r w:rsidRPr="000137B2">
        <w:rPr>
          <w:rFonts w:ascii="Calibri Light" w:eastAsia="Times New Roman" w:hAnsi="Calibri Light" w:cs="Calibri Light"/>
          <w:b/>
          <w:i/>
          <w:noProof/>
          <w:spacing w:val="-10"/>
          <w:kern w:val="28"/>
        </w:rPr>
        <w:drawing>
          <wp:inline distT="0" distB="0" distL="0" distR="0" wp14:anchorId="08131AA5" wp14:editId="5FF1F0B9">
            <wp:extent cx="6210300" cy="2868615"/>
            <wp:effectExtent l="0" t="0" r="0" b="825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230609" cy="2877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727BB" w14:textId="63AF569D" w:rsidR="007E3716" w:rsidRPr="000137B2" w:rsidRDefault="007E371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1p21.3 deletions:</w:t>
      </w:r>
    </w:p>
    <w:p w14:paraId="520CE89A" w14:textId="00D43CA5" w:rsidR="007E3716" w:rsidRPr="000137B2" w:rsidRDefault="007E371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7FE96C0C" wp14:editId="503DFF3A">
            <wp:extent cx="6858000" cy="2093595"/>
            <wp:effectExtent l="0" t="0" r="0" b="1905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093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AF65B8" w14:textId="6ADCC017" w:rsidR="007E3716" w:rsidRPr="000137B2" w:rsidRDefault="007E371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hole Region (D’Angelo P7 – D’Angelo P6): </w:t>
      </w:r>
      <w:r w:rsidRPr="000137B2">
        <w:rPr>
          <w:rFonts w:ascii="Calibri Light" w:eastAsia="Calibri" w:hAnsi="Calibri Light" w:cs="Calibri Light"/>
        </w:rPr>
        <w:t>chr1:95696444-99846176 (hg19)</w:t>
      </w:r>
    </w:p>
    <w:p w14:paraId="407735E8" w14:textId="77C36D4B" w:rsidR="007E3716" w:rsidRPr="000137B2" w:rsidRDefault="007E3716" w:rsidP="009B555C">
      <w:pPr>
        <w:pStyle w:val="ListParagraph"/>
        <w:numPr>
          <w:ilvl w:val="0"/>
          <w:numId w:val="9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D’Angelo P6: </w:t>
      </w:r>
      <w:r w:rsidRPr="000137B2">
        <w:rPr>
          <w:rFonts w:ascii="Calibri Light" w:eastAsia="Calibri" w:hAnsi="Calibri Light" w:cs="Calibri Light"/>
        </w:rPr>
        <w:t>chr1:93919217-99846176 (hg19)</w:t>
      </w:r>
    </w:p>
    <w:p w14:paraId="3EAEF43E" w14:textId="00EDDDF2" w:rsidR="007E3716" w:rsidRPr="000137B2" w:rsidRDefault="007E3716" w:rsidP="009B555C">
      <w:pPr>
        <w:pStyle w:val="ListParagraph"/>
        <w:numPr>
          <w:ilvl w:val="0"/>
          <w:numId w:val="9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D’Angelo P7: </w:t>
      </w:r>
      <w:r w:rsidRPr="000137B2">
        <w:rPr>
          <w:rFonts w:ascii="Calibri Light" w:eastAsia="Calibri" w:hAnsi="Calibri Light" w:cs="Calibri Light"/>
        </w:rPr>
        <w:t>chr1:95696444-107755879 (hg19)</w:t>
      </w:r>
    </w:p>
    <w:p w14:paraId="00825484" w14:textId="68A4691A" w:rsidR="007E3716" w:rsidRPr="000137B2" w:rsidRDefault="00301A4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illemsen SRO </w:t>
      </w:r>
      <w:r w:rsidR="007E3716" w:rsidRPr="000137B2">
        <w:rPr>
          <w:rFonts w:ascii="Calibri Light" w:eastAsia="Calibri" w:hAnsi="Calibri Light" w:cs="Calibri Light"/>
          <w:b/>
          <w:bCs/>
        </w:rPr>
        <w:t>(hg18)</w:t>
      </w:r>
      <w:r w:rsidR="007E3716" w:rsidRPr="000137B2">
        <w:rPr>
          <w:rFonts w:ascii="Calibri Light" w:eastAsia="Calibri" w:hAnsi="Calibri Light" w:cs="Calibri Light"/>
        </w:rPr>
        <w:t>: chr1:97,500,000-98,720,000</w:t>
      </w:r>
      <w:r w:rsidR="002D4816">
        <w:rPr>
          <w:rFonts w:ascii="Calibri Light" w:eastAsia="Calibri" w:hAnsi="Calibri Light" w:cs="Calibri Light"/>
        </w:rPr>
        <w:t xml:space="preserve"> (hg18)</w:t>
      </w:r>
    </w:p>
    <w:p w14:paraId="61E370E1" w14:textId="77777777" w:rsidR="00DD225B" w:rsidRPr="000137B2" w:rsidRDefault="00DD225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16753E9C" w14:textId="77777777" w:rsidR="007E3716" w:rsidRPr="000137B2" w:rsidRDefault="007E3716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23FF0D95" w14:textId="3F88F37C" w:rsidR="00F940F3" w:rsidRPr="000137B2" w:rsidRDefault="00B13AC8" w:rsidP="009B555C">
      <w:pPr>
        <w:pStyle w:val="Heading1"/>
        <w:tabs>
          <w:tab w:val="left" w:pos="333"/>
        </w:tabs>
      </w:pPr>
      <w:bookmarkStart w:id="7" w:name="_Toc84971368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5</w:t>
        </w:r>
      </w:fldSimple>
      <w:r w:rsidRPr="000137B2">
        <w:t>: 1q21.1 TAR</w:t>
      </w:r>
      <w:r w:rsidR="00B324FC" w:rsidRPr="000137B2">
        <w:t xml:space="preserve">, </w:t>
      </w:r>
      <w:r w:rsidRPr="002A0EDA">
        <w:t>Neuro</w:t>
      </w:r>
      <w:bookmarkEnd w:id="7"/>
    </w:p>
    <w:p w14:paraId="023FC7F2" w14:textId="436AE566" w:rsidR="007E3716" w:rsidRPr="000137B2" w:rsidRDefault="007E37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4 of Klopocki 2007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LbG9wb2NraTwvQXV0aG9yPjxZZWFyPjIwMDc8L1llYXI+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yMzItMjQw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LbG9wb2NraTwvQXV0aG9yPjxZZWFyPjIwMDc8L1llYXI+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yMzItMjQw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6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40445D4C" w14:textId="0AE160CD" w:rsidR="00B13AC8" w:rsidRPr="000137B2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49B7B2BB" wp14:editId="0C976C9B">
                <wp:simplePos x="0" y="0"/>
                <wp:positionH relativeFrom="column">
                  <wp:posOffset>3977640</wp:posOffset>
                </wp:positionH>
                <wp:positionV relativeFrom="paragraph">
                  <wp:posOffset>375920</wp:posOffset>
                </wp:positionV>
                <wp:extent cx="3147060" cy="1066800"/>
                <wp:effectExtent l="0" t="0" r="15240" b="19050"/>
                <wp:wrapNone/>
                <wp:docPr id="68" name="Text Box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706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ABB1735" w14:textId="77777777" w:rsidR="002F2009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Klopocki 200-kb Common (hg19): </w:t>
                            </w:r>
                          </w:p>
                          <w:p w14:paraId="7C9B4949" w14:textId="3823BBD9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6C5766BC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POLR3C: chr1:145,592,605-145,610,627 (hg19)</w:t>
                            </w:r>
                          </w:p>
                          <w:p w14:paraId="317A601E" w14:textId="77777777" w:rsidR="002F2009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Klopocki 500-kb Common (hg19): </w:t>
                            </w:r>
                          </w:p>
                          <w:p w14:paraId="4370B5F1" w14:textId="26C3B4E5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5600B17F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A: chr1:145,764,595-145,826,450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9B7B2BB" id="_x0000_t202" coordsize="21600,21600" o:spt="202" path="m,l,21600r21600,l21600,xe">
                <v:stroke joinstyle="miter"/>
                <v:path gradientshapeok="t" o:connecttype="rect"/>
              </v:shapetype>
              <v:shape id="Text Box 68" o:spid="_x0000_s1026" type="#_x0000_t202" style="position:absolute;margin-left:313.2pt;margin-top:29.6pt;width:247.8pt;height:84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" fillcolor="white [3201]" strokeweight=".5pt">
                <v:textbox>
                  <w:txbxContent>
                    <w:p w14:paraId="0ABB1735" w14:textId="77777777" w:rsidR="002F2009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Klopocki 200-kb Common (hg19): </w:t>
                      </w:r>
                    </w:p>
                    <w:p w14:paraId="7C9B4949" w14:textId="3823BBD9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6C5766BC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POLR3C: chr1:145,592,605-145,610,627 (hg19)</w:t>
                      </w:r>
                    </w:p>
                    <w:p w14:paraId="317A601E" w14:textId="77777777" w:rsidR="002F2009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Klopocki 500-kb Common (hg19): </w:t>
                      </w:r>
                    </w:p>
                    <w:p w14:paraId="4370B5F1" w14:textId="26C3B4E5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5600B17F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A: chr1:145,764,595-145,826,450 (hg19)</w:t>
                      </w:r>
                    </w:p>
                  </w:txbxContent>
                </v:textbox>
              </v:shape>
            </w:pict>
          </mc:Fallback>
        </mc:AlternateContent>
      </w:r>
      <w:r w:rsidR="00B13AC8" w:rsidRPr="000137B2">
        <w:rPr>
          <w:rFonts w:ascii="Calibri Light" w:hAnsi="Calibri Light" w:cs="Calibri Light"/>
          <w:noProof/>
        </w:rPr>
        <w:drawing>
          <wp:inline distT="0" distB="0" distL="0" distR="0" wp14:anchorId="22259A80" wp14:editId="439F07AB">
            <wp:extent cx="4381500" cy="212381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394842" cy="21302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E6F334" w14:textId="2D22C71C" w:rsidR="007E3716" w:rsidRPr="000137B2" w:rsidRDefault="007E37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46C221DB" w14:textId="24B1E3F3" w:rsidR="007E3716" w:rsidRPr="000137B2" w:rsidRDefault="007E37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Mefford 2008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Zmb3JkPC9BdXRob3I+PFllYXI+MjAwODwvWWVhcj48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Zmb3JkPC9BdXRob3I+PFllYXI+MjAwODwvWWVhcj48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7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31F6EB8A" w14:textId="457DC27B" w:rsidR="007E3716" w:rsidRPr="000137B2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704F19A" wp14:editId="3BC6EF47">
                <wp:simplePos x="0" y="0"/>
                <wp:positionH relativeFrom="column">
                  <wp:posOffset>3840480</wp:posOffset>
                </wp:positionH>
                <wp:positionV relativeFrom="paragraph">
                  <wp:posOffset>1317625</wp:posOffset>
                </wp:positionV>
                <wp:extent cx="3147060" cy="1066800"/>
                <wp:effectExtent l="0" t="0" r="15240" b="19050"/>
                <wp:wrapNone/>
                <wp:docPr id="80" name="Text Box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706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07D3DD1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Mefford TAR (hg19):</w:t>
                            </w:r>
                          </w:p>
                          <w:p w14:paraId="3FB95657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44321229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D160: chr1:145,695,798-145,715,565 (hg19)</w:t>
                            </w:r>
                          </w:p>
                          <w:p w14:paraId="4FEF7E78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Mefford Neuro (hg19):</w:t>
                            </w:r>
                          </w:p>
                          <w:p w14:paraId="31D397B0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PRKAB2: chr1:146,626,685-146,644,129 (hg19)</w:t>
                            </w:r>
                          </w:p>
                          <w:p w14:paraId="1E83C878" w14:textId="254E1FE4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C: chr1:147,425,567-147,465,755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04F19A" id="Text Box 80" o:spid="_x0000_s1027" type="#_x0000_t202" style="position:absolute;margin-left:302.4pt;margin-top:103.75pt;width:247.8pt;height:84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" fillcolor="white [3201]" strokeweight=".5pt">
                <v:textbox>
                  <w:txbxContent>
                    <w:p w14:paraId="607D3DD1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Mefford TAR (hg19):</w:t>
                      </w:r>
                    </w:p>
                    <w:p w14:paraId="3FB95657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44321229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D160: chr1:145,695,798-145,715,565 (hg19)</w:t>
                      </w:r>
                    </w:p>
                    <w:p w14:paraId="4FEF7E78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Mefford Neuro (hg19):</w:t>
                      </w:r>
                    </w:p>
                    <w:p w14:paraId="31D397B0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PRKAB2: chr1:146,626,685-146,644,129 (hg19)</w:t>
                      </w:r>
                    </w:p>
                    <w:p w14:paraId="1E83C878" w14:textId="254E1FE4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C: chr1:147,425,567-147,465,755 (hg19)</w:t>
                      </w:r>
                    </w:p>
                  </w:txbxContent>
                </v:textbox>
              </v:shape>
            </w:pict>
          </mc:Fallback>
        </mc:AlternateContent>
      </w:r>
      <w:r w:rsidR="007E3716" w:rsidRPr="000137B2">
        <w:rPr>
          <w:rFonts w:ascii="Calibri Light" w:hAnsi="Calibri Light" w:cs="Calibri Light"/>
          <w:noProof/>
        </w:rPr>
        <w:drawing>
          <wp:inline distT="0" distB="0" distL="0" distR="0" wp14:anchorId="3AC5CC25" wp14:editId="1ABCC23C">
            <wp:extent cx="4495800" cy="252313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6827" cy="2540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C7155D" w14:textId="108093AC" w:rsidR="007E3716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Brunetti-Pierri 2008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CcnVuZXR0aS1QaWVycmk8L0F1dGhvcj48WWVhcj4yMDA4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Q2Ni03MTwv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CcnVuZXR0aS1QaWVycmk8L0F1dGhvcj48WWVhcj4yMDA4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Q2Ni03MTwv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8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53F55C3D" w14:textId="1C36CC25" w:rsidR="003973D4" w:rsidRPr="000137B2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7D426255" wp14:editId="19B305C4">
                <wp:simplePos x="0" y="0"/>
                <wp:positionH relativeFrom="column">
                  <wp:posOffset>3764280</wp:posOffset>
                </wp:positionH>
                <wp:positionV relativeFrom="paragraph">
                  <wp:posOffset>1893570</wp:posOffset>
                </wp:positionV>
                <wp:extent cx="3314700" cy="1066800"/>
                <wp:effectExtent l="0" t="0" r="19050" b="19050"/>
                <wp:wrapNone/>
                <wp:docPr id="198" name="Text Box 1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1470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90A014C" w14:textId="5EA94F8B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8" w:name="_Hlk74238180"/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Brunetti-Pierri </w:t>
                            </w:r>
                            <w:bookmarkEnd w:id="8"/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TAR (hg19)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 xml:space="preserve">: </w:t>
                            </w:r>
                          </w:p>
                          <w:p w14:paraId="5FE06519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HFE2: chr1:145,413,191-145,417,545 (hg19)</w:t>
                            </w:r>
                          </w:p>
                          <w:p w14:paraId="3E935B88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A: chr1:145,764,595-145,826,450 (hg19)</w:t>
                            </w:r>
                          </w:p>
                          <w:p w14:paraId="362B3604" w14:textId="205D74E5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Brunetti-Pierri Neuro (hg19)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 xml:space="preserve">: </w:t>
                            </w:r>
                          </w:p>
                          <w:p w14:paraId="32C4077A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 xml:space="preserve">PRKAB2: </w:t>
                            </w:r>
                            <w:bookmarkStart w:id="9" w:name="_Hlk73728353"/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6,626,685-</w:t>
                            </w:r>
                            <w:bookmarkEnd w:id="9"/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146,644,129 (hg19)</w:t>
                            </w:r>
                          </w:p>
                          <w:p w14:paraId="59B77E35" w14:textId="0C46C38A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GPR89B: chr1:147,400,506-147,465,755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426255" id="Text Box 198" o:spid="_x0000_s1028" type="#_x0000_t202" style="position:absolute;margin-left:296.4pt;margin-top:149.1pt;width:261pt;height:84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" fillcolor="white [3201]" strokeweight=".5pt">
                <v:textbox>
                  <w:txbxContent>
                    <w:p w14:paraId="090A014C" w14:textId="5EA94F8B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bookmarkStart w:id="10" w:name="_Hlk74238180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Brunetti-Pierri </w:t>
                      </w:r>
                      <w:bookmarkEnd w:id="10"/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TAR (hg19)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 xml:space="preserve">: </w:t>
                      </w:r>
                    </w:p>
                    <w:p w14:paraId="5FE06519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HFE2: chr1:145,413,191-145,417,545 (hg19)</w:t>
                      </w:r>
                    </w:p>
                    <w:p w14:paraId="3E935B88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A: chr1:145,764,595-145,826,450 (hg19)</w:t>
                      </w:r>
                    </w:p>
                    <w:p w14:paraId="362B3604" w14:textId="205D74E5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Brunetti-Pierri Neuro (hg19)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 xml:space="preserve">: </w:t>
                      </w:r>
                    </w:p>
                    <w:p w14:paraId="32C4077A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 xml:space="preserve">PRKAB2: </w:t>
                      </w:r>
                      <w:bookmarkStart w:id="11" w:name="_Hlk73728353"/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6,626,685-</w:t>
                      </w:r>
                      <w:bookmarkEnd w:id="11"/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146,644,129 (hg19)</w:t>
                      </w:r>
                    </w:p>
                    <w:p w14:paraId="59B77E35" w14:textId="0C46C38A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GPR89B: chr1:147,400,506-147,465,755 (hg19)</w:t>
                      </w:r>
                    </w:p>
                  </w:txbxContent>
                </v:textbox>
              </v:shape>
            </w:pict>
          </mc:Fallback>
        </mc:AlternateContent>
      </w:r>
      <w:r w:rsidR="00A15B5F" w:rsidRPr="000137B2">
        <w:rPr>
          <w:rFonts w:ascii="Calibri Light" w:hAnsi="Calibri Light" w:cs="Calibri Light"/>
          <w:noProof/>
        </w:rPr>
        <w:drawing>
          <wp:inline distT="0" distB="0" distL="0" distR="0" wp14:anchorId="2A795FD3" wp14:editId="055B8EEC">
            <wp:extent cx="4715707" cy="3375660"/>
            <wp:effectExtent l="0" t="0" r="889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22954" cy="3380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710E8F" w14:textId="00482931" w:rsidR="004A545D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2F5951FC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  <w:sectPr w:rsidR="001274F2" w:rsidRPr="000137B2" w:rsidSect="00717971">
          <w:footerReference w:type="default" r:id="rId18"/>
          <w:pgSz w:w="12240" w:h="15840"/>
          <w:pgMar w:top="720" w:right="720" w:bottom="720" w:left="720" w:header="288" w:footer="288" w:gutter="0"/>
          <w:cols w:space="720"/>
          <w:docGrid w:linePitch="360"/>
        </w:sectPr>
      </w:pPr>
    </w:p>
    <w:p w14:paraId="1894A9D5" w14:textId="01024696" w:rsidR="001D5376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lastRenderedPageBreak/>
        <w:t>Figure 1 of Rosenfeld 2012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yPC9ZZWFy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3NTQtNzYxPC9wYWdlcz48dm9sdW1lPjIwPC92b2x1bWU+PG51bWJlcj43PC9udW1i
ZXI+PGVkaXRpb24+MjAxMi8wMi8wOD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xLypnZW5ldGljczwva2V5d29yZD48a2V5d29yZD5Db21wYXJhdGl2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yPC9ZZWFy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3NTQtNzYxPC9wYWdlcz48dm9sdW1lPjIwPC92b2x1bWU+PG51bWJlcj43PC9udW1i
ZXI+PGVkaXRpb24+MjAxMi8wMi8wOD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xLypnZW5ldGljczwva2V5d29yZD48a2V5d29yZD5Db21wYXJhdGl2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9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2E85403" w14:textId="31F6EF50" w:rsidR="004A545D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13CDBC12" wp14:editId="4257BD40">
            <wp:extent cx="2641696" cy="2750820"/>
            <wp:effectExtent l="0" t="0" r="635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53242" cy="2762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339304" w14:textId="09554E25" w:rsidR="004A545D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0137B2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511D6F0" wp14:editId="73FE3851">
                <wp:simplePos x="0" y="0"/>
                <wp:positionH relativeFrom="column">
                  <wp:posOffset>-38100</wp:posOffset>
                </wp:positionH>
                <wp:positionV relativeFrom="paragraph">
                  <wp:posOffset>189230</wp:posOffset>
                </wp:positionV>
                <wp:extent cx="3314700" cy="1066800"/>
                <wp:effectExtent l="0" t="0" r="19050" b="19050"/>
                <wp:wrapNone/>
                <wp:docPr id="201" name="Text Box 2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14700" cy="10668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3DA2E0F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Rosenfeld Proximal (hg19): </w:t>
                            </w:r>
                          </w:p>
                          <w:p w14:paraId="0425B73E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RBM8A: chr1:145,507,557-145,513,535 (hg19)</w:t>
                            </w:r>
                          </w:p>
                          <w:p w14:paraId="35F36512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POLR3C: chr1:145,592,605-145,610,884 (hg19)</w:t>
                            </w:r>
                          </w:p>
                          <w:p w14:paraId="55792912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>Rosenfeld Distal (hg19)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:</w:t>
                            </w:r>
                          </w:p>
                          <w:p w14:paraId="242986F6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LOC728989: chr1:146,490,895-146,514,599 (hg19)</w:t>
                            </w:r>
                          </w:p>
                          <w:p w14:paraId="682B42AA" w14:textId="77777777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FLJ39739: chr1:147,835,127-147,931,980 (hg19)</w:t>
                            </w:r>
                          </w:p>
                          <w:p w14:paraId="3E24EF3C" w14:textId="3CB26BB1" w:rsidR="002F2009" w:rsidRPr="007A4812" w:rsidRDefault="002F2009" w:rsidP="007A481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after="0"/>
                              <w:rPr>
                                <w:rFonts w:cstheme="minorHAnsi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11D6F0" id="Text Box 201" o:spid="_x0000_s1029" type="#_x0000_t202" style="position:absolute;margin-left:-3pt;margin-top:14.9pt;width:261pt;height:84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" fillcolor="white [3201]" strokeweight=".5pt">
                <v:textbox>
                  <w:txbxContent>
                    <w:p w14:paraId="23DA2E0F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Rosenfeld Proximal (hg19): </w:t>
                      </w:r>
                    </w:p>
                    <w:p w14:paraId="0425B73E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RBM8A: chr1:145,507,557-145,513,535 (hg19)</w:t>
                      </w:r>
                    </w:p>
                    <w:p w14:paraId="35F36512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POLR3C: chr1:145,592,605-145,610,884 (hg19)</w:t>
                      </w:r>
                    </w:p>
                    <w:p w14:paraId="55792912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>Rosenfeld Distal (hg19)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:</w:t>
                      </w:r>
                    </w:p>
                    <w:p w14:paraId="242986F6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LOC728989: chr1:146,490,895-146,514,599 (hg19)</w:t>
                      </w:r>
                    </w:p>
                    <w:p w14:paraId="682B42AA" w14:textId="77777777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FLJ39739: chr1:147,835,127-147,931,980 (hg19)</w:t>
                      </w:r>
                    </w:p>
                    <w:p w14:paraId="3E24EF3C" w14:textId="3CB26BB1" w:rsidR="002F2009" w:rsidRPr="007A4812" w:rsidRDefault="002F2009" w:rsidP="007A481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after="0"/>
                        <w:rPr>
                          <w:rFonts w:cstheme="minorHAnsi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B32B90D" w14:textId="0B37E14A" w:rsidR="004A545D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0137B2">
        <w:rPr>
          <w:rFonts w:ascii="Calibri Light" w:hAnsi="Calibri Light" w:cs="Calibri Light"/>
          <w:i/>
          <w:iCs/>
          <w:noProof/>
        </w:rPr>
        <w:t>Figure 1 of Pang 2020</w:t>
      </w:r>
      <w:r w:rsidR="00E6791B" w:rsidRPr="000137B2">
        <w:rPr>
          <w:rFonts w:ascii="Calibri Light" w:hAnsi="Calibri Light" w:cs="Calibri Light"/>
          <w:i/>
          <w:iCs/>
          <w:noProof/>
        </w:rPr>
        <w:fldChar w:fldCharType="begin"/>
      </w:r>
      <w:r w:rsidR="0086625B">
        <w:rPr>
          <w:rFonts w:ascii="Calibri Light" w:hAnsi="Calibri Light" w:cs="Calibri Light"/>
          <w:i/>
          <w:iCs/>
          <w:noProof/>
        </w:rPr>
        <w:instrText xml:space="preserve"> ADDIN EN.CITE &lt;EndNote&gt;&lt;Cite&gt;&lt;Author&gt;Pang&lt;/Author&gt;&lt;Year&gt;2020&lt;/Year&gt;&lt;RecNum&gt;35&lt;/RecNum&gt;&lt;DisplayText&gt;[10]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</w:r>
      <w:r w:rsidR="00E6791B" w:rsidRPr="000137B2">
        <w:rPr>
          <w:rFonts w:ascii="Calibri Light" w:hAnsi="Calibri Light" w:cs="Calibri Light"/>
          <w:i/>
          <w:iCs/>
          <w:noProof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0]</w:t>
      </w:r>
      <w:r w:rsidR="00E6791B" w:rsidRPr="000137B2">
        <w:rPr>
          <w:rFonts w:ascii="Calibri Light" w:hAnsi="Calibri Light" w:cs="Calibri Light"/>
          <w:i/>
          <w:iCs/>
          <w:noProof/>
        </w:rPr>
        <w:fldChar w:fldCharType="end"/>
      </w:r>
      <w:r w:rsidRPr="000137B2">
        <w:rPr>
          <w:rFonts w:ascii="Calibri Light" w:hAnsi="Calibri Light" w:cs="Calibri Light"/>
          <w:i/>
          <w:iCs/>
          <w:noProof/>
        </w:rPr>
        <w:t>:</w:t>
      </w:r>
    </w:p>
    <w:p w14:paraId="55628133" w14:textId="4A1767F4" w:rsidR="004A545D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1B74046D" wp14:editId="5701610A">
            <wp:extent cx="3558540" cy="2972101"/>
            <wp:effectExtent l="0" t="0" r="381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84791" cy="2994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F4A09B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  <w:sectPr w:rsidR="001274F2" w:rsidRPr="000137B2" w:rsidSect="001274F2">
          <w:type w:val="continuous"/>
          <w:pgSz w:w="12240" w:h="15840"/>
          <w:pgMar w:top="720" w:right="720" w:bottom="720" w:left="720" w:header="720" w:footer="720" w:gutter="0"/>
          <w:cols w:num="2" w:space="720"/>
          <w:docGrid w:linePitch="360"/>
        </w:sectPr>
      </w:pPr>
    </w:p>
    <w:p w14:paraId="5468F6AA" w14:textId="117864A7" w:rsidR="004A545D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FB2035C" wp14:editId="32EF8509">
                <wp:simplePos x="0" y="0"/>
                <wp:positionH relativeFrom="column">
                  <wp:posOffset>3657600</wp:posOffset>
                </wp:positionH>
                <wp:positionV relativeFrom="paragraph">
                  <wp:posOffset>33020</wp:posOffset>
                </wp:positionV>
                <wp:extent cx="3314700" cy="594360"/>
                <wp:effectExtent l="0" t="0" r="19050" b="15240"/>
                <wp:wrapNone/>
                <wp:docPr id="205" name="Text Box 2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14700" cy="5943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2446610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Pang TAR (Case 19; hg19): 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5388977-145746649</w:t>
                            </w:r>
                          </w:p>
                          <w:p w14:paraId="350C3D05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Pang Class I (Case 2; hg19): 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6507710-147828089</w:t>
                            </w:r>
                          </w:p>
                          <w:p w14:paraId="318DAE0D" w14:textId="77777777" w:rsidR="002F2009" w:rsidRPr="007A4812" w:rsidRDefault="002F2009" w:rsidP="007A4812">
                            <w:pPr>
                              <w:spacing w:after="0"/>
                              <w:contextualSpacing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7A4812">
                              <w:rPr>
                                <w:rFonts w:cstheme="minorHAnsi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Pang Class II (Case 19-Case 2): </w:t>
                            </w:r>
                            <w:r w:rsidRPr="007A4812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1:145388977-147828089</w:t>
                            </w:r>
                          </w:p>
                          <w:p w14:paraId="32799AF9" w14:textId="77777777" w:rsidR="002F2009" w:rsidRPr="007A4812" w:rsidRDefault="002F2009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B2035C" id="Text Box 205" o:spid="_x0000_s1030" type="#_x0000_t202" style="position:absolute;margin-left:4in;margin-top:2.6pt;width:261pt;height:46.8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" fillcolor="white [3201]" strokeweight=".5pt">
                <v:textbox>
                  <w:txbxContent>
                    <w:p w14:paraId="22446610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Pang TAR (Case 19; hg19): 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5388977-145746649</w:t>
                      </w:r>
                    </w:p>
                    <w:p w14:paraId="350C3D05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Pang Class I (Case 2; hg19): 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6507710-147828089</w:t>
                      </w:r>
                    </w:p>
                    <w:p w14:paraId="318DAE0D" w14:textId="77777777" w:rsidR="002F2009" w:rsidRPr="007A4812" w:rsidRDefault="002F2009" w:rsidP="007A4812">
                      <w:pPr>
                        <w:spacing w:after="0"/>
                        <w:contextualSpacing/>
                        <w:rPr>
                          <w:rFonts w:cstheme="minorHAnsi"/>
                          <w:sz w:val="20"/>
                          <w:szCs w:val="20"/>
                        </w:rPr>
                      </w:pPr>
                      <w:r w:rsidRPr="007A4812">
                        <w:rPr>
                          <w:rFonts w:cstheme="minorHAnsi"/>
                          <w:b/>
                          <w:bCs/>
                          <w:sz w:val="20"/>
                          <w:szCs w:val="20"/>
                        </w:rPr>
                        <w:t xml:space="preserve">Pang Class II (Case 19-Case 2): </w:t>
                      </w:r>
                      <w:r w:rsidRPr="007A4812">
                        <w:rPr>
                          <w:rFonts w:cstheme="minorHAnsi"/>
                          <w:sz w:val="20"/>
                          <w:szCs w:val="20"/>
                        </w:rPr>
                        <w:t>chr1:145388977-147828089</w:t>
                      </w:r>
                    </w:p>
                    <w:p w14:paraId="32799AF9" w14:textId="77777777" w:rsidR="002F2009" w:rsidRPr="007A4812" w:rsidRDefault="002F2009">
                      <w:pPr>
                        <w:rPr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97AD38F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5817DBCC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99BFE6F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80192AE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2D3318BE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3971CF1D" w14:textId="77777777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7685C310" w14:textId="1C490C83" w:rsidR="00266850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1q21.1 TAR/Neuro Regions:</w:t>
      </w:r>
    </w:p>
    <w:p w14:paraId="327A8571" w14:textId="7627C308" w:rsidR="00266850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6E71F820" wp14:editId="4B6ED623">
            <wp:extent cx="6214533" cy="2776975"/>
            <wp:effectExtent l="0" t="0" r="0" b="4445"/>
            <wp:docPr id="206" name="Picture 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257556" cy="279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6CF4B9" w14:textId="6289C9E2" w:rsidR="002F37BE" w:rsidRPr="000137B2" w:rsidRDefault="002F37B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  <w:u w:val="single"/>
        </w:rPr>
        <w:t>FINAL REGIONS</w:t>
      </w:r>
      <w:r w:rsidRPr="000137B2">
        <w:rPr>
          <w:rFonts w:ascii="Calibri Light" w:hAnsi="Calibri Light" w:cs="Calibri Light"/>
          <w:b/>
          <w:bCs/>
        </w:rPr>
        <w:t>:</w:t>
      </w:r>
    </w:p>
    <w:p w14:paraId="090F8A9E" w14:textId="35710F83" w:rsidR="001274F2" w:rsidRPr="000137B2" w:rsidRDefault="007A481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1q21.1 TAR: </w:t>
      </w:r>
    </w:p>
    <w:p w14:paraId="48B45EB3" w14:textId="0DAF18CD" w:rsidR="001274F2" w:rsidRPr="000137B2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Klopocki 200kb: </w:t>
      </w:r>
      <w:r w:rsidRPr="000137B2">
        <w:rPr>
          <w:rFonts w:ascii="Calibri Light" w:eastAsia="Times New Roman" w:hAnsi="Calibri Light" w:cs="Calibri Light"/>
        </w:rPr>
        <w:t>chr1:145413192-145610627 (hg19)</w:t>
      </w:r>
    </w:p>
    <w:p w14:paraId="7B7FE9FE" w14:textId="30EFDDBD" w:rsidR="007A4812" w:rsidRPr="000137B2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Klopocki 500kb: </w:t>
      </w:r>
      <w:r w:rsidRPr="000137B2">
        <w:rPr>
          <w:rFonts w:ascii="Calibri Light" w:eastAsia="Times New Roman" w:hAnsi="Calibri Light" w:cs="Calibri Light"/>
        </w:rPr>
        <w:t>chr1:145413192-145826450 (hg19)</w:t>
      </w:r>
    </w:p>
    <w:p w14:paraId="4F43D46E" w14:textId="5A74CBA2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1q21.1 Neuro: </w:t>
      </w:r>
    </w:p>
    <w:p w14:paraId="014DB595" w14:textId="28BB10F2" w:rsidR="001274F2" w:rsidRPr="000137B2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ClinGen: </w:t>
      </w:r>
      <w:r w:rsidRPr="000137B2">
        <w:rPr>
          <w:rFonts w:ascii="Calibri Light" w:hAnsi="Calibri Light" w:cs="Calibri Light"/>
        </w:rPr>
        <w:t>chr1:146577486-147394506 (hg19)</w:t>
      </w:r>
    </w:p>
    <w:p w14:paraId="4DB4EC6E" w14:textId="1D8F5FF8" w:rsidR="001274F2" w:rsidRPr="000137B2" w:rsidRDefault="001274F2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DECIPHER: </w:t>
      </w:r>
      <w:r w:rsidRPr="000137B2">
        <w:rPr>
          <w:rFonts w:ascii="Calibri Light" w:hAnsi="Calibri Light" w:cs="Calibri Light"/>
        </w:rPr>
        <w:t>chr1:147061832-148411223 (GRCh38)</w:t>
      </w:r>
    </w:p>
    <w:p w14:paraId="5E2D601F" w14:textId="78570A54" w:rsidR="001274F2" w:rsidRPr="000137B2" w:rsidRDefault="001274F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1q21.1 T</w:t>
      </w:r>
      <w:r w:rsidR="007221D6">
        <w:rPr>
          <w:rFonts w:ascii="Calibri Light" w:hAnsi="Calibri Light" w:cs="Calibri Light"/>
          <w:b/>
          <w:bCs/>
        </w:rPr>
        <w:t>AR</w:t>
      </w:r>
      <w:r w:rsidRPr="000137B2">
        <w:rPr>
          <w:rFonts w:ascii="Calibri Light" w:hAnsi="Calibri Light" w:cs="Calibri Light"/>
          <w:b/>
          <w:bCs/>
        </w:rPr>
        <w:t xml:space="preserve"> Neuro: </w:t>
      </w:r>
    </w:p>
    <w:p w14:paraId="75D972AB" w14:textId="763463D3" w:rsidR="002F37BE" w:rsidRPr="000137B2" w:rsidRDefault="002F37BE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Pang Class II: </w:t>
      </w:r>
      <w:r w:rsidRPr="000137B2">
        <w:rPr>
          <w:rFonts w:ascii="Calibri Light" w:hAnsi="Calibri Light" w:cs="Calibri Light"/>
        </w:rPr>
        <w:t>chr1:145388978-147828089 (hg19)</w:t>
      </w:r>
    </w:p>
    <w:p w14:paraId="6AF18B22" w14:textId="0C0A3FFE" w:rsidR="007A4812" w:rsidRDefault="002F37BE" w:rsidP="009B555C">
      <w:pPr>
        <w:pStyle w:val="ListParagraph"/>
        <w:numPr>
          <w:ilvl w:val="0"/>
          <w:numId w:val="20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Proximal SegDup to Distal SegDup: </w:t>
      </w:r>
      <w:r w:rsidRPr="000137B2">
        <w:rPr>
          <w:rFonts w:ascii="Calibri Light" w:hAnsi="Calibri Light" w:cs="Calibri Light"/>
        </w:rPr>
        <w:t>chr1:145118354-148026038 (hg19)</w:t>
      </w:r>
    </w:p>
    <w:p w14:paraId="03AA2C84" w14:textId="6EB40958" w:rsidR="00266850" w:rsidRPr="000137B2" w:rsidRDefault="00B324FC" w:rsidP="009B555C">
      <w:pPr>
        <w:pStyle w:val="Heading1"/>
        <w:tabs>
          <w:tab w:val="left" w:pos="333"/>
        </w:tabs>
      </w:pPr>
      <w:bookmarkStart w:id="12" w:name="_Toc84971369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</w:t>
        </w:r>
      </w:fldSimple>
      <w:r w:rsidRPr="000137B2">
        <w:t xml:space="preserve">: 1q24-q25 </w:t>
      </w:r>
      <w:r w:rsidRPr="002A0EDA">
        <w:t>Proximal</w:t>
      </w:r>
      <w:r w:rsidRPr="000137B2">
        <w:t xml:space="preserve">, </w:t>
      </w:r>
      <w:r w:rsidR="002F37BE" w:rsidRPr="000137B2">
        <w:t xml:space="preserve">Intermediate, </w:t>
      </w:r>
      <w:r w:rsidRPr="000137B2">
        <w:t>Distal</w:t>
      </w:r>
      <w:bookmarkEnd w:id="12"/>
    </w:p>
    <w:p w14:paraId="6E33A67D" w14:textId="77777777" w:rsidR="002F37BE" w:rsidRPr="000137B2" w:rsidRDefault="002F37B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  <w:noProof/>
        </w:rPr>
        <w:sectPr w:rsidR="002F37BE" w:rsidRPr="000137B2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6B875492" w14:textId="2E79456F" w:rsidR="004A545D" w:rsidRPr="000137B2" w:rsidRDefault="004A545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1q24-q25 Events</w:t>
      </w:r>
      <w:r w:rsidR="0012228F" w:rsidRPr="000137B2">
        <w:rPr>
          <w:rFonts w:ascii="Calibri Light" w:eastAsia="Calibri" w:hAnsi="Calibri Light" w:cs="Calibri Light"/>
          <w:i/>
          <w:iCs/>
        </w:rPr>
        <w:t>, Genes of Interest, and</w:t>
      </w:r>
      <w:r w:rsidRPr="000137B2">
        <w:rPr>
          <w:rFonts w:ascii="Calibri Light" w:eastAsia="Calibri" w:hAnsi="Calibri Light" w:cs="Calibri Light"/>
          <w:i/>
          <w:iCs/>
        </w:rPr>
        <w:t xml:space="preserve"> Delineated SRO(s):</w:t>
      </w:r>
    </w:p>
    <w:p w14:paraId="4E310F52" w14:textId="77777777" w:rsidR="00A073C9" w:rsidRPr="000137B2" w:rsidRDefault="00A073C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  <w:sectPr w:rsidR="00A073C9" w:rsidRPr="000137B2" w:rsidSect="00A073C9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69409D34" w14:textId="7EB832FD" w:rsidR="005C7372" w:rsidRPr="000137B2" w:rsidRDefault="0012228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24029794" wp14:editId="7B890CB1">
            <wp:extent cx="6642100" cy="5829300"/>
            <wp:effectExtent l="0" t="0" r="6985" b="635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058" b="1818"/>
                    <a:stretch/>
                  </pic:blipFill>
                  <pic:spPr bwMode="auto">
                    <a:xfrm>
                      <a:off x="0" y="0"/>
                      <a:ext cx="6642100" cy="582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C04BC2" w14:textId="53B8DB02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Proximal-Intermediate (Chatron P3): </w:t>
      </w:r>
      <w:r w:rsidRPr="000137B2">
        <w:rPr>
          <w:rFonts w:ascii="Calibri Light" w:eastAsia="Times New Roman" w:hAnsi="Calibri Light" w:cs="Calibri Light"/>
          <w:color w:val="000000"/>
        </w:rPr>
        <w:t>chr1:161650414-174926542 (hg19)</w:t>
      </w:r>
    </w:p>
    <w:p w14:paraId="74CCEA15" w14:textId="77777777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Intermediate-Distal (Fichera C3): </w:t>
      </w:r>
      <w:r w:rsidRPr="000137B2">
        <w:rPr>
          <w:rFonts w:ascii="Calibri Light" w:hAnsi="Calibri Light" w:cs="Calibri Light"/>
        </w:rPr>
        <w:t>chr1:170500104-184283033 (hg19)</w:t>
      </w:r>
    </w:p>
    <w:p w14:paraId="00F823F8" w14:textId="77777777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743D0B0E" w14:textId="75B6CD8A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Green (Chatron Proximal SRO): </w:t>
      </w:r>
      <w:r w:rsidRPr="000137B2">
        <w:rPr>
          <w:rStyle w:val="fontstyle01"/>
          <w:rFonts w:ascii="Calibri Light" w:hAnsi="Calibri Light" w:cs="Calibri Light"/>
          <w:color w:val="auto"/>
          <w:sz w:val="22"/>
          <w:szCs w:val="22"/>
        </w:rPr>
        <w:t>chr1:164501003-167022133 (hg19)</w:t>
      </w:r>
    </w:p>
    <w:p w14:paraId="64DE19C9" w14:textId="77777777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Blue (End Fichera C1 to End Chatron P7):</w:t>
      </w:r>
      <w:r w:rsidRPr="000137B2">
        <w:rPr>
          <w:rFonts w:ascii="Calibri Light" w:hAnsi="Calibri Light"/>
        </w:rPr>
        <w:t xml:space="preserve"> </w:t>
      </w:r>
      <w:r w:rsidRPr="000137B2">
        <w:rPr>
          <w:rFonts w:ascii="Calibri Light" w:hAnsi="Calibri Light" w:cs="Calibri Light"/>
        </w:rPr>
        <w:t>chr1:168556004-174427602 (hg19)</w:t>
      </w:r>
    </w:p>
    <w:p w14:paraId="37901E0B" w14:textId="77777777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Purple (Chatron Distal SRO): </w:t>
      </w:r>
      <w:r w:rsidRPr="000137B2">
        <w:rPr>
          <w:rStyle w:val="fontstyle01"/>
          <w:rFonts w:ascii="Calibri Light" w:hAnsi="Calibri Light" w:cs="Calibri Light"/>
          <w:color w:val="auto"/>
          <w:sz w:val="22"/>
          <w:szCs w:val="22"/>
        </w:rPr>
        <w:t>chr1:178514910-181269712 (hg19)</w:t>
      </w:r>
    </w:p>
    <w:p w14:paraId="2EDD66A9" w14:textId="77777777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3AA07BF5" w14:textId="77777777" w:rsidR="00471B5D" w:rsidRPr="000137B2" w:rsidRDefault="00471B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9E58191" w14:textId="0EB4FAF9" w:rsidR="0012228F" w:rsidRPr="000137B2" w:rsidRDefault="0012228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</w:p>
    <w:p w14:paraId="519DAE19" w14:textId="77777777" w:rsidR="002D4816" w:rsidRDefault="002D4816" w:rsidP="009B555C">
      <w:pPr>
        <w:tabs>
          <w:tab w:val="left" w:pos="333"/>
        </w:tabs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6B8EEF9F" w14:textId="05486BEB" w:rsidR="00AB3744" w:rsidRPr="000137B2" w:rsidRDefault="00765842" w:rsidP="009B555C">
      <w:pPr>
        <w:pStyle w:val="Heading1"/>
        <w:tabs>
          <w:tab w:val="left" w:pos="333"/>
        </w:tabs>
      </w:pPr>
      <w:bookmarkStart w:id="13" w:name="_Toc8497137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7</w:t>
        </w:r>
      </w:fldSimple>
      <w:r w:rsidRPr="000137B2">
        <w:t xml:space="preserve">: </w:t>
      </w:r>
      <w:r w:rsidRPr="002A0EDA">
        <w:t>1q41</w:t>
      </w:r>
      <w:r w:rsidRPr="000137B2">
        <w:t>-q42</w:t>
      </w:r>
      <w:bookmarkEnd w:id="13"/>
    </w:p>
    <w:p w14:paraId="5E858F82" w14:textId="46E6DA8E" w:rsidR="00060C96" w:rsidRDefault="004A545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4 of Rosenfeld 2011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xPC9ZZWFy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Sb3NlbmZlbGQ8L0F1dGhvcj48WWVhcj4yMDExPC9ZZWFy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1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617EFC91" w14:textId="0D966AA2" w:rsidR="00765842" w:rsidRPr="000137B2" w:rsidRDefault="00765842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6C78F651" wp14:editId="7BA8962E">
            <wp:extent cx="4732867" cy="3603114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737358" cy="3606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954D3" w14:textId="23FAF503" w:rsidR="00AA004F" w:rsidRPr="000137B2" w:rsidRDefault="00AA004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76B02741" w14:textId="006528D7" w:rsidR="00AA004F" w:rsidRDefault="00060C9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60C96">
        <w:rPr>
          <w:rFonts w:ascii="Calibri Light" w:eastAsia="Calibri" w:hAnsi="Calibri Light" w:cs="Calibri Light"/>
          <w:noProof/>
        </w:rPr>
        <w:drawing>
          <wp:inline distT="0" distB="0" distL="0" distR="0" wp14:anchorId="43DC77ED" wp14:editId="2432B4A0">
            <wp:extent cx="6858000" cy="3576955"/>
            <wp:effectExtent l="0" t="0" r="0" b="4445"/>
            <wp:docPr id="247" name="Picture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576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89A433" w14:textId="77777777" w:rsidR="00060C96" w:rsidRPr="000137B2" w:rsidRDefault="00060C9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>Subject 13:</w:t>
      </w:r>
      <w:r w:rsidRPr="000137B2">
        <w:rPr>
          <w:rFonts w:ascii="Calibri Light" w:eastAsia="Calibri" w:hAnsi="Calibri Light" w:cs="Calibri Light"/>
        </w:rPr>
        <w:t xml:space="preserve"> chr1:217,316,327-224,182,462 (hg18)</w:t>
      </w:r>
    </w:p>
    <w:p w14:paraId="0DB237A7" w14:textId="1C6223DD" w:rsidR="00060C96" w:rsidRDefault="00060C96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60C96">
        <w:rPr>
          <w:rFonts w:ascii="Calibri Light" w:eastAsia="Calibri" w:hAnsi="Calibri Light" w:cs="Calibri Light"/>
          <w:b/>
          <w:bCs/>
        </w:rPr>
        <w:t>SRO (DISP1 to WDR26)</w:t>
      </w:r>
      <w:r>
        <w:rPr>
          <w:rFonts w:ascii="Calibri Light" w:eastAsia="Calibri" w:hAnsi="Calibri Light" w:cs="Calibri Light"/>
        </w:rPr>
        <w:t>:</w:t>
      </w:r>
      <w:r w:rsidRPr="00060C96">
        <w:t xml:space="preserve"> </w:t>
      </w:r>
      <w:r w:rsidRPr="00060C96">
        <w:rPr>
          <w:rFonts w:ascii="Calibri Light" w:eastAsia="Calibri" w:hAnsi="Calibri Light" w:cs="Calibri Light"/>
        </w:rPr>
        <w:t>chr1:222988431-224622001</w:t>
      </w:r>
      <w:r>
        <w:rPr>
          <w:rFonts w:ascii="Calibri Light" w:eastAsia="Calibri" w:hAnsi="Calibri Light" w:cs="Calibri Light"/>
        </w:rPr>
        <w:t xml:space="preserve"> (hg19)</w:t>
      </w:r>
    </w:p>
    <w:p w14:paraId="33FF21FD" w14:textId="0C114FD7" w:rsidR="00060C96" w:rsidRDefault="00060C96" w:rsidP="006163EF">
      <w:pPr>
        <w:pStyle w:val="ListParagraph"/>
        <w:numPr>
          <w:ilvl w:val="0"/>
          <w:numId w:val="29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>
        <w:rPr>
          <w:rFonts w:ascii="Calibri Light" w:eastAsia="Calibri" w:hAnsi="Calibri Light" w:cs="Calibri Light"/>
        </w:rPr>
        <w:t>DISP1:</w:t>
      </w:r>
      <w:r w:rsidRPr="00060C96">
        <w:t xml:space="preserve"> </w:t>
      </w:r>
      <w:r w:rsidRPr="00060C96">
        <w:rPr>
          <w:rFonts w:ascii="Calibri Light" w:eastAsia="Calibri" w:hAnsi="Calibri Light" w:cs="Calibri Light"/>
        </w:rPr>
        <w:t>chr1:222,988,431-223,179,337</w:t>
      </w:r>
      <w:r>
        <w:rPr>
          <w:rFonts w:ascii="Calibri Light" w:eastAsia="Calibri" w:hAnsi="Calibri Light" w:cs="Calibri Light"/>
        </w:rPr>
        <w:t xml:space="preserve"> (hg19)</w:t>
      </w:r>
    </w:p>
    <w:p w14:paraId="5BB15BD0" w14:textId="18D5E86E" w:rsidR="00060C96" w:rsidRPr="00060C96" w:rsidRDefault="00060C96" w:rsidP="006163EF">
      <w:pPr>
        <w:pStyle w:val="ListParagraph"/>
        <w:numPr>
          <w:ilvl w:val="0"/>
          <w:numId w:val="29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>
        <w:rPr>
          <w:rFonts w:ascii="Calibri Light" w:eastAsia="Calibri" w:hAnsi="Calibri Light" w:cs="Calibri Light"/>
        </w:rPr>
        <w:t xml:space="preserve">WDR26: </w:t>
      </w:r>
      <w:r w:rsidRPr="00060C96">
        <w:rPr>
          <w:rFonts w:ascii="Calibri Light" w:eastAsia="Calibri" w:hAnsi="Calibri Light" w:cs="Calibri Light"/>
        </w:rPr>
        <w:t>chr1:224,572,845-224,622,001</w:t>
      </w:r>
      <w:r>
        <w:rPr>
          <w:rFonts w:ascii="Calibri Light" w:eastAsia="Calibri" w:hAnsi="Calibri Light" w:cs="Calibri Light"/>
        </w:rPr>
        <w:t xml:space="preserve"> (hg19)</w:t>
      </w:r>
    </w:p>
    <w:p w14:paraId="3859CF0E" w14:textId="0661F47F" w:rsidR="00765842" w:rsidRPr="000137B2" w:rsidRDefault="00A81997" w:rsidP="009B555C">
      <w:pPr>
        <w:pStyle w:val="Heading1"/>
        <w:tabs>
          <w:tab w:val="left" w:pos="333"/>
        </w:tabs>
      </w:pPr>
      <w:bookmarkStart w:id="14" w:name="_Toc84971371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8</w:t>
        </w:r>
      </w:fldSimple>
      <w:r w:rsidRPr="000137B2">
        <w:t xml:space="preserve">: </w:t>
      </w:r>
      <w:r w:rsidRPr="002A0EDA">
        <w:t>1q43</w:t>
      </w:r>
      <w:r w:rsidRPr="000137B2">
        <w:t>-q44</w:t>
      </w:r>
      <w:bookmarkEnd w:id="14"/>
    </w:p>
    <w:p w14:paraId="2ADD9726" w14:textId="41ADF24D" w:rsidR="00B2740C" w:rsidRPr="000137B2" w:rsidRDefault="00AA004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s 2-4 of Ballif 2012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xsaWY8L0F1dGhvcj48WWVhcj4yMDEyPC9ZZWFyPjxS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xsaWY8L0F1dGhvcj48WWVhcj4yMDEyPC9ZZWFyPjxS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2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  <w:r w:rsidRPr="000137B2">
        <w:rPr>
          <w:rFonts w:ascii="Calibri Light" w:hAnsi="Calibri Light" w:cs="Calibri Light"/>
          <w:noProof/>
        </w:rPr>
        <w:drawing>
          <wp:inline distT="0" distB="0" distL="0" distR="0" wp14:anchorId="63618678" wp14:editId="3B2EC5FC">
            <wp:extent cx="6858000" cy="1859280"/>
            <wp:effectExtent l="0" t="0" r="0" b="7620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1859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70E00" w:rsidRPr="000137B2">
        <w:rPr>
          <w:rFonts w:ascii="Calibri Light" w:hAnsi="Calibri Light" w:cs="Calibri Light"/>
          <w:noProof/>
        </w:rPr>
        <w:t xml:space="preserve"> </w:t>
      </w:r>
    </w:p>
    <w:p w14:paraId="11FC4B5F" w14:textId="17EFD76E" w:rsidR="00B2740C" w:rsidRPr="000137B2" w:rsidRDefault="00B2740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6D4B7566" w14:textId="1D9CEDC5" w:rsidR="00592A94" w:rsidRPr="000137B2" w:rsidRDefault="00592A9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54312858" wp14:editId="0B48A2C2">
            <wp:extent cx="6186055" cy="2945250"/>
            <wp:effectExtent l="0" t="0" r="5715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6206244" cy="29548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607DCA" w14:textId="54378DEA" w:rsidR="00AA004F" w:rsidRPr="000137B2" w:rsidRDefault="00AA004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Whole Region = </w:t>
      </w:r>
      <w:r w:rsidR="006A4EE6" w:rsidRPr="000137B2">
        <w:rPr>
          <w:rFonts w:ascii="Calibri Light" w:hAnsi="Calibri Light" w:cs="Calibri Light"/>
          <w:b/>
          <w:bCs/>
        </w:rPr>
        <w:t xml:space="preserve">Baliff </w:t>
      </w:r>
      <w:r w:rsidRPr="000137B2">
        <w:rPr>
          <w:rFonts w:ascii="Calibri Light" w:hAnsi="Calibri Light" w:cs="Calibri Light"/>
          <w:b/>
          <w:bCs/>
        </w:rPr>
        <w:t>Patient 3</w:t>
      </w:r>
      <w:r w:rsidRPr="000137B2">
        <w:rPr>
          <w:rFonts w:ascii="Calibri Light" w:hAnsi="Calibri Light" w:cs="Calibri Light"/>
        </w:rPr>
        <w:t>: chr1: 239559031-245532863 (hg18)</w:t>
      </w:r>
    </w:p>
    <w:p w14:paraId="360BD3E6" w14:textId="10444A3B" w:rsidR="00AA004F" w:rsidRPr="000137B2" w:rsidRDefault="00AA004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eastAsia="Times New Roman" w:hAnsi="Calibri Light" w:cs="Calibri Light"/>
          <w:b/>
          <w:bCs/>
        </w:rPr>
        <w:t>ClinGen Coordinates</w:t>
      </w:r>
      <w:r w:rsidRPr="000137B2">
        <w:rPr>
          <w:rFonts w:ascii="Calibri Light" w:eastAsia="Times New Roman" w:hAnsi="Calibri Light" w:cs="Calibri Light"/>
        </w:rPr>
        <w:t>: chr1:243287730-245318287 (hg19)</w:t>
      </w:r>
    </w:p>
    <w:p w14:paraId="005DAD7A" w14:textId="2F029E81" w:rsidR="00C04F67" w:rsidRPr="000137B2" w:rsidRDefault="00C04F67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1C28AB4C" w14:textId="476E9EC8" w:rsidR="00881B71" w:rsidRPr="000137B2" w:rsidRDefault="00881B71" w:rsidP="009B555C">
      <w:pPr>
        <w:pStyle w:val="Heading1"/>
        <w:tabs>
          <w:tab w:val="left" w:pos="333"/>
        </w:tabs>
        <w:rPr>
          <w:rFonts w:eastAsia="Times New Roman"/>
        </w:rPr>
      </w:pPr>
      <w:bookmarkStart w:id="15" w:name="_Toc84971372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9</w:t>
        </w:r>
      </w:fldSimple>
      <w:r w:rsidRPr="000137B2">
        <w:t>: 2p25.3 (</w:t>
      </w:r>
      <w:r w:rsidRPr="002A0EDA">
        <w:t>MYTIL</w:t>
      </w:r>
      <w:r w:rsidRPr="000137B2">
        <w:t>)</w:t>
      </w:r>
      <w:bookmarkEnd w:id="15"/>
    </w:p>
    <w:p w14:paraId="0DAA56B2" w14:textId="552D4803" w:rsidR="00AA004F" w:rsidRPr="000137B2" w:rsidRDefault="00AA004F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Cs/>
          <w:i/>
          <w:spacing w:val="-10"/>
          <w:kern w:val="28"/>
        </w:rPr>
      </w:pPr>
      <w:r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t>Figure 2 of De Rocker 2015</w:t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EZSBSb2NrZXI8L0F1dGhvcj48WWVhcj4yMDE1PC9ZZWFy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</w:fldData>
        </w:fldChar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 </w:instrText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begin">
          <w:fldData xml:space="preserve">PEVuZE5vdGU+PENpdGU+PEF1dGhvcj5EZSBSb2NrZXI8L0F1dGhvcj48WWVhcj4yMDE1PC9ZZWFy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</w:fldData>
        </w:fldChar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instrText xml:space="preserve"> ADDIN EN.CITE.DATA </w:instrText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86625B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separate"/>
      </w:r>
      <w:r w:rsidR="0086625B">
        <w:rPr>
          <w:rFonts w:ascii="Calibri Light" w:eastAsia="Times New Roman" w:hAnsi="Calibri Light" w:cs="Calibri Light"/>
          <w:bCs/>
          <w:i/>
          <w:noProof/>
          <w:spacing w:val="-10"/>
          <w:kern w:val="28"/>
        </w:rPr>
        <w:t>[13]</w:t>
      </w:r>
      <w:r w:rsidR="00E6791B"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fldChar w:fldCharType="end"/>
      </w:r>
      <w:r w:rsidRPr="000137B2">
        <w:rPr>
          <w:rFonts w:ascii="Calibri Light" w:eastAsia="Times New Roman" w:hAnsi="Calibri Light" w:cs="Calibri Light"/>
          <w:bCs/>
          <w:i/>
          <w:spacing w:val="-10"/>
          <w:kern w:val="28"/>
        </w:rPr>
        <w:t>:</w:t>
      </w:r>
    </w:p>
    <w:p w14:paraId="085F749D" w14:textId="26E08064" w:rsidR="00867FC8" w:rsidRPr="000137B2" w:rsidRDefault="00867FC8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i/>
          <w:spacing w:val="-10"/>
          <w:kern w:val="28"/>
          <w:u w:val="single"/>
        </w:rPr>
      </w:pPr>
      <w:r w:rsidRPr="000137B2">
        <w:rPr>
          <w:rFonts w:ascii="Calibri Light" w:eastAsia="Times New Roman" w:hAnsi="Calibri Light" w:cs="Calibri Light"/>
          <w:b/>
          <w:i/>
          <w:noProof/>
          <w:spacing w:val="-10"/>
          <w:kern w:val="28"/>
        </w:rPr>
        <w:drawing>
          <wp:inline distT="0" distB="0" distL="0" distR="0" wp14:anchorId="5A7D6F78" wp14:editId="13B52108">
            <wp:extent cx="6301740" cy="7353896"/>
            <wp:effectExtent l="0" t="0" r="7620" b="127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6301740" cy="7353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94EED" w14:textId="77777777" w:rsidR="00867FC8" w:rsidRPr="000137B2" w:rsidRDefault="00867FC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56F06F47" w14:textId="3BDA8D23" w:rsidR="002C381E" w:rsidRPr="000137B2" w:rsidRDefault="002C381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De Rocker Patient 1: </w:t>
      </w:r>
      <w:r w:rsidRPr="000137B2">
        <w:rPr>
          <w:rFonts w:ascii="Calibri Light" w:eastAsia="Calibri" w:hAnsi="Calibri Light" w:cs="Calibri Light"/>
        </w:rPr>
        <w:t>chr2:1-3014104 (hg19)</w:t>
      </w:r>
    </w:p>
    <w:p w14:paraId="61FB0023" w14:textId="77777777" w:rsidR="00BB274A" w:rsidRPr="000137B2" w:rsidRDefault="00867FC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>MYTIL Coordinates</w:t>
      </w:r>
      <w:r w:rsidRPr="000137B2">
        <w:rPr>
          <w:rFonts w:ascii="Calibri Light" w:eastAsia="Calibri" w:hAnsi="Calibri Light" w:cs="Calibri Light"/>
        </w:rPr>
        <w:t>: chr2:1,792,885-2,335,045 (hg19)</w:t>
      </w:r>
    </w:p>
    <w:p w14:paraId="79760CA5" w14:textId="77777777" w:rsidR="00BB274A" w:rsidRPr="000137B2" w:rsidRDefault="00BB274A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hAnsi="Calibri Light"/>
        </w:rPr>
        <w:br w:type="page"/>
      </w:r>
    </w:p>
    <w:p w14:paraId="21D50499" w14:textId="316B5F21" w:rsidR="00BB274A" w:rsidRPr="000137B2" w:rsidRDefault="00BB274A" w:rsidP="009B555C">
      <w:pPr>
        <w:pStyle w:val="Heading1"/>
        <w:tabs>
          <w:tab w:val="left" w:pos="333"/>
        </w:tabs>
      </w:pPr>
      <w:bookmarkStart w:id="16" w:name="_Toc84971373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0</w:t>
        </w:r>
      </w:fldSimple>
      <w:r w:rsidRPr="000137B2">
        <w:t>: 2p16.3 (NRXN1)</w:t>
      </w:r>
      <w:bookmarkEnd w:id="16"/>
    </w:p>
    <w:p w14:paraId="041E294B" w14:textId="77777777" w:rsidR="00BB274A" w:rsidRPr="000137B2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  <w:sectPr w:rsidR="00BB274A" w:rsidRPr="000137B2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1422DD98" w14:textId="4B6E3D6D" w:rsidR="00BB274A" w:rsidRPr="000137B2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Lowther 2017</w:t>
      </w:r>
      <w:r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Mb3d0aGVyPC9BdXRob3I+PFllYXI+MjAxNzwvWWVhcj48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Mb3d0aGVyPC9BdXRob3I+PFllYXI+MjAxNzwvWWVhcj48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</w:r>
      <w:r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4]</w:t>
      </w:r>
      <w:r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89BBE4D" w14:textId="77777777" w:rsidR="00BB274A" w:rsidRPr="000137B2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7ADB983" wp14:editId="2EB2868C">
            <wp:extent cx="2834640" cy="3358729"/>
            <wp:effectExtent l="0" t="0" r="3810" b="0"/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54000" cy="33816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E05EA6" w14:textId="77777777" w:rsidR="00BB274A" w:rsidRPr="000137B2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F9BD582" w14:textId="77777777" w:rsidR="00BB274A" w:rsidRPr="000137B2" w:rsidRDefault="00BB27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385A8F7A" w14:textId="77777777" w:rsidR="00BB274A" w:rsidRPr="000137B2" w:rsidRDefault="00BB274A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11E065EE" wp14:editId="68B3105C">
                <wp:simplePos x="0" y="0"/>
                <wp:positionH relativeFrom="column">
                  <wp:posOffset>4396740</wp:posOffset>
                </wp:positionH>
                <wp:positionV relativeFrom="paragraph">
                  <wp:posOffset>1004570</wp:posOffset>
                </wp:positionV>
                <wp:extent cx="2590800" cy="929640"/>
                <wp:effectExtent l="0" t="0" r="19050" b="22860"/>
                <wp:wrapNone/>
                <wp:docPr id="207" name="Text Box 2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0800" cy="9296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5413972" w14:textId="77777777" w:rsidR="002F2009" w:rsidRDefault="002F2009" w:rsidP="00BB274A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Whole Region = NRXN1</w:t>
                            </w:r>
                          </w:p>
                          <w:p w14:paraId="6245B87B" w14:textId="77777777" w:rsidR="002F2009" w:rsidRPr="00D52A22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21"/>
                              </w:num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rFonts w:eastAsia="Times New Roman" w:cstheme="minorHAnsi"/>
                                <w:sz w:val="20"/>
                                <w:szCs w:val="20"/>
                              </w:rPr>
                              <w:t>chr2:50145643-51259674 (hg19)</w:t>
                            </w:r>
                          </w:p>
                          <w:p w14:paraId="27C34072" w14:textId="77777777" w:rsidR="002F2009" w:rsidRDefault="002F2009" w:rsidP="00BB274A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</w:p>
                          <w:p w14:paraId="088C0F43" w14:textId="77777777" w:rsidR="002F2009" w:rsidRDefault="002F2009" w:rsidP="00BB274A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Blue Region = Bena P10</w:t>
                            </w:r>
                          </w:p>
                          <w:p w14:paraId="00323983" w14:textId="77777777" w:rsidR="002F2009" w:rsidRPr="00D52A22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21"/>
                              </w:num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52A22">
                              <w:rPr>
                                <w:rFonts w:eastAsia="Times New Roman" w:cstheme="minorHAnsi"/>
                                <w:sz w:val="20"/>
                                <w:szCs w:val="20"/>
                              </w:rPr>
                              <w:t>chr2:50847740-51170975 (hg1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E065EE" id="Text Box 207" o:spid="_x0000_s1031" type="#_x0000_t202" style="position:absolute;margin-left:346.2pt;margin-top:79.1pt;width:204pt;height:73.2pt;z-index:2517053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" fillcolor="white [3201]" strokeweight=".5pt">
                <v:textbox>
                  <w:txbxContent>
                    <w:p w14:paraId="75413972" w14:textId="77777777" w:rsidR="002F2009" w:rsidRDefault="002F2009" w:rsidP="00BB274A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b/>
                          <w:bCs/>
                          <w:sz w:val="20"/>
                          <w:szCs w:val="20"/>
                        </w:rPr>
                        <w:t>Whole Region = NRXN1</w:t>
                      </w:r>
                    </w:p>
                    <w:p w14:paraId="6245B87B" w14:textId="77777777" w:rsidR="002F2009" w:rsidRPr="00D52A22" w:rsidRDefault="002F2009" w:rsidP="008C614C">
                      <w:pPr>
                        <w:pStyle w:val="ListParagraph"/>
                        <w:numPr>
                          <w:ilvl w:val="0"/>
                          <w:numId w:val="21"/>
                        </w:num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rFonts w:eastAsia="Times New Roman" w:cstheme="minorHAnsi"/>
                          <w:sz w:val="20"/>
                          <w:szCs w:val="20"/>
                        </w:rPr>
                        <w:t>chr2:50145643-51259674 (hg19)</w:t>
                      </w:r>
                    </w:p>
                    <w:p w14:paraId="27C34072" w14:textId="77777777" w:rsidR="002F2009" w:rsidRDefault="002F2009" w:rsidP="00BB274A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</w:p>
                    <w:p w14:paraId="088C0F43" w14:textId="77777777" w:rsidR="002F2009" w:rsidRDefault="002F2009" w:rsidP="00BB274A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b/>
                          <w:bCs/>
                          <w:sz w:val="20"/>
                          <w:szCs w:val="20"/>
                        </w:rPr>
                        <w:t>Blue Region = Bena P10</w:t>
                      </w:r>
                    </w:p>
                    <w:p w14:paraId="00323983" w14:textId="77777777" w:rsidR="002F2009" w:rsidRPr="00D52A22" w:rsidRDefault="002F2009" w:rsidP="008C614C">
                      <w:pPr>
                        <w:pStyle w:val="ListParagraph"/>
                        <w:numPr>
                          <w:ilvl w:val="0"/>
                          <w:numId w:val="21"/>
                        </w:num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D52A22">
                        <w:rPr>
                          <w:rFonts w:eastAsia="Times New Roman" w:cstheme="minorHAnsi"/>
                          <w:sz w:val="20"/>
                          <w:szCs w:val="20"/>
                        </w:rPr>
                        <w:t>chr2:50847740-51170975 (hg18)</w:t>
                      </w:r>
                    </w:p>
                  </w:txbxContent>
                </v:textbox>
              </v:shape>
            </w:pict>
          </mc:Fallback>
        </mc:AlternateContent>
      </w:r>
      <w:r w:rsidRPr="000137B2">
        <w:rPr>
          <w:rFonts w:ascii="Calibri Light" w:hAnsi="Calibri Light" w:cs="Calibri Light"/>
          <w:noProof/>
        </w:rPr>
        <w:drawing>
          <wp:inline distT="0" distB="0" distL="0" distR="0" wp14:anchorId="38877C67" wp14:editId="378E1CDD">
            <wp:extent cx="5130800" cy="4713810"/>
            <wp:effectExtent l="0" t="0" r="0" b="0"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184669" cy="4763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137B2">
        <w:rPr>
          <w:rFonts w:ascii="Calibri Light" w:hAnsi="Calibri Light" w:cs="Calibri Light"/>
        </w:rPr>
        <w:t xml:space="preserve"> </w:t>
      </w:r>
    </w:p>
    <w:p w14:paraId="5658E5D6" w14:textId="04C2B779" w:rsidR="00B2740C" w:rsidRPr="000137B2" w:rsidRDefault="00166F16" w:rsidP="009B555C">
      <w:pPr>
        <w:pStyle w:val="Heading1"/>
        <w:tabs>
          <w:tab w:val="left" w:pos="333"/>
        </w:tabs>
      </w:pPr>
      <w:bookmarkStart w:id="17" w:name="_Toc8497137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1</w:t>
        </w:r>
      </w:fldSimple>
      <w:r w:rsidRPr="000137B2">
        <w:t>: 2p1</w:t>
      </w:r>
      <w:r w:rsidR="00FC706A" w:rsidRPr="000137B2">
        <w:t>5</w:t>
      </w:r>
      <w:r w:rsidRPr="000137B2">
        <w:t>-p1</w:t>
      </w:r>
      <w:r w:rsidR="00FC706A" w:rsidRPr="000137B2">
        <w:t>4</w:t>
      </w:r>
      <w:bookmarkEnd w:id="17"/>
    </w:p>
    <w:p w14:paraId="5DCF5BE3" w14:textId="5DEE9DE5" w:rsidR="006875BE" w:rsidRPr="000137B2" w:rsidRDefault="006875BE" w:rsidP="006875BE">
      <w:pPr>
        <w:pStyle w:val="Heading1"/>
        <w:tabs>
          <w:tab w:val="left" w:pos="333"/>
        </w:tabs>
        <w:spacing w:before="0"/>
      </w:pPr>
      <w:bookmarkStart w:id="18" w:name="_Toc84971375"/>
      <w:r w:rsidRPr="000137B2">
        <w:t xml:space="preserve">Primary CNV </w:t>
      </w:r>
      <w:fldSimple w:instr=" SEQ Primary_CNV \* ARABIC ">
        <w:r w:rsidR="00A360AB">
          <w:rPr>
            <w:noProof/>
          </w:rPr>
          <w:t>12</w:t>
        </w:r>
      </w:fldSimple>
      <w:r w:rsidRPr="000137B2">
        <w:t>: 2p1</w:t>
      </w:r>
      <w:r>
        <w:t>6</w:t>
      </w:r>
      <w:r w:rsidRPr="000137B2">
        <w:t>-p1</w:t>
      </w:r>
      <w:r>
        <w:t>5</w:t>
      </w:r>
      <w:bookmarkEnd w:id="18"/>
    </w:p>
    <w:p w14:paraId="46DCFF57" w14:textId="5C1A68CB" w:rsidR="00AA004F" w:rsidRPr="000137B2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Hancarova 2013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86625B">
        <w:rPr>
          <w:rFonts w:ascii="Calibri Light" w:hAnsi="Calibri Light" w:cs="Calibri Light"/>
          <w:i/>
          <w:iCs/>
        </w:rPr>
        <w:instrText xml:space="preserve"> ADDIN EN.CITE &lt;EndNote&gt;&lt;Cite&gt;&lt;Author&gt;Hancarova&lt;/Author&gt;&lt;Year&gt;2013&lt;/Year&gt;&lt;RecNum&gt;48&lt;/RecNum&gt;&lt;DisplayText&gt;[15]&lt;/DisplayText&gt;&lt;record&gt;&lt;rec-number&gt;48&lt;/rec-number&gt;&lt;foreign-keys&gt;&lt;key app="EN" db-id="p9wv00a5yez0v1et5awv9pfoepd0x5dtwwpt" timestamp="1623192935"&gt;48&lt;/key&gt;&lt;/foreign-keys&gt;&lt;ref-type name="Journal Article"&gt;17&lt;/ref-type&gt;&lt;contributors&gt;&lt;authors&gt;&lt;author&gt;Hancarova, Miroslava&lt;/author&gt;&lt;author&gt;Vejvalkova, Sarka&lt;/author&gt;&lt;author&gt;Trkova, Marie&lt;/author&gt;&lt;author&gt;Drabova, Jana&lt;/author&gt;&lt;author&gt;Dleskova, Alzbeta&lt;/author&gt;&lt;author&gt;Vlckova, Marketa&lt;/author&gt;&lt;author&gt;Sedlacek, Zdenek&lt;/author&gt;&lt;/authors&gt;&lt;/contributors&gt;&lt;titles&gt;&lt;title&gt;Identification of a patient with intellectual disability and de novo 3.7Mb deletion supports the existence of a novel microdeletion syndrome in 2p14–p15&lt;/title&gt;&lt;secondary-title&gt;Gene&lt;/secondary-title&gt;&lt;/titles&gt;&lt;periodical&gt;&lt;full-title&gt;Gene&lt;/full-title&gt;&lt;/periodical&gt;&lt;pages&gt;158-161&lt;/pages&gt;&lt;volume&gt;516&lt;/volume&gt;&lt;number&gt;1&lt;/number&gt;&lt;keywords&gt;&lt;keyword&gt;2p14–p15 deletion&lt;/keyword&gt;&lt;keyword&gt;2p15–p16.1 microdeletion syndrome&lt;/keyword&gt;&lt;keyword&gt;Copy number variation&lt;/keyword&gt;&lt;keyword&gt;Developmental delay&lt;/keyword&gt;&lt;keyword&gt;Intellectual disability&lt;/keyword&gt;&lt;keyword&gt;SNP array&lt;/keyword&gt;&lt;/keywords&gt;&lt;dates&gt;&lt;year&gt;2013&lt;/year&gt;&lt;pub-dates&gt;&lt;date&gt;2013/03/01/&lt;/date&gt;&lt;/pub-dates&gt;&lt;/dates&gt;&lt;isbn&gt;0378-1119&lt;/isbn&gt;&lt;urls&gt;&lt;related-urls&gt;&lt;url&gt;https://www.sciencedirect.com/science/article/pii/S0378111912015387&lt;/url&gt;&lt;/related-urls&gt;&lt;/urls&gt;&lt;electronic-resource-num&gt;https://doi.org/10.1016/j.gene.2012.12.027&lt;/electronic-resource-num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5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1EECD67" w14:textId="75494648" w:rsidR="00166F16" w:rsidRPr="000137B2" w:rsidRDefault="00166F1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2894D4D8" wp14:editId="75BCE59B">
            <wp:extent cx="6217920" cy="4517779"/>
            <wp:effectExtent l="0" t="0" r="0" b="63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7920" cy="45177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8F1809" w14:textId="77777777" w:rsidR="005E651D" w:rsidRPr="000137B2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171A35AA" w14:textId="439775CD" w:rsidR="005E651D" w:rsidRPr="000137B2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 xml:space="preserve">UCSC Genome Browser View of Reported CNVs: </w:t>
      </w:r>
    </w:p>
    <w:p w14:paraId="54DC9DE1" w14:textId="75BC0918" w:rsidR="00CE1EE7" w:rsidRPr="00C87113" w:rsidRDefault="00C8711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C87113">
        <w:rPr>
          <w:rFonts w:ascii="Calibri Light" w:hAnsi="Calibri Light" w:cs="Calibri Light"/>
          <w:noProof/>
        </w:rPr>
        <w:drawing>
          <wp:inline distT="0" distB="0" distL="0" distR="0" wp14:anchorId="49B5CE8F" wp14:editId="681486FC">
            <wp:extent cx="5656729" cy="3013780"/>
            <wp:effectExtent l="0" t="0" r="1270" b="0"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685118" cy="3028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2B98F7" w14:textId="2EC59359" w:rsidR="009C4DBB" w:rsidRPr="009C4DBB" w:rsidRDefault="009C4DBB" w:rsidP="009C4DBB">
      <w:pPr>
        <w:spacing w:after="0"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 xml:space="preserve">2p16-p15.1 (ClinGen): </w:t>
      </w:r>
      <w:bookmarkStart w:id="19" w:name="_Hlk83810434"/>
      <w:r w:rsidRPr="009369B6">
        <w:rPr>
          <w:rFonts w:eastAsia="Times New Roman" w:cstheme="minorHAnsi"/>
          <w:sz w:val="16"/>
          <w:szCs w:val="16"/>
        </w:rPr>
        <w:t>chr2:</w:t>
      </w:r>
      <w:r w:rsidRPr="009C4DBB">
        <w:rPr>
          <w:rFonts w:ascii="Calibri Light" w:eastAsia="Times New Roman" w:hAnsi="Calibri Light" w:cstheme="minorHAnsi"/>
        </w:rPr>
        <w:t>59139200-62488871</w:t>
      </w:r>
      <w:bookmarkEnd w:id="19"/>
      <w:r w:rsidRPr="009C4DBB">
        <w:rPr>
          <w:rFonts w:ascii="Calibri Light" w:eastAsia="Times New Roman" w:hAnsi="Calibri Light" w:cstheme="minorHAnsi"/>
        </w:rPr>
        <w:t xml:space="preserve"> (hg19)</w:t>
      </w:r>
    </w:p>
    <w:p w14:paraId="1484A506" w14:textId="3ADC3D62" w:rsidR="00CE1EE7" w:rsidRPr="009C4DBB" w:rsidRDefault="00C87113" w:rsidP="009C4DBB">
      <w:pPr>
        <w:spacing w:after="0"/>
        <w:rPr>
          <w:rFonts w:ascii="Calibri Light" w:eastAsia="Times New Roman" w:hAnsi="Calibri Light" w:cs="Times New Roman"/>
          <w:color w:val="000000"/>
        </w:rPr>
      </w:pPr>
      <w:r w:rsidRPr="009C4DBB">
        <w:rPr>
          <w:rFonts w:ascii="Calibri Light" w:hAnsi="Calibri Light" w:cs="Calibri Light"/>
          <w:b/>
          <w:bCs/>
        </w:rPr>
        <w:t>Matthieu P2</w:t>
      </w:r>
      <w:r w:rsidR="00CE1EE7" w:rsidRPr="009C4DBB">
        <w:rPr>
          <w:rFonts w:ascii="Calibri Light" w:hAnsi="Calibri Light" w:cs="Calibri Light"/>
          <w:b/>
          <w:bCs/>
        </w:rPr>
        <w:t xml:space="preserve">: </w:t>
      </w:r>
      <w:r w:rsidRPr="009C4DBB">
        <w:rPr>
          <w:rFonts w:ascii="Calibri Light" w:eastAsia="Times New Roman" w:hAnsi="Calibri Light" w:cs="Times New Roman"/>
          <w:color w:val="000000"/>
        </w:rPr>
        <w:t>chr2:65490660-67666133</w:t>
      </w:r>
      <w:r w:rsidR="00CE1EE7" w:rsidRPr="009C4DBB">
        <w:rPr>
          <w:rFonts w:ascii="Calibri Light" w:hAnsi="Calibri Light" w:cs="Calibri Light"/>
        </w:rPr>
        <w:t xml:space="preserve"> (hg1</w:t>
      </w:r>
      <w:r w:rsidRPr="009C4DBB">
        <w:rPr>
          <w:rFonts w:ascii="Calibri Light" w:hAnsi="Calibri Light" w:cs="Calibri Light"/>
        </w:rPr>
        <w:t>9</w:t>
      </w:r>
      <w:r w:rsidR="00CE1EE7" w:rsidRPr="009C4DBB">
        <w:rPr>
          <w:rFonts w:ascii="Calibri Light" w:hAnsi="Calibri Light" w:cs="Calibri Light"/>
        </w:rPr>
        <w:t>)</w:t>
      </w:r>
    </w:p>
    <w:p w14:paraId="7D951B49" w14:textId="640CFD30" w:rsidR="00CE1EE7" w:rsidRPr="000137B2" w:rsidRDefault="0084201A" w:rsidP="009B555C">
      <w:pPr>
        <w:pStyle w:val="Heading1"/>
        <w:tabs>
          <w:tab w:val="left" w:pos="333"/>
        </w:tabs>
      </w:pPr>
      <w:bookmarkStart w:id="20" w:name="_Toc84971376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3</w:t>
        </w:r>
      </w:fldSimple>
      <w:r w:rsidRPr="000137B2">
        <w:t>: 2p1</w:t>
      </w:r>
      <w:r w:rsidR="00CD28D6" w:rsidRPr="000137B2">
        <w:t>2</w:t>
      </w:r>
      <w:r w:rsidRPr="000137B2">
        <w:t>-p1</w:t>
      </w:r>
      <w:r w:rsidR="00FC706A" w:rsidRPr="000137B2">
        <w:t>1.</w:t>
      </w:r>
      <w:r w:rsidRPr="000137B2">
        <w:t>2</w:t>
      </w:r>
      <w:bookmarkEnd w:id="20"/>
    </w:p>
    <w:p w14:paraId="51A06269" w14:textId="52B41952" w:rsidR="005E651D" w:rsidRPr="000137B2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Writzl 2009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86625B">
        <w:rPr>
          <w:rFonts w:ascii="Calibri Light" w:hAnsi="Calibri Light" w:cs="Calibri Light"/>
          <w:i/>
          <w:iCs/>
        </w:rPr>
        <w:instrText xml:space="preserve"> ADDIN EN.CITE &lt;EndNote&gt;&lt;Cite&gt;&lt;Author&gt;Writzl&lt;/Author&gt;&lt;Year&gt;2009&lt;/Year&gt;&lt;RecNum&gt;54&lt;/RecNum&gt;&lt;DisplayText&gt;[16]&lt;/DisplayText&gt;&lt;record&gt;&lt;rec-number&gt;54&lt;/rec-number&gt;&lt;foreign-keys&gt;&lt;key app="EN" db-id="p9wv00a5yez0v1et5awv9pfoepd0x5dtwwpt" timestamp="1623194512"&gt;54&lt;/key&gt;&lt;/foreign-keys&gt;&lt;ref-type name="Journal Article"&gt;17&lt;/ref-type&gt;&lt;contributors&gt;&lt;authors&gt;&lt;author&gt;Writzl, K.&lt;/author&gt;&lt;author&gt;Lovrecić, L.&lt;/author&gt;&lt;author&gt;Peterlin, B.&lt;/author&gt;&lt;/authors&gt;&lt;/contributors&gt;&lt;auth-address&gt;Institute of Medical Genetics, UMC, Ljubljana, Slovenia.&lt;/auth-address&gt;&lt;titles&gt;&lt;title&gt;Interstitial deletion 2p11.2-p12: further deline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324-6&lt;/pages&gt;&lt;volume&gt;149a&lt;/volume&gt;&lt;number&gt;10&lt;/number&gt;&lt;edition&gt;2009/09/19&lt;/edition&gt;&lt;keywords&gt;&lt;keyword&gt;Abnormalities, Multiple/*genetics&lt;/keyword&gt;&lt;keyword&gt;Child&lt;/keyword&gt;&lt;keyword&gt;*Chromosome Deletion&lt;/keyword&gt;&lt;keyword&gt;*Chromosomes, Human, Pair 2&lt;/keyword&gt;&lt;keyword&gt;Gait Ataxia/complications/genetics&lt;/keyword&gt;&lt;keyword&gt;Humans&lt;/keyword&gt;&lt;keyword&gt;Language Development Disorders/complications/genetics&lt;/keyword&gt;&lt;keyword&gt;Lower Extremity Deformities, Congenital/complications/genetics&lt;/keyword&gt;&lt;keyword&gt;Male&lt;/keyword&gt;&lt;keyword&gt;Motor Skills Disorders/complications/genetics&lt;/keyword&gt;&lt;/keywords&gt;&lt;dates&gt;&lt;year&gt;2009&lt;/year&gt;&lt;pub-dates&gt;&lt;date&gt;Oct&lt;/date&gt;&lt;/pub-dates&gt;&lt;/dates&gt;&lt;isbn&gt;1552-4825&lt;/isbn&gt;&lt;accession-num&gt;19764038&lt;/accession-num&gt;&lt;urls&gt;&lt;/urls&gt;&lt;electronic-resource-num&gt;10.1002/ajmg.a.33064&lt;/electronic-resource-num&gt;&lt;remote-database-provider&gt;NLM&lt;/remote-database-provider&gt;&lt;language&gt;eng&lt;/language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6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3E42A99C" w14:textId="7625DD56" w:rsidR="0084201A" w:rsidRPr="000137B2" w:rsidRDefault="0084201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75849334" wp14:editId="7A101D7C">
            <wp:extent cx="2606266" cy="1211685"/>
            <wp:effectExtent l="0" t="0" r="3810" b="7620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2606266" cy="1211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137B2">
        <w:rPr>
          <w:rFonts w:ascii="Calibri Light" w:eastAsia="Calibri" w:hAnsi="Calibri Light" w:cs="Calibri Light"/>
        </w:rPr>
        <w:t xml:space="preserve"> </w:t>
      </w:r>
    </w:p>
    <w:p w14:paraId="25A921CE" w14:textId="77777777" w:rsidR="00D52A22" w:rsidRPr="000137B2" w:rsidRDefault="00D52A22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53F38F08" w14:textId="20C3399B" w:rsidR="005E651D" w:rsidRPr="000137B2" w:rsidRDefault="005E651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Figure 5 of Barber 2005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YXJiZXI8L0F1dGhvcj48WWVhcj4yMDA1PC9ZZWFyPjxS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yODMtOTE8L3BhZ2VzPjx2b2x1bWU+MTM8L3ZvbHVtZT48bnVt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</w:fldData>
        </w:fldChar>
      </w:r>
      <w:r w:rsidR="0086625B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YXJiZXI8L0F1dGhvcj48WWVhcj4yMDA1PC9ZZWFyPjxS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yODMtOTE8L3BhZ2VzPjx2b2x1bWU+MTM8L3ZvbHVtZT48bnVt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</w:fldData>
        </w:fldChar>
      </w:r>
      <w:r w:rsidR="0086625B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eastAsia="Calibri" w:hAnsi="Calibri Light" w:cs="Calibri Light"/>
          <w:i/>
          <w:iCs/>
        </w:rPr>
      </w:r>
      <w:r w:rsidR="0086625B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0137B2">
        <w:rPr>
          <w:rFonts w:ascii="Calibri Light" w:eastAsia="Calibri" w:hAnsi="Calibri Light" w:cs="Calibri Light"/>
          <w:i/>
          <w:iCs/>
        </w:rPr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86625B">
        <w:rPr>
          <w:rFonts w:ascii="Calibri Light" w:eastAsia="Calibri" w:hAnsi="Calibri Light" w:cs="Calibri Light"/>
          <w:i/>
          <w:iCs/>
          <w:noProof/>
        </w:rPr>
        <w:t>[17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 xml:space="preserve">: </w:t>
      </w:r>
    </w:p>
    <w:p w14:paraId="1E71A62F" w14:textId="0A0BF550" w:rsidR="0084201A" w:rsidRPr="000137B2" w:rsidRDefault="0084201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74817F4" wp14:editId="42137489">
                <wp:simplePos x="0" y="0"/>
                <wp:positionH relativeFrom="column">
                  <wp:posOffset>3061855</wp:posOffset>
                </wp:positionH>
                <wp:positionV relativeFrom="paragraph">
                  <wp:posOffset>1196629</wp:posOffset>
                </wp:positionV>
                <wp:extent cx="1891146" cy="339436"/>
                <wp:effectExtent l="0" t="0" r="13970" b="22860"/>
                <wp:wrapNone/>
                <wp:docPr id="107" name="Text Box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91146" cy="33943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C83B98E" w14:textId="77777777" w:rsidR="002F2009" w:rsidRDefault="002F2009" w:rsidP="0084201A">
                            <w:r>
                              <w:t>Green: Tzschach et al. (200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4817F4" id="Text Box 107" o:spid="_x0000_s1032" type="#_x0000_t202" style="position:absolute;margin-left:241.1pt;margin-top:94.2pt;width:148.9pt;height:26.7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" fillcolor="window" strokeweight=".5pt">
                <v:textbox>
                  <w:txbxContent>
                    <w:p w14:paraId="2C83B98E" w14:textId="77777777" w:rsidR="002F2009" w:rsidRDefault="002F2009" w:rsidP="0084201A">
                      <w:r>
                        <w:t>Green: Tzschach et al. (2009)</w:t>
                      </w:r>
                    </w:p>
                  </w:txbxContent>
                </v:textbox>
              </v:shape>
            </w:pict>
          </mc:Fallback>
        </mc:AlternateContent>
      </w:r>
      <w:r w:rsidR="00290A1E"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07CEB00B" wp14:editId="24C9B3B3">
            <wp:extent cx="3101340" cy="3811938"/>
            <wp:effectExtent l="0" t="0" r="3810" b="0"/>
            <wp:docPr id="212" name="Picture 2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110305" cy="3822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B4BB18" w14:textId="3DA84F93" w:rsidR="005E651D" w:rsidRPr="000137B2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7D018D32" w14:textId="7099BDBB" w:rsidR="00D52A22" w:rsidRPr="000137B2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55109150" w14:textId="68FF96A4" w:rsidR="00290A1E" w:rsidRPr="000137B2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C1BDAD4" wp14:editId="1FB567BB">
            <wp:extent cx="6858000" cy="1775460"/>
            <wp:effectExtent l="0" t="0" r="0" b="0"/>
            <wp:docPr id="208" name="Picture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775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430FC2" w14:textId="2B99DD43" w:rsidR="00290A1E" w:rsidRPr="000137B2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Region = Wrtizl = </w:t>
      </w:r>
      <w:r w:rsidR="00A15264" w:rsidRPr="000137B2">
        <w:rPr>
          <w:rFonts w:ascii="Calibri Light" w:hAnsi="Calibri Light" w:cs="Calibri Light"/>
        </w:rPr>
        <w:t xml:space="preserve">chr2:76854464-87287935 </w:t>
      </w:r>
      <w:r w:rsidRPr="000137B2">
        <w:rPr>
          <w:rFonts w:ascii="Calibri Light" w:hAnsi="Calibri Light" w:cs="Calibri Light"/>
        </w:rPr>
        <w:t>(hg17)</w:t>
      </w:r>
    </w:p>
    <w:p w14:paraId="78EAD5D4" w14:textId="77777777" w:rsidR="00D52A22" w:rsidRPr="000137B2" w:rsidRDefault="00D52A22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</w:p>
    <w:p w14:paraId="569350F3" w14:textId="77777777" w:rsidR="00290A1E" w:rsidRPr="000137B2" w:rsidRDefault="00290A1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18D305AF" w14:textId="4A075F21" w:rsidR="00AB0804" w:rsidRPr="000137B2" w:rsidRDefault="00AB0804" w:rsidP="009B555C">
      <w:pPr>
        <w:pStyle w:val="Heading1"/>
        <w:tabs>
          <w:tab w:val="left" w:pos="333"/>
        </w:tabs>
      </w:pPr>
      <w:bookmarkStart w:id="21" w:name="_Toc8497137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4</w:t>
        </w:r>
      </w:fldSimple>
      <w:r w:rsidRPr="000137B2">
        <w:t xml:space="preserve">: </w:t>
      </w:r>
      <w:r w:rsidRPr="002A0EDA">
        <w:t>2q11</w:t>
      </w:r>
      <w:r w:rsidRPr="000137B2">
        <w:t>.2</w:t>
      </w:r>
      <w:bookmarkEnd w:id="21"/>
    </w:p>
    <w:p w14:paraId="7E25D770" w14:textId="7B4E6C4B" w:rsidR="005E651D" w:rsidRPr="000137B2" w:rsidRDefault="005E651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Riley 2015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SaWxleTwvQXV0aG9yPjxZZWFyPjIwMTU8L1llYXI+PFJl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NjY0LTczPC9wYWdlcz48dm9sdW1lPjE2N2E8L3ZvbHVtZT48bnVtYmVyPjExPC9udW1i
ZXI+PGVkaXRpb24+MjAxNS8wOC8wMT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yLypnZW5ldGljczwva2V5d29yZD48a2V5d29yZD5ETkEgQ29weSBO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SaWxleTwvQXV0aG9yPjxZZWFyPjIwMTU8L1llYXI+PFJl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NjY0LTczPC9wYWdlcz48dm9sdW1lPjE2N2E8L3ZvbHVtZT48bnVtYmVyPjExPC9udW1i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8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504810BF" w14:textId="23F73854" w:rsidR="00AB0804" w:rsidRPr="000137B2" w:rsidRDefault="00AB080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4E168104" wp14:editId="71DFF16E">
            <wp:extent cx="3920067" cy="1797060"/>
            <wp:effectExtent l="0" t="0" r="4445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953717" cy="1812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74D1E" w14:textId="7CEDACBF" w:rsidR="00AB0804" w:rsidRDefault="00AB080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>Subject 3</w:t>
      </w:r>
      <w:r w:rsidRPr="000137B2">
        <w:rPr>
          <w:rFonts w:ascii="Calibri Light" w:eastAsia="Calibri" w:hAnsi="Calibri Light" w:cs="Calibri Light"/>
        </w:rPr>
        <w:t>: chr2: 96,739,309–97,652,262 (hg19)</w:t>
      </w:r>
    </w:p>
    <w:p w14:paraId="45092448" w14:textId="0B387EF7" w:rsidR="009570CD" w:rsidRDefault="009570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4BE22507" w14:textId="77777777" w:rsidR="009570CD" w:rsidRPr="000137B2" w:rsidRDefault="009570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  <w:r w:rsidRPr="000137B2">
        <w:rPr>
          <w:rFonts w:ascii="Calibri Light" w:eastAsia="Calibri" w:hAnsi="Calibri Light" w:cs="Calibri Light"/>
          <w:b/>
          <w:bCs/>
          <w:i/>
          <w:iCs/>
        </w:rPr>
        <w:t>UCSC Genome Browser View of Reported CNVs in 2q11.2 and 2q13:</w:t>
      </w:r>
    </w:p>
    <w:p w14:paraId="3DB353DC" w14:textId="77777777" w:rsidR="009570CD" w:rsidRPr="000137B2" w:rsidRDefault="009570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  <w:noProof/>
        </w:rPr>
        <w:drawing>
          <wp:inline distT="0" distB="0" distL="0" distR="0" wp14:anchorId="23A5025B" wp14:editId="0C5811F6">
            <wp:extent cx="4991100" cy="2758968"/>
            <wp:effectExtent l="0" t="0" r="0" b="3810"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35168" cy="2783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CC8995" w14:textId="75EAFD3D" w:rsidR="001C5D9A" w:rsidRPr="000137B2" w:rsidRDefault="001C5D9A" w:rsidP="009B555C">
      <w:pPr>
        <w:pStyle w:val="Heading1"/>
        <w:tabs>
          <w:tab w:val="left" w:pos="333"/>
        </w:tabs>
      </w:pPr>
      <w:bookmarkStart w:id="22" w:name="_Toc84971378"/>
      <w:r w:rsidRPr="000137B2">
        <w:t xml:space="preserve">Primary CNV </w:t>
      </w:r>
      <w:fldSimple w:instr=" SEQ Primary_CNV \* ARABIC ">
        <w:r w:rsidR="00A360AB">
          <w:rPr>
            <w:noProof/>
          </w:rPr>
          <w:t>15</w:t>
        </w:r>
      </w:fldSimple>
      <w:r w:rsidRPr="000137B2">
        <w:t>: 2q13</w:t>
      </w:r>
      <w:bookmarkEnd w:id="22"/>
    </w:p>
    <w:p w14:paraId="7877EB2E" w14:textId="18AC9A30" w:rsidR="00290A1E" w:rsidRPr="000137B2" w:rsidRDefault="00290A1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Wolfe 2018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Xb2xmZTwvQXV0aG9yPjxZZWFyPjIwMTg8L1llYXI+PFJl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 </w:instrTex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Xb2xmZTwvQXV0aG9yPjxZZWFyPjIwMTg8L1llYXI+PFJl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</w:fldData>
        </w:fldChar>
      </w:r>
      <w:r w:rsidR="0086625B">
        <w:rPr>
          <w:rFonts w:ascii="Calibri Light" w:hAnsi="Calibri Light" w:cs="Calibri Light"/>
          <w:i/>
          <w:iCs/>
        </w:rPr>
        <w:instrText xml:space="preserve"> ADDIN EN.CITE.DATA </w:instrText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86625B">
        <w:rPr>
          <w:rFonts w:ascii="Calibri Light" w:hAnsi="Calibri Light" w:cs="Calibri Light"/>
          <w:i/>
          <w:iCs/>
          <w:noProof/>
        </w:rPr>
        <w:t>[19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2C4D629A" w14:textId="16F49619" w:rsidR="001C5D9A" w:rsidRPr="000137B2" w:rsidRDefault="001C5D9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5609D564" wp14:editId="34CE7986">
            <wp:extent cx="4663440" cy="2490191"/>
            <wp:effectExtent l="0" t="0" r="3810" b="5715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674508" cy="2496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2EEFCF" w14:textId="2F8601FF" w:rsidR="001C5D9A" w:rsidRPr="000137B2" w:rsidRDefault="001C5D9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olfe (2018) SRO: </w:t>
      </w:r>
      <w:r w:rsidRPr="000137B2">
        <w:rPr>
          <w:rFonts w:ascii="Calibri Light" w:eastAsia="Calibri" w:hAnsi="Calibri Light" w:cs="Calibri Light"/>
        </w:rPr>
        <w:t>chr2:111449141–112746937 (hg19)</w:t>
      </w:r>
    </w:p>
    <w:p w14:paraId="71803C40" w14:textId="020C1FB7" w:rsidR="00C7472F" w:rsidRDefault="00C7472F" w:rsidP="00C7472F">
      <w:pPr>
        <w:pStyle w:val="Heading1"/>
        <w:tabs>
          <w:tab w:val="left" w:pos="333"/>
        </w:tabs>
      </w:pPr>
      <w:bookmarkStart w:id="23" w:name="_Toc84971379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6</w:t>
        </w:r>
      </w:fldSimple>
      <w:r w:rsidRPr="000137B2">
        <w:t>: 2q</w:t>
      </w:r>
      <w:r>
        <w:t>22.3</w:t>
      </w:r>
      <w:r w:rsidRPr="000137B2">
        <w:t xml:space="preserve"> (</w:t>
      </w:r>
      <w:r w:rsidRPr="002A0EDA">
        <w:t>M</w:t>
      </w:r>
      <w:r>
        <w:t>owat-Wilson</w:t>
      </w:r>
      <w:r w:rsidRPr="000137B2">
        <w:t>)</w:t>
      </w:r>
      <w:bookmarkEnd w:id="23"/>
    </w:p>
    <w:p w14:paraId="2C77402E" w14:textId="29FDDD0C" w:rsidR="00C7472F" w:rsidRPr="00C7472F" w:rsidRDefault="00C7472F" w:rsidP="00C7472F">
      <w:pPr>
        <w:spacing w:after="0"/>
        <w:rPr>
          <w:rFonts w:ascii="Calibri Light" w:hAnsi="Calibri Light" w:cs="Calibri Light"/>
          <w:i/>
          <w:iCs/>
        </w:rPr>
      </w:pPr>
      <w:r w:rsidRPr="00C7472F">
        <w:rPr>
          <w:rFonts w:ascii="Calibri Light" w:hAnsi="Calibri Light" w:cs="Calibri Light"/>
          <w:i/>
          <w:iCs/>
        </w:rPr>
        <w:t>Figure 3 of Ishihara 2004</w: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Jc2hpaGFyYTwvQXV0aG9yPjxZZWFyPjIwMDQ8L1llYXI+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zODctOTM8L3Bh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Jc2hpaGFyYTwvQXV0aG9yPjxZZWFyPjIwMDQ8L1llYXI+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zODctOTM8L3Bh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20]</w:t>
      </w:r>
      <w:r w:rsidR="00FB2DDC">
        <w:rPr>
          <w:rFonts w:ascii="Calibri Light" w:hAnsi="Calibri Light" w:cs="Calibri Light"/>
          <w:i/>
          <w:iCs/>
        </w:rPr>
        <w:fldChar w:fldCharType="end"/>
      </w:r>
      <w:r w:rsidRPr="00C7472F">
        <w:rPr>
          <w:rFonts w:ascii="Calibri Light" w:hAnsi="Calibri Light" w:cs="Calibri Light"/>
          <w:i/>
          <w:iCs/>
        </w:rPr>
        <w:t>:</w:t>
      </w:r>
    </w:p>
    <w:p w14:paraId="49034BF1" w14:textId="7A787F0E" w:rsidR="00C7472F" w:rsidRPr="00C7472F" w:rsidRDefault="00C7472F" w:rsidP="00C7472F">
      <w:pPr>
        <w:spacing w:after="0"/>
        <w:rPr>
          <w:rFonts w:ascii="Calibri Light" w:hAnsi="Calibri Light" w:cs="Calibri Light"/>
        </w:rPr>
      </w:pPr>
      <w:r w:rsidRPr="00C7472F">
        <w:rPr>
          <w:rFonts w:ascii="Calibri Light" w:hAnsi="Calibri Light" w:cs="Calibri Light"/>
          <w:i/>
          <w:iCs/>
          <w:noProof/>
        </w:rPr>
        <w:drawing>
          <wp:anchor distT="0" distB="0" distL="114300" distR="114300" simplePos="0" relativeHeight="251719680" behindDoc="0" locked="0" layoutInCell="1" allowOverlap="1" wp14:anchorId="41BBD9CF" wp14:editId="6952C7EB">
            <wp:simplePos x="0" y="0"/>
            <wp:positionH relativeFrom="column">
              <wp:posOffset>4770120</wp:posOffset>
            </wp:positionH>
            <wp:positionV relativeFrom="paragraph">
              <wp:posOffset>2844800</wp:posOffset>
            </wp:positionV>
            <wp:extent cx="2337435" cy="1371600"/>
            <wp:effectExtent l="0" t="0" r="5715" b="0"/>
            <wp:wrapNone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37435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7472F">
        <w:rPr>
          <w:rFonts w:ascii="Calibri Light" w:hAnsi="Calibri Light" w:cs="Calibri Light"/>
          <w:noProof/>
        </w:rPr>
        <w:drawing>
          <wp:inline distT="0" distB="0" distL="0" distR="0" wp14:anchorId="25B4F0EC" wp14:editId="4D038D2C">
            <wp:extent cx="4884420" cy="3312079"/>
            <wp:effectExtent l="0" t="0" r="0" b="3175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891863" cy="33171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05A4A" w14:textId="2C7EAB3F" w:rsidR="00C7472F" w:rsidRDefault="00C7472F" w:rsidP="00C7472F">
      <w:pPr>
        <w:spacing w:after="0"/>
        <w:rPr>
          <w:rFonts w:ascii="Calibri Light" w:hAnsi="Calibri Light" w:cs="Calibri Light"/>
          <w:i/>
          <w:iCs/>
        </w:rPr>
      </w:pPr>
    </w:p>
    <w:p w14:paraId="1BFC8850" w14:textId="7CA39B99" w:rsidR="00C7472F" w:rsidRPr="00C7472F" w:rsidRDefault="00C7472F" w:rsidP="00C7472F">
      <w:pPr>
        <w:spacing w:after="0"/>
        <w:rPr>
          <w:rFonts w:ascii="Calibri Light" w:hAnsi="Calibri Light" w:cs="Calibri Light"/>
          <w:i/>
          <w:iCs/>
        </w:rPr>
      </w:pPr>
      <w:r w:rsidRPr="00C7472F">
        <w:rPr>
          <w:rFonts w:ascii="Calibri Light" w:hAnsi="Calibri Light" w:cs="Calibri Light"/>
          <w:i/>
          <w:iCs/>
        </w:rPr>
        <w:t>Figure 3</w:t>
      </w:r>
      <w:r>
        <w:rPr>
          <w:rFonts w:ascii="Calibri Light" w:hAnsi="Calibri Light" w:cs="Calibri Light"/>
          <w:i/>
          <w:iCs/>
        </w:rPr>
        <w:t>B and 3</w:t>
      </w:r>
      <w:r w:rsidRPr="00C7472F">
        <w:rPr>
          <w:rFonts w:ascii="Calibri Light" w:hAnsi="Calibri Light" w:cs="Calibri Light"/>
          <w:i/>
          <w:iCs/>
        </w:rPr>
        <w:t>C of Ivanovksi 2008</w: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JdmFub3Zza2k8L0F1dGhvcj48WWVhcj4yMDE4PC9ZZWFy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JdmFub3Zza2k8L0F1dGhvcj48WWVhcj4yMDE4PC9ZZWFy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21]</w:t>
      </w:r>
      <w:r w:rsidR="00FB2DDC">
        <w:rPr>
          <w:rFonts w:ascii="Calibri Light" w:hAnsi="Calibri Light" w:cs="Calibri Light"/>
          <w:i/>
          <w:iCs/>
        </w:rPr>
        <w:fldChar w:fldCharType="end"/>
      </w:r>
      <w:r w:rsidRPr="00C7472F">
        <w:rPr>
          <w:rFonts w:ascii="Calibri Light" w:hAnsi="Calibri Light" w:cs="Calibri Light"/>
          <w:i/>
          <w:iCs/>
        </w:rPr>
        <w:t>:</w:t>
      </w:r>
      <w:r w:rsidRPr="00C7472F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D1CB27A" wp14:editId="00F7D83A">
            <wp:extent cx="5799323" cy="2438611"/>
            <wp:effectExtent l="0" t="0" r="0" b="0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799323" cy="2438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7472F">
        <w:rPr>
          <w:noProof/>
        </w:rPr>
        <w:t xml:space="preserve"> </w:t>
      </w:r>
    </w:p>
    <w:p w14:paraId="7EAF6750" w14:textId="77777777" w:rsidR="00C7472F" w:rsidRDefault="00C7472F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7FA6CA20" w14:textId="59018CDD" w:rsidR="007D72B7" w:rsidRPr="000137B2" w:rsidRDefault="007D72B7" w:rsidP="00C7472F">
      <w:pPr>
        <w:pStyle w:val="Heading1"/>
        <w:tabs>
          <w:tab w:val="left" w:pos="333"/>
        </w:tabs>
      </w:pPr>
      <w:bookmarkStart w:id="24" w:name="_Toc8497138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7</w:t>
        </w:r>
      </w:fldSimple>
      <w:r w:rsidRPr="000137B2">
        <w:t>: 2q23.1</w:t>
      </w:r>
      <w:r w:rsidR="009D040F" w:rsidRPr="000137B2">
        <w:t xml:space="preserve"> (</w:t>
      </w:r>
      <w:r w:rsidR="009D040F" w:rsidRPr="002A0EDA">
        <w:t>MBD5</w:t>
      </w:r>
      <w:r w:rsidR="009D040F" w:rsidRPr="000137B2">
        <w:t>)</w:t>
      </w:r>
      <w:bookmarkEnd w:id="24"/>
    </w:p>
    <w:p w14:paraId="5B5610D9" w14:textId="20C42846" w:rsidR="007D72B7" w:rsidRPr="000137B2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Talkowski 2011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UYWxrb3dza2k8L0F1dGhvcj48WWVhcj4yMDExPC9ZZWFy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UYWxrb3dza2k8L0F1dGhvcj48WWVhcj4yMDExPC9ZZWFy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22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46D9351D" w14:textId="148DF3F3" w:rsidR="007D72B7" w:rsidRPr="000137B2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AD84BFF" wp14:editId="422FCA58">
            <wp:extent cx="4227508" cy="5274689"/>
            <wp:effectExtent l="0" t="9207" r="0" b="0"/>
            <wp:docPr id="123" name="Picture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4" r="4591" b="1855"/>
                    <a:stretch/>
                  </pic:blipFill>
                  <pic:spPr bwMode="auto">
                    <a:xfrm rot="16200000">
                      <a:off x="0" y="0"/>
                      <a:ext cx="4250461" cy="5303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D46AE6" w14:textId="32DCDA39" w:rsidR="007D72B7" w:rsidRPr="000137B2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 = van Bon P4</w:t>
      </w:r>
      <w:r w:rsidR="00290A1E" w:rsidRPr="000137B2">
        <w:rPr>
          <w:rFonts w:ascii="Calibri Light" w:hAnsi="Calibri Light" w:cs="Calibri Light"/>
        </w:rPr>
        <w:t xml:space="preserve"> = chr2:147200000-150100000 (hg18)</w:t>
      </w:r>
    </w:p>
    <w:p w14:paraId="4222D1AB" w14:textId="7AAFF5C9" w:rsidR="007D72B7" w:rsidRPr="000137B2" w:rsidRDefault="007D72B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SRO = MBD5</w:t>
      </w:r>
      <w:r w:rsidR="00290A1E" w:rsidRPr="000137B2">
        <w:rPr>
          <w:rFonts w:ascii="Calibri Light" w:hAnsi="Calibri Light" w:cs="Calibri Light"/>
        </w:rPr>
        <w:t xml:space="preserve"> = chr2:148778580-149271046 (hg19)</w:t>
      </w:r>
    </w:p>
    <w:p w14:paraId="641D8203" w14:textId="77777777" w:rsidR="00290A1E" w:rsidRPr="000137B2" w:rsidRDefault="00290A1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1B0A645E" w14:textId="24232D25" w:rsidR="000C1330" w:rsidRPr="000137B2" w:rsidRDefault="000C1330" w:rsidP="009B555C">
      <w:pPr>
        <w:pStyle w:val="Heading1"/>
        <w:tabs>
          <w:tab w:val="left" w:pos="333"/>
        </w:tabs>
      </w:pPr>
      <w:bookmarkStart w:id="25" w:name="_Toc84971381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8</w:t>
        </w:r>
      </w:fldSimple>
      <w:r w:rsidRPr="000137B2">
        <w:t>: 2q31.1</w:t>
      </w:r>
      <w:bookmarkEnd w:id="25"/>
    </w:p>
    <w:p w14:paraId="484BCD2A" w14:textId="77EC92CD" w:rsidR="000C1330" w:rsidRPr="000137B2" w:rsidRDefault="0065067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Figure 1 of Theisen 2011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Theisen&lt;/Author&gt;&lt;Year&gt;2010&lt;/Year&gt;&lt;RecNum&gt;58&lt;/RecNum&gt;&lt;DisplayText&gt;[23]&lt;/DisplayText&gt;&lt;record&gt;&lt;rec-number&gt;58&lt;/rec-number&gt;&lt;foreign-keys&gt;&lt;key app="EN" db-id="p9wv00a5yez0v1et5awv9pfoepd0x5dtwwpt" timestamp="1623204275"&gt;58&lt;/key&gt;&lt;/foreign-keys&gt;&lt;ref-type name="Journal Article"&gt;17&lt;/ref-type&gt;&lt;contributors&gt;&lt;authors&gt;&lt;author&gt;Theisen, A.&lt;/author&gt;&lt;author&gt;Rosenfeld, J. A.&lt;/author&gt;&lt;author&gt;Shane, K.&lt;/author&gt;&lt;author&gt;McBride, K. L.&lt;/author&gt;&lt;author&gt;Atkin, J. F.&lt;/author&gt;&lt;author&gt;Gaba, C.&lt;/author&gt;&lt;author&gt;Hoo, J.&lt;/author&gt;&lt;author&gt;Kurczynski, T. W.&lt;/author&gt;&lt;author&gt;Schnur, R. E.&lt;/author&gt;&lt;author&gt;Coffey, L. B.&lt;/author&gt;&lt;author&gt;Zackai, E. H.&lt;/author&gt;&lt;author&gt;Schimmenti, L.&lt;/author&gt;&lt;author&gt;Friedman, N.&lt;/author&gt;&lt;author&gt;Zabukovec, M.&lt;/author&gt;&lt;author&gt;Ball, S.&lt;/author&gt;&lt;author&gt;Pagon, R.&lt;/author&gt;&lt;author&gt;Lucas, A.&lt;/author&gt;&lt;author&gt;Brasington, C. K.&lt;/author&gt;&lt;author&gt;Spence, J. E.&lt;/author&gt;&lt;author&gt;Sparks, S.&lt;/author&gt;&lt;author&gt;Banks, V.&lt;/author&gt;&lt;author&gt;Smith, W.&lt;/author&gt;&lt;author&gt;Friedberg, T.&lt;/author&gt;&lt;author&gt;Wyatt, P. R.&lt;/author&gt;&lt;author&gt;Aust, M.&lt;/author&gt;&lt;author&gt;Tervo, R.&lt;/author&gt;&lt;author&gt;Crowley, A.&lt;/author&gt;&lt;author&gt;Skidmore, D.&lt;/author&gt;&lt;author&gt;Lamb, A. N.&lt;/author&gt;&lt;author&gt;Ravnan, B.&lt;/author&gt;&lt;author&gt;Sahoo, T.&lt;/author&gt;&lt;author&gt;Schultz, R.&lt;/author&gt;&lt;author&gt;Torchia, B. S.&lt;/author&gt;&lt;author&gt;Sgro, M.&lt;/author&gt;&lt;author&gt;Chitayat, D.&lt;/author&gt;&lt;author&gt;Shaffer, L. G.&lt;/author&gt;&lt;/authors&gt;&lt;/contributors&gt;&lt;titles&gt;&lt;title&gt;Refinement of the Region for Split Hand/Foot Malformation 5 on 2q31.1&lt;/title&gt;&lt;secondary-title&gt;Molecular Syndromology&lt;/secondary-title&gt;&lt;/titles&gt;&lt;periodical&gt;&lt;full-title&gt;Molecular Syndromology&lt;/full-title&gt;&lt;/periodical&gt;&lt;pages&gt;262-271&lt;/pages&gt;&lt;volume&gt;1&lt;/volume&gt;&lt;number&gt;5&lt;/number&gt;&lt;dates&gt;&lt;year&gt;2010&lt;/year&gt;&lt;/dates&gt;&lt;isbn&gt;1661-8769&lt;/isbn&gt;&lt;urls&gt;&lt;related-urls&gt;&lt;url&gt;https://www.karger.com/DOI/10.1159/000328405&lt;/url&gt;&lt;/related-urls&gt;&lt;/urls&gt;&lt;electronic-resource-num&gt;10.1159/000328405&lt;/electronic-resource-num&gt;&lt;/record&gt;&lt;/Cite&gt;&lt;/EndNote&gt;</w:instrTex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23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>:</w:t>
      </w:r>
    </w:p>
    <w:p w14:paraId="53190DEE" w14:textId="634DBC16" w:rsidR="0065067D" w:rsidRPr="000137B2" w:rsidRDefault="0054639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78D42970" wp14:editId="0B2D7670">
                <wp:simplePos x="0" y="0"/>
                <wp:positionH relativeFrom="column">
                  <wp:posOffset>2990850</wp:posOffset>
                </wp:positionH>
                <wp:positionV relativeFrom="paragraph">
                  <wp:posOffset>2051050</wp:posOffset>
                </wp:positionV>
                <wp:extent cx="1987550" cy="647700"/>
                <wp:effectExtent l="0" t="0" r="12700" b="19050"/>
                <wp:wrapNone/>
                <wp:docPr id="260" name="Text Box 2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87550" cy="647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0A3F013" w14:textId="0C3DF986" w:rsidR="002F2009" w:rsidRPr="00A15264" w:rsidRDefault="002F2009" w:rsidP="0054639C">
                            <w:pPr>
                              <w:spacing w:after="0"/>
                              <w:contextualSpacing/>
                              <w:jc w:val="center"/>
                              <w:rPr>
                                <w:rFonts w:ascii="Calibri Light" w:eastAsia="Calibri" w:hAnsi="Calibri Light" w:cs="Calibri Light"/>
                              </w:rPr>
                            </w:pPr>
                            <w:r w:rsidRPr="0093303E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</w:rPr>
                              <w:t>Pink Region = Mitter Patient 4</w:t>
                            </w:r>
                            <w:r w:rsidRPr="0093303E">
                              <w:rPr>
                                <w:rFonts w:ascii="Calibri Light" w:eastAsia="Calibri" w:hAnsi="Calibri Light" w:cs="Calibri Light"/>
                              </w:rPr>
                              <w:t xml:space="preserve"> No Facial or Limb abnormaliti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8D42970" id="Text Box 260" o:spid="_x0000_s1033" type="#_x0000_t202" style="position:absolute;margin-left:235.5pt;margin-top:161.5pt;width:156.5pt;height:51pt;z-index:2517073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" fillcolor="white [3201]" strokeweight=".5pt">
                <v:textbox>
                  <w:txbxContent>
                    <w:p w14:paraId="60A3F013" w14:textId="0C3DF986" w:rsidR="002F2009" w:rsidRPr="00A15264" w:rsidRDefault="002F2009" w:rsidP="0054639C">
                      <w:pPr>
                        <w:spacing w:after="0"/>
                        <w:contextualSpacing/>
                        <w:jc w:val="center"/>
                        <w:rPr>
                          <w:rFonts w:ascii="Calibri Light" w:eastAsia="Calibri" w:hAnsi="Calibri Light" w:cs="Calibri Light"/>
                        </w:rPr>
                      </w:pPr>
                      <w:r w:rsidRPr="0093303E">
                        <w:rPr>
                          <w:rFonts w:ascii="Calibri Light" w:eastAsia="Calibri" w:hAnsi="Calibri Light" w:cs="Calibri Light"/>
                          <w:b/>
                          <w:bCs/>
                        </w:rPr>
                        <w:t>Pink Region = Mitter Patient 4</w:t>
                      </w:r>
                      <w:r w:rsidRPr="0093303E">
                        <w:rPr>
                          <w:rFonts w:ascii="Calibri Light" w:eastAsia="Calibri" w:hAnsi="Calibri Light" w:cs="Calibri Light"/>
                        </w:rPr>
                        <w:t xml:space="preserve"> No Facial or Limb abnormalities</w:t>
                      </w:r>
                    </w:p>
                  </w:txbxContent>
                </v:textbox>
              </v:shape>
            </w:pict>
          </mc:Fallback>
        </mc:AlternateContent>
      </w:r>
      <w:r w:rsidR="0065067D" w:rsidRPr="000137B2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14D3FAFC" wp14:editId="66681367">
            <wp:extent cx="3253740" cy="3670415"/>
            <wp:effectExtent l="0" t="0" r="3810" b="6350"/>
            <wp:docPr id="126" name="Picture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259018" cy="3676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7F8ACC" w14:textId="5C889C03" w:rsidR="0065067D" w:rsidRPr="000137B2" w:rsidRDefault="0065067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5F5B7F7C" w14:textId="7FD6110D" w:rsidR="0054639C" w:rsidRPr="000137B2" w:rsidRDefault="000F25B2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eastAsia="Calibri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21C056F4" wp14:editId="4C981ADB">
                <wp:simplePos x="0" y="0"/>
                <wp:positionH relativeFrom="column">
                  <wp:posOffset>3177540</wp:posOffset>
                </wp:positionH>
                <wp:positionV relativeFrom="paragraph">
                  <wp:posOffset>1188297</wp:posOffset>
                </wp:positionV>
                <wp:extent cx="3787140" cy="739140"/>
                <wp:effectExtent l="0" t="0" r="22860" b="2286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87140" cy="7391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8BDA051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Whole Region = Mitter Patient 1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66293773-186068927 (hg18)</w:t>
                            </w:r>
                          </w:p>
                          <w:p w14:paraId="5DBC0330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Green Region (FG) = Thiesen Subject 2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66519354-173745491 (hg18)</w:t>
                            </w:r>
                          </w:p>
                          <w:p w14:paraId="10D33862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Yellow Region (LA) = Thiesen Subject 10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=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75712131-183736599 (hg18)</w:t>
                            </w:r>
                          </w:p>
                          <w:p w14:paraId="1226C951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HOXD Cluster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18"/>
                                <w:szCs w:val="18"/>
                              </w:rPr>
                              <w:t>=</w:t>
                            </w:r>
                            <w:r w:rsidRPr="0054639C">
                              <w:rPr>
                                <w:rFonts w:ascii="Calibri Light" w:eastAsia="Calibri" w:hAnsi="Calibri Light" w:cs="Calibri Light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18"/>
                                <w:szCs w:val="18"/>
                              </w:rPr>
                              <w:t>chr2:176957533-177055635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1C056F4" id="Text Box 23" o:spid="_x0000_s1034" type="#_x0000_t202" style="position:absolute;margin-left:250.2pt;margin-top:93.55pt;width:298.2pt;height:58.2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" fillcolor="white [3201]" strokeweight=".5pt">
                <v:textbox>
                  <w:txbxContent>
                    <w:p w14:paraId="38BDA051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 xml:space="preserve">Whole Region = Mitter Patient 1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66293773-186068927 (hg18)</w:t>
                      </w:r>
                    </w:p>
                    <w:p w14:paraId="5DBC0330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Green Region (FG) = Thiesen Subject 2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 xml:space="preserve">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66519354-173745491 (hg18)</w:t>
                      </w:r>
                    </w:p>
                    <w:p w14:paraId="10D33862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Yellow Region (LA) = Thiesen Subject 10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=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75712131-183736599 (hg18)</w:t>
                      </w:r>
                    </w:p>
                    <w:p w14:paraId="1226C951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HOXD Cluster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18"/>
                          <w:szCs w:val="18"/>
                        </w:rPr>
                        <w:t>=</w:t>
                      </w:r>
                      <w:r w:rsidRPr="0054639C">
                        <w:rPr>
                          <w:rFonts w:ascii="Calibri Light" w:eastAsia="Calibri" w:hAnsi="Calibri Light" w:cs="Calibri Light"/>
                          <w:sz w:val="18"/>
                          <w:szCs w:val="18"/>
                        </w:rPr>
                        <w:t xml:space="preserve">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18"/>
                          <w:szCs w:val="18"/>
                        </w:rPr>
                        <w:t>chr2:176957533-177055635 (hg19)</w:t>
                      </w:r>
                    </w:p>
                  </w:txbxContent>
                </v:textbox>
              </v:shape>
            </w:pict>
          </mc:Fallback>
        </mc:AlternateContent>
      </w:r>
      <w:r w:rsidRPr="000137B2">
        <w:rPr>
          <w:rFonts w:ascii="Calibri Light" w:eastAsia="Calibri" w:hAnsi="Calibri Light" w:cs="Calibri Light"/>
          <w:i/>
          <w:iCs/>
          <w:noProof/>
        </w:rPr>
        <w:drawing>
          <wp:anchor distT="0" distB="0" distL="114300" distR="114300" simplePos="0" relativeHeight="251706368" behindDoc="0" locked="0" layoutInCell="1" allowOverlap="1" wp14:anchorId="32D03376" wp14:editId="5BC71D9F">
            <wp:simplePos x="0" y="0"/>
            <wp:positionH relativeFrom="column">
              <wp:posOffset>-118745</wp:posOffset>
            </wp:positionH>
            <wp:positionV relativeFrom="paragraph">
              <wp:posOffset>62230</wp:posOffset>
            </wp:positionV>
            <wp:extent cx="4994910" cy="4598035"/>
            <wp:effectExtent l="0" t="0" r="0" b="0"/>
            <wp:wrapSquare wrapText="bothSides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0165" b="14894"/>
                    <a:stretch/>
                  </pic:blipFill>
                  <pic:spPr bwMode="auto">
                    <a:xfrm>
                      <a:off x="0" y="0"/>
                      <a:ext cx="4994910" cy="45980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4639C" w:rsidRPr="000137B2">
        <w:rPr>
          <w:rFonts w:ascii="Calibri Light" w:hAnsi="Calibri Light"/>
        </w:rPr>
        <w:br w:type="page"/>
      </w:r>
    </w:p>
    <w:p w14:paraId="7BDDCC64" w14:textId="3EF7C7E2" w:rsidR="0079263C" w:rsidRPr="000137B2" w:rsidRDefault="0079263C" w:rsidP="009B555C">
      <w:pPr>
        <w:pStyle w:val="Heading1"/>
        <w:tabs>
          <w:tab w:val="left" w:pos="333"/>
        </w:tabs>
      </w:pPr>
      <w:bookmarkStart w:id="26" w:name="_Toc84971382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9</w:t>
        </w:r>
      </w:fldSimple>
      <w:r w:rsidRPr="000137B2">
        <w:t xml:space="preserve">: </w:t>
      </w:r>
      <w:r w:rsidR="000D04F4" w:rsidRPr="000137B2">
        <w:t>2q31.2-q32.3</w:t>
      </w:r>
      <w:bookmarkEnd w:id="26"/>
    </w:p>
    <w:p w14:paraId="556F145E" w14:textId="17FCC960" w:rsidR="00DD3E2E" w:rsidRPr="000137B2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  <w:noProof/>
        </w:rPr>
      </w:pPr>
      <w:r w:rsidRPr="000137B2">
        <w:rPr>
          <w:rFonts w:ascii="Calibri Light" w:eastAsia="Calibri" w:hAnsi="Calibri Light" w:cs="Calibri Light"/>
          <w:i/>
          <w:iCs/>
          <w:noProof/>
        </w:rPr>
        <w:t xml:space="preserve">Figure </w:t>
      </w:r>
      <w:r w:rsidR="0039086F" w:rsidRPr="000137B2">
        <w:rPr>
          <w:rFonts w:ascii="Calibri Light" w:eastAsia="Calibri" w:hAnsi="Calibri Light" w:cs="Calibri Light"/>
          <w:i/>
          <w:iCs/>
          <w:noProof/>
        </w:rPr>
        <w:t>3</w:t>
      </w:r>
      <w:r w:rsidRPr="000137B2">
        <w:rPr>
          <w:rFonts w:ascii="Calibri Light" w:eastAsia="Calibri" w:hAnsi="Calibri Light" w:cs="Calibri Light"/>
          <w:i/>
          <w:iCs/>
          <w:noProof/>
        </w:rPr>
        <w:t xml:space="preserve"> of </w:t>
      </w:r>
      <w:r w:rsidR="0039086F" w:rsidRPr="000137B2">
        <w:rPr>
          <w:rFonts w:ascii="Calibri Light" w:eastAsia="Calibri" w:hAnsi="Calibri Light" w:cs="Calibri Light"/>
          <w:i/>
          <w:iCs/>
          <w:noProof/>
        </w:rPr>
        <w:t>Ferreira 2012</w:t>
      </w:r>
      <w:r w:rsidR="008C339D" w:rsidRPr="000137B2">
        <w:rPr>
          <w:rFonts w:ascii="Calibri Light" w:eastAsia="Calibri" w:hAnsi="Calibri Light" w:cs="Calibri Light"/>
          <w:i/>
          <w:iCs/>
          <w:noProof/>
        </w:rPr>
        <w:fldChar w:fldCharType="begin"/>
      </w:r>
      <w:r w:rsidR="00FB2DDC">
        <w:rPr>
          <w:rFonts w:ascii="Calibri Light" w:eastAsia="Calibri" w:hAnsi="Calibri Light" w:cs="Calibri Light"/>
          <w:i/>
          <w:iCs/>
          <w:noProof/>
        </w:rPr>
        <w:instrText xml:space="preserve"> ADDIN EN.CITE &lt;EndNote&gt;&lt;Cite&gt;&lt;Author&gt;Ferreira&lt;/Author&gt;&lt;Year&gt;2012&lt;/Year&gt;&lt;RecNum&gt;62&lt;/RecNum&gt;&lt;DisplayText&gt;[24]&lt;/DisplayText&gt;&lt;record&gt;&lt;rec-number&gt;62&lt;/rec-number&gt;&lt;foreign-keys&gt;&lt;key app="EN" db-id="p9wv00a5yez0v1et5awv9pfoepd0x5dtwwpt" timestamp="1623206531"&gt;62&lt;/key&gt;&lt;/foreign-keys&gt;&lt;ref-type name="Journal Article"&gt;17&lt;/ref-type&gt;&lt;contributors&gt;&lt;authors&gt;&lt;author&gt;Ferreira, Susana Isabel&lt;/author&gt;&lt;author&gt;Matoso, Eunice&lt;/author&gt;&lt;author&gt;Venâncio, Margarida&lt;/author&gt;&lt;author&gt;Saraiva, Jorge&lt;/author&gt;&lt;author&gt;Melo, Joana B.&lt;/author&gt;&lt;author&gt;Carreira, Isabel Marques&lt;/author&gt;&lt;/authors&gt;&lt;/contributors&gt;&lt;titles&gt;&lt;title&gt;Critical region in 2q31.2q32.3 deletion syndrome: Report of two phenotypically distinct patients, one with an additional deletion in Alagille syndrome region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5-25&lt;/pages&gt;&lt;volume&gt;5&lt;/volume&gt;&lt;number&gt;1&lt;/number&gt;&lt;dates&gt;&lt;year&gt;2012&lt;/year&gt;&lt;/dates&gt;&lt;publisher&gt;BioMed Central&lt;/publisher&gt;&lt;isbn&gt;1755-8166&lt;/isbn&gt;&lt;accession-num&gt;22550961&lt;/accession-num&gt;&lt;urls&gt;&lt;related-urls&gt;&lt;url&gt;https://pubmed.ncbi.nlm.nih.gov/22550961&lt;/url&gt;&lt;url&gt;https://www.ncbi.nlm.nih.gov/pmc/articles/PMC3460744/&lt;/url&gt;&lt;/related-urls&gt;&lt;/urls&gt;&lt;electronic-resource-num&gt;10.1186/1755-8166-5-25&lt;/electronic-resource-num&gt;&lt;remote-database-name&gt;PubMed&lt;/remote-database-name&gt;&lt;language&gt;eng&lt;/language&gt;&lt;/record&gt;&lt;/Cite&gt;&lt;/EndNote&gt;</w:instrText>
      </w:r>
      <w:r w:rsidR="008C339D" w:rsidRPr="000137B2">
        <w:rPr>
          <w:rFonts w:ascii="Calibri Light" w:eastAsia="Calibri" w:hAnsi="Calibri Light" w:cs="Calibri Light"/>
          <w:i/>
          <w:iCs/>
          <w:noProof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24]</w:t>
      </w:r>
      <w:r w:rsidR="008C339D" w:rsidRPr="000137B2">
        <w:rPr>
          <w:rFonts w:ascii="Calibri Light" w:eastAsia="Calibri" w:hAnsi="Calibri Light" w:cs="Calibri Light"/>
          <w:i/>
          <w:iCs/>
          <w:noProof/>
        </w:rPr>
        <w:fldChar w:fldCharType="end"/>
      </w:r>
      <w:r w:rsidRPr="000137B2">
        <w:rPr>
          <w:rFonts w:ascii="Calibri Light" w:eastAsia="Calibri" w:hAnsi="Calibri Light" w:cs="Calibri Light"/>
          <w:i/>
          <w:iCs/>
          <w:noProof/>
        </w:rPr>
        <w:t>:</w:t>
      </w:r>
    </w:p>
    <w:p w14:paraId="2EE81952" w14:textId="55B6AACF" w:rsidR="0079263C" w:rsidRPr="000137B2" w:rsidRDefault="0039086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5BC39CEA" wp14:editId="75A84BA3">
            <wp:extent cx="4351478" cy="2497667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375461" cy="2511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FA489" w14:textId="0F1B7950" w:rsidR="00DD3E2E" w:rsidRPr="000137B2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45E6CED5" w14:textId="04202371" w:rsidR="0040055E" w:rsidRPr="000137B2" w:rsidRDefault="009E215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  <w:noProof/>
        </w:rPr>
        <w:drawing>
          <wp:inline distT="0" distB="0" distL="0" distR="0" wp14:anchorId="5FFC52DB" wp14:editId="53D3D712">
            <wp:extent cx="6858000" cy="1939290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939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B6CB18" w14:textId="00EEB851" w:rsidR="00DD3E2E" w:rsidRPr="000137B2" w:rsidRDefault="0079263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>“Present Case”</w:t>
      </w:r>
      <w:r w:rsidR="0040055E" w:rsidRPr="000137B2">
        <w:rPr>
          <w:rFonts w:ascii="Calibri Light" w:eastAsia="Calibri" w:hAnsi="Calibri Light" w:cs="Calibri Light"/>
          <w:b/>
        </w:rPr>
        <w:t xml:space="preserve"> [Prontera 2009]</w:t>
      </w:r>
      <w:r w:rsidRPr="000137B2">
        <w:rPr>
          <w:rFonts w:ascii="Calibri Light" w:eastAsia="Calibri" w:hAnsi="Calibri Light" w:cs="Calibri Light"/>
          <w:b/>
        </w:rPr>
        <w:t xml:space="preserve">: </w:t>
      </w:r>
      <w:r w:rsidRPr="000137B2">
        <w:rPr>
          <w:rFonts w:ascii="Calibri Light" w:eastAsia="Calibri" w:hAnsi="Calibri Light" w:cs="Calibri Light"/>
        </w:rPr>
        <w:t>chr2:177,644,267-191,382,006 (hg18)</w:t>
      </w:r>
    </w:p>
    <w:p w14:paraId="6121A8AE" w14:textId="2B9DFB05" w:rsidR="009E2153" w:rsidRPr="000137B2" w:rsidRDefault="009E215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shd w:val="clear" w:color="auto" w:fill="FFFEE8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Ferreira SRO (ITGA4 to ZNF804A): </w:t>
      </w:r>
      <w:r w:rsidRPr="000137B2">
        <w:rPr>
          <w:rFonts w:ascii="Calibri Light" w:hAnsi="Calibri Light" w:cs="Calibri Light"/>
        </w:rPr>
        <w:t>chr2:182,321,619-185,804,214 (hg19)</w:t>
      </w:r>
    </w:p>
    <w:p w14:paraId="0DDCAD01" w14:textId="554DC4C1" w:rsidR="009E2153" w:rsidRPr="000137B2" w:rsidRDefault="009E2153" w:rsidP="006163EF">
      <w:pPr>
        <w:pStyle w:val="ListParagraph"/>
        <w:numPr>
          <w:ilvl w:val="0"/>
          <w:numId w:val="25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ITGA4: </w:t>
      </w:r>
      <w:r w:rsidRPr="000137B2">
        <w:rPr>
          <w:rFonts w:ascii="Calibri Light" w:hAnsi="Calibri Light" w:cs="Calibri Light"/>
        </w:rPr>
        <w:t>chr2:182,321,619-182,402,468 (hg19)</w:t>
      </w:r>
    </w:p>
    <w:p w14:paraId="23820113" w14:textId="12AB4449" w:rsidR="009E2153" w:rsidRDefault="009E2153" w:rsidP="006163EF">
      <w:pPr>
        <w:pStyle w:val="ListParagraph"/>
        <w:numPr>
          <w:ilvl w:val="0"/>
          <w:numId w:val="25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ZNF804A:</w:t>
      </w:r>
      <w:r w:rsidRPr="000137B2">
        <w:rPr>
          <w:rFonts w:ascii="Calibri Light" w:hAnsi="Calibri Light" w:cs="Calibri Light"/>
        </w:rPr>
        <w:t xml:space="preserve"> chr2:185,463,093-185,804,214 (hg19)</w:t>
      </w:r>
    </w:p>
    <w:p w14:paraId="4F676A6D" w14:textId="15D57626" w:rsidR="00DC5265" w:rsidRDefault="00DC5265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6D49AC14" w14:textId="77777777" w:rsidR="00DC5265" w:rsidRDefault="00DC5265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3A89D157" w14:textId="70138545" w:rsidR="00DC5265" w:rsidRDefault="00DC5265" w:rsidP="00DC5265">
      <w:pPr>
        <w:pStyle w:val="Heading1"/>
        <w:tabs>
          <w:tab w:val="left" w:pos="333"/>
        </w:tabs>
      </w:pPr>
      <w:bookmarkStart w:id="27" w:name="_Toc84971383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20</w:t>
        </w:r>
      </w:fldSimple>
      <w:r w:rsidRPr="000137B2">
        <w:t>: 2q3</w:t>
      </w:r>
      <w:r w:rsidR="005C78E0">
        <w:t>3.</w:t>
      </w:r>
      <w:r w:rsidRPr="000137B2">
        <w:t>1</w:t>
      </w:r>
      <w:bookmarkEnd w:id="27"/>
    </w:p>
    <w:p w14:paraId="6F9F983F" w14:textId="036C6D7B" w:rsidR="00DC5265" w:rsidRPr="00DC5265" w:rsidRDefault="00DC5265" w:rsidP="00DC5265">
      <w:pPr>
        <w:spacing w:after="0"/>
        <w:rPr>
          <w:rFonts w:ascii="Calibri Light" w:hAnsi="Calibri Light"/>
          <w:i/>
          <w:iCs/>
        </w:rPr>
      </w:pPr>
      <w:r w:rsidRPr="00DC5265">
        <w:rPr>
          <w:rFonts w:ascii="Calibri Light" w:hAnsi="Calibri Light"/>
          <w:i/>
          <w:iCs/>
        </w:rPr>
        <w:t>Figure 1 of Zarate 2017</w:t>
      </w:r>
      <w:r w:rsidR="00FB2DDC">
        <w:rPr>
          <w:rFonts w:ascii="Calibri Light" w:hAnsi="Calibri Light"/>
          <w:i/>
          <w:iCs/>
        </w:rPr>
        <w:fldChar w:fldCharType="begin"/>
      </w:r>
      <w:r w:rsidR="00FB2DDC">
        <w:rPr>
          <w:rFonts w:ascii="Calibri Light" w:hAnsi="Calibri Light"/>
          <w:i/>
          <w:iCs/>
        </w:rPr>
        <w:instrText xml:space="preserve"> ADDIN EN.CITE &lt;EndNote&gt;&lt;Cite&gt;&lt;Author&gt;Zarate&lt;/Author&gt;&lt;Year&gt;2017&lt;/Year&gt;&lt;RecNum&gt;477&lt;/RecNum&gt;&lt;DisplayText&gt;[25]&lt;/DisplayText&gt;&lt;record&gt;&lt;rec-number&gt;477&lt;/rec-number&gt;&lt;foreign-keys&gt;&lt;key app="EN" db-id="p9wv00a5yez0v1et5awv9pfoepd0x5dtwwpt" timestamp="1625610154"&gt;477&lt;/key&gt;&lt;/foreign-keys&gt;&lt;ref-type name="Journal Article"&gt;17&lt;/ref-type&gt;&lt;contributors&gt;&lt;authors&gt;&lt;author&gt;Zarate, Yuri A.&lt;/author&gt;&lt;author&gt;Fish, Jennifer L.&lt;/author&gt;&lt;/authors&gt;&lt;/contributors&gt;&lt;titles&gt;&lt;title&gt;SATB2-associated syndrome: Mechanisms, phenotype, and practical recommendations&lt;/title&gt;&lt;secondary-title&gt;American Journal of Medical Genetics Part A&lt;/secondary-title&gt;&lt;/titles&gt;&lt;periodical&gt;&lt;full-title&gt;American Journal of Medical Genetics Part A&lt;/full-title&gt;&lt;/periodical&gt;&lt;pages&gt;327-337&lt;/pages&gt;&lt;volume&gt;173&lt;/volume&gt;&lt;number&gt;2&lt;/number&gt;&lt;keywords&gt;&lt;keyword&gt;SATB2&lt;/keyword&gt;&lt;keyword&gt;SATB2-associated syndrome&lt;/keyword&gt;&lt;keyword&gt;Glass syndrome&lt;/keyword&gt;&lt;keyword&gt;2q33.1 microdeletion syndrome&lt;/keyword&gt;&lt;keyword&gt;2q32 deletion syndrome&lt;/keyword&gt;&lt;/keywords&gt;&lt;dates&gt;&lt;year&gt;2017&lt;/year&gt;&lt;pub-dates&gt;&lt;date&gt;2017/02/01&lt;/date&gt;&lt;/pub-dates&gt;&lt;/dates&gt;&lt;publisher&gt;John Wiley &amp;amp; Sons, Ltd&lt;/publisher&gt;&lt;isbn&gt;1552-4825&lt;/isbn&gt;&lt;work-type&gt;https://doi.org/10.1002/ajmg.a.38022&lt;/work-type&gt;&lt;urls&gt;&lt;related-urls&gt;&lt;url&gt;https://doi.org/10.1002/ajmg.a.38022&lt;/url&gt;&lt;/related-urls&gt;&lt;/urls&gt;&lt;electronic-resource-num&gt;https://doi.org/10.1002/ajmg.a.38022&lt;/electronic-resource-num&gt;&lt;access-date&gt;2021/07/06&lt;/access-date&gt;&lt;/record&gt;&lt;/Cite&gt;&lt;/EndNote&gt;</w:instrText>
      </w:r>
      <w:r w:rsidR="00FB2DDC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25]</w:t>
      </w:r>
      <w:r w:rsidR="00FB2DDC">
        <w:rPr>
          <w:rFonts w:ascii="Calibri Light" w:hAnsi="Calibri Light"/>
          <w:i/>
          <w:iCs/>
        </w:rPr>
        <w:fldChar w:fldCharType="end"/>
      </w:r>
      <w:r w:rsidRPr="00DC5265">
        <w:rPr>
          <w:rFonts w:ascii="Calibri Light" w:hAnsi="Calibri Light"/>
          <w:i/>
          <w:iCs/>
        </w:rPr>
        <w:t>:</w:t>
      </w:r>
    </w:p>
    <w:p w14:paraId="39224168" w14:textId="7796F127" w:rsidR="00DC5265" w:rsidRDefault="00524986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524986">
        <w:rPr>
          <w:rFonts w:ascii="Calibri Light" w:hAnsi="Calibri Light" w:cs="Calibri Light"/>
          <w:noProof/>
        </w:rPr>
        <w:drawing>
          <wp:inline distT="0" distB="0" distL="0" distR="0" wp14:anchorId="47AEB373" wp14:editId="7ECC1D8F">
            <wp:extent cx="6858000" cy="4243705"/>
            <wp:effectExtent l="0" t="0" r="0" b="4445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24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AE6F42" w14:textId="119F7BF1" w:rsidR="00524986" w:rsidRPr="006539E1" w:rsidRDefault="00524986" w:rsidP="00DC5265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6539E1">
        <w:rPr>
          <w:rFonts w:ascii="Calibri Light" w:hAnsi="Calibri Light" w:cs="Calibri Light"/>
          <w:i/>
          <w:iCs/>
        </w:rPr>
        <w:t xml:space="preserve">NOTE: Black box is approximation of DECIPHER Coordinates based on gene inclusion/exclusion. </w:t>
      </w:r>
    </w:p>
    <w:p w14:paraId="2E628460" w14:textId="77777777" w:rsidR="00524986" w:rsidRDefault="00524986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5FBE6C0F" w14:textId="047C06AF" w:rsidR="00DC5265" w:rsidRDefault="00DC5265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524986">
        <w:rPr>
          <w:rFonts w:ascii="Calibri Light" w:hAnsi="Calibri Light" w:cs="Calibri Light"/>
          <w:b/>
          <w:bCs/>
        </w:rPr>
        <w:t>DECIPHER Coordinates</w:t>
      </w:r>
      <w:r>
        <w:rPr>
          <w:rFonts w:ascii="Calibri Light" w:hAnsi="Calibri Light" w:cs="Calibri Light"/>
        </w:rPr>
        <w:t>:</w:t>
      </w:r>
      <w:r w:rsidR="00524986">
        <w:rPr>
          <w:rFonts w:ascii="Calibri Light" w:hAnsi="Calibri Light" w:cs="Calibri Light"/>
        </w:rPr>
        <w:t xml:space="preserve"> chr</w:t>
      </w:r>
      <w:r w:rsidR="00524986" w:rsidRPr="00524986">
        <w:rPr>
          <w:rFonts w:ascii="Calibri Light" w:hAnsi="Calibri Light" w:cs="Calibri Light"/>
        </w:rPr>
        <w:t>2:196060397-204342216</w:t>
      </w:r>
      <w:r w:rsidR="00524986">
        <w:rPr>
          <w:rFonts w:ascii="Calibri Light" w:hAnsi="Calibri Light" w:cs="Calibri Light"/>
        </w:rPr>
        <w:t xml:space="preserve"> (GRCh38)</w:t>
      </w:r>
    </w:p>
    <w:p w14:paraId="786DC064" w14:textId="1C93F0E3" w:rsidR="00DC5265" w:rsidRPr="00DC5265" w:rsidRDefault="00DC5265" w:rsidP="00DC5265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524986">
        <w:rPr>
          <w:rFonts w:ascii="Calibri Light" w:hAnsi="Calibri Light" w:cs="Calibri Light"/>
          <w:b/>
          <w:bCs/>
        </w:rPr>
        <w:t>SATB2</w:t>
      </w:r>
      <w:r>
        <w:rPr>
          <w:rFonts w:ascii="Calibri Light" w:hAnsi="Calibri Light" w:cs="Calibri Light"/>
        </w:rPr>
        <w:t>:</w:t>
      </w:r>
      <w:r w:rsidR="00524986" w:rsidRPr="00524986">
        <w:t xml:space="preserve"> </w:t>
      </w:r>
      <w:r w:rsidR="00524986" w:rsidRPr="00524986">
        <w:rPr>
          <w:rFonts w:ascii="Calibri Light" w:hAnsi="Calibri Light" w:cs="Calibri Light"/>
        </w:rPr>
        <w:t>chr2:200134223-200329831</w:t>
      </w:r>
      <w:r w:rsidR="00524986">
        <w:rPr>
          <w:rFonts w:ascii="Calibri Light" w:hAnsi="Calibri Light" w:cs="Calibri Light"/>
        </w:rPr>
        <w:t xml:space="preserve"> (hg19)</w:t>
      </w:r>
    </w:p>
    <w:p w14:paraId="530A5149" w14:textId="3A6FD8C7" w:rsidR="00B314AC" w:rsidRPr="000137B2" w:rsidRDefault="00B314AC" w:rsidP="009B555C">
      <w:pPr>
        <w:pStyle w:val="Heading1"/>
        <w:tabs>
          <w:tab w:val="left" w:pos="333"/>
        </w:tabs>
      </w:pPr>
      <w:bookmarkStart w:id="28" w:name="_Toc84971384"/>
      <w:r w:rsidRPr="000137B2">
        <w:t xml:space="preserve">Primary CNV </w:t>
      </w:r>
      <w:fldSimple w:instr=" SEQ Primary_CNV \* ARABIC ">
        <w:r w:rsidR="00A360AB">
          <w:rPr>
            <w:noProof/>
          </w:rPr>
          <w:t>21</w:t>
        </w:r>
      </w:fldSimple>
      <w:r w:rsidRPr="000137B2">
        <w:t xml:space="preserve">: </w:t>
      </w:r>
      <w:r w:rsidRPr="002A0EDA">
        <w:t>2q35</w:t>
      </w:r>
      <w:r w:rsidRPr="000137B2">
        <w:t xml:space="preserve"> (IHH)</w:t>
      </w:r>
      <w:bookmarkEnd w:id="28"/>
    </w:p>
    <w:p w14:paraId="36C85D5B" w14:textId="3DD23F89" w:rsidR="00B314AC" w:rsidRPr="000137B2" w:rsidRDefault="00B314A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 xml:space="preserve">Figure </w:t>
      </w:r>
      <w:r w:rsidR="00921064" w:rsidRPr="000137B2">
        <w:rPr>
          <w:rFonts w:ascii="Calibri Light" w:hAnsi="Calibri Light" w:cs="Calibri Light"/>
          <w:i/>
          <w:iCs/>
        </w:rPr>
        <w:t>3 of Barroso 2014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yb3NvPC9BdXRob3I+PFllYXI+MjAxNTwvWWVhcj48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5MDItNjwvcGFn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yb3NvPC9BdXRob3I+PFllYXI+MjAxNTwvWWVhcj48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5MDItNjwvcGFn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26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="00921064" w:rsidRPr="000137B2">
        <w:rPr>
          <w:rFonts w:ascii="Calibri Light" w:hAnsi="Calibri Light" w:cs="Calibri Light"/>
          <w:i/>
          <w:iCs/>
        </w:rPr>
        <w:t>:</w:t>
      </w:r>
    </w:p>
    <w:p w14:paraId="087F4C4E" w14:textId="4C14BACD" w:rsidR="00921064" w:rsidRPr="000137B2" w:rsidRDefault="009210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7B96CB9" wp14:editId="005EE200">
            <wp:extent cx="4274127" cy="1942354"/>
            <wp:effectExtent l="0" t="0" r="0" b="127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15584" cy="1961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F28F5" w14:textId="2777B9CF" w:rsidR="00921064" w:rsidRPr="000137B2" w:rsidRDefault="009210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 (IHH to NHEJ1):</w:t>
      </w:r>
      <w:r w:rsidRPr="000137B2">
        <w:rPr>
          <w:rFonts w:ascii="Calibri Light" w:hAnsi="Calibri Light" w:cs="Calibri Light"/>
        </w:rPr>
        <w:t xml:space="preserve"> chr2:219,919,142-220,025,587 (hg19)</w:t>
      </w:r>
    </w:p>
    <w:p w14:paraId="40739603" w14:textId="5713D782" w:rsidR="00921064" w:rsidRPr="000137B2" w:rsidRDefault="00921064" w:rsidP="009B555C">
      <w:pPr>
        <w:pStyle w:val="ListParagraph"/>
        <w:numPr>
          <w:ilvl w:val="0"/>
          <w:numId w:val="19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IHH: chr2:219,919,142-219,925,238 (hg19)</w:t>
      </w:r>
    </w:p>
    <w:p w14:paraId="2F3F796F" w14:textId="16EFF2C3" w:rsidR="00921064" w:rsidRDefault="00921064" w:rsidP="009B555C">
      <w:pPr>
        <w:pStyle w:val="ListParagraph"/>
        <w:numPr>
          <w:ilvl w:val="0"/>
          <w:numId w:val="19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NHEJ1: chr2:219,940,046-220,025,587 (hg19)</w:t>
      </w:r>
    </w:p>
    <w:p w14:paraId="1EB4F69E" w14:textId="77777777" w:rsidR="000609F1" w:rsidRDefault="000609F1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7476838A" w14:textId="60CFFE1E" w:rsidR="000609F1" w:rsidRPr="000137B2" w:rsidRDefault="000609F1" w:rsidP="000609F1">
      <w:pPr>
        <w:pStyle w:val="Heading1"/>
        <w:tabs>
          <w:tab w:val="left" w:pos="333"/>
        </w:tabs>
      </w:pPr>
      <w:bookmarkStart w:id="29" w:name="_Toc84971385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22</w:t>
        </w:r>
      </w:fldSimple>
      <w:r w:rsidRPr="000137B2">
        <w:t xml:space="preserve">: </w:t>
      </w:r>
      <w:r w:rsidRPr="002A0EDA">
        <w:t>2q3</w:t>
      </w:r>
      <w:r>
        <w:t>7</w:t>
      </w:r>
      <w:bookmarkEnd w:id="29"/>
    </w:p>
    <w:p w14:paraId="53B9D0AB" w14:textId="65222E1C" w:rsidR="00D740DD" w:rsidRPr="00D740DD" w:rsidRDefault="00D740DD" w:rsidP="00D740DD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0B8E79B3" wp14:editId="6216264E">
                <wp:simplePos x="0" y="0"/>
                <wp:positionH relativeFrom="column">
                  <wp:posOffset>3798887</wp:posOffset>
                </wp:positionH>
                <wp:positionV relativeFrom="paragraph">
                  <wp:posOffset>396240</wp:posOffset>
                </wp:positionV>
                <wp:extent cx="0" cy="3062288"/>
                <wp:effectExtent l="0" t="0" r="38100" b="24130"/>
                <wp:wrapNone/>
                <wp:docPr id="97" name="Straight Connector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62288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prstDash val="lg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BCA655" id="Straight Connector 97" o:spid="_x0000_s1026" style="position:absolute;z-index:251722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99.1pt,31.2pt" to="299.1pt,272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" strokecolor="black [3213]" strokeweight="1.5pt">
                <v:stroke dashstyle="longDash"/>
              </v:line>
            </w:pict>
          </mc:Fallback>
        </mc:AlternateContent>
      </w:r>
      <w:r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2CB8585E" wp14:editId="5900312D">
                <wp:simplePos x="0" y="0"/>
                <wp:positionH relativeFrom="column">
                  <wp:posOffset>3425508</wp:posOffset>
                </wp:positionH>
                <wp:positionV relativeFrom="paragraph">
                  <wp:posOffset>390525</wp:posOffset>
                </wp:positionV>
                <wp:extent cx="0" cy="3062288"/>
                <wp:effectExtent l="0" t="0" r="38100" b="24130"/>
                <wp:wrapNone/>
                <wp:docPr id="95" name="Straight Connector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62288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prstDash val="lg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26992FA" id="Straight Connector 95" o:spid="_x0000_s1026" style="position:absolute;z-index:251720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9.75pt,30.75pt" to="269.75pt,27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" strokecolor="black [3213]" strokeweight="1.5pt">
                <v:stroke dashstyle="longDash"/>
              </v:line>
            </w:pict>
          </mc:Fallback>
        </mc:AlternateContent>
      </w:r>
      <w:r w:rsidR="000609F1">
        <w:rPr>
          <w:rFonts w:ascii="Calibri Light" w:hAnsi="Calibri Light" w:cs="Calibri Light"/>
          <w:i/>
          <w:iCs/>
        </w:rPr>
        <w:t>Figure 2 of Le 2019</w:t>
      </w:r>
      <w:r w:rsidR="00FB2DDC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Le&lt;/Author&gt;&lt;Year&gt;2019&lt;/Year&gt;&lt;RecNum&gt;666&lt;/RecNum&gt;&lt;DisplayText&gt;[27]&lt;/DisplayText&gt;&lt;record&gt;&lt;rec-number&gt;666&lt;/rec-number&gt;&lt;foreign-keys&gt;&lt;key app="EN" db-id="p9wv00a5yez0v1et5awv9pfoepd0x5dtwwpt" timestamp="1632952691"&gt;666&lt;/key&gt;&lt;/foreign-keys&gt;&lt;ref-type name="Journal Article"&gt;17&lt;/ref-type&gt;&lt;contributors&gt;&lt;authors&gt;&lt;author&gt;Le, Trang N.&lt;/author&gt;&lt;author&gt;Williams, Stephen R.&lt;/author&gt;&lt;author&gt;Alaimo, Joseph T.&lt;/author&gt;&lt;author&gt;Elsea, Sarah H.&lt;/author&gt;&lt;/authors&gt;&lt;/contributors&gt;&lt;titles&gt;&lt;title&gt;Genotype and phenotype correlation in 103 individuals with 2q37 deletion syndrome reveals incomplete penetrance and supports HDAC4 as the primary genetic contributor&lt;/title&gt;&lt;secondary-title&gt;American Journal of Medical Genetics Part A&lt;/secondary-title&gt;&lt;/titles&gt;&lt;periodical&gt;&lt;full-title&gt;American Journal of Medical Genetics Part A&lt;/full-title&gt;&lt;/periodical&gt;&lt;pages&gt;782-791&lt;/pages&gt;&lt;volume&gt;179&lt;/volume&gt;&lt;number&gt;5&lt;/number&gt;&lt;keywords&gt;&lt;keyword&gt;autism spectrum disorder&lt;/keyword&gt;&lt;keyword&gt;behavioral disturbances&lt;/keyword&gt;&lt;keyword&gt;brachydactyly type E&lt;/keyword&gt;&lt;keyword&gt;developmental delay&lt;/keyword&gt;&lt;keyword&gt;HDAC4&lt;/keyword&gt;&lt;keyword&gt;obesity&lt;/keyword&gt;&lt;/keywords&gt;&lt;dates&gt;&lt;year&gt;2019&lt;/year&gt;&lt;pub-dates&gt;&lt;date&gt;2019/05/01&lt;/date&gt;&lt;/pub-dates&gt;&lt;/dates&gt;&lt;publisher&gt;John Wiley &amp;amp; Sons, Ltd&lt;/publisher&gt;&lt;isbn&gt;1552-4825&lt;/isbn&gt;&lt;work-type&gt;https://doi.org/10.1002/ajmg.a.61089&lt;/work-type&gt;&lt;urls&gt;&lt;related-urls&gt;&lt;url&gt;https://doi.org/10.1002/ajmg.a.61089&lt;/url&gt;&lt;/related-urls&gt;&lt;/urls&gt;&lt;electronic-resource-num&gt;https://doi.org/10.1002/ajmg.a.61089&lt;/electronic-resource-num&gt;&lt;access-date&gt;2021/09/29&lt;/access-date&gt;&lt;/record&gt;&lt;/Cite&gt;&lt;/EndNote&gt;</w:instrText>
      </w:r>
      <w:r w:rsidR="00FB2DDC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27]</w:t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0609F1">
        <w:rPr>
          <w:rFonts w:ascii="Calibri Light" w:hAnsi="Calibri Light" w:cs="Calibri Light"/>
          <w:i/>
          <w:iCs/>
        </w:rPr>
        <w:t>:</w:t>
      </w:r>
      <w:r w:rsidR="000609F1" w:rsidRPr="000609F1">
        <w:rPr>
          <w:rFonts w:ascii="Calibri Light" w:hAnsi="Calibri Light" w:cs="Calibri Light"/>
          <w:noProof/>
        </w:rPr>
        <w:drawing>
          <wp:inline distT="0" distB="0" distL="0" distR="0" wp14:anchorId="254835A7" wp14:editId="2AC24B61">
            <wp:extent cx="6858000" cy="4000500"/>
            <wp:effectExtent l="0" t="0" r="0" b="0"/>
            <wp:docPr id="255" name="Picture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740DD">
        <w:rPr>
          <w:rFonts w:ascii="Calibri Light" w:hAnsi="Calibri Light" w:cs="Calibri Light"/>
          <w:b/>
          <w:bCs/>
        </w:rPr>
        <w:t>ClinGen:</w:t>
      </w:r>
      <w:r w:rsidRPr="00D740DD">
        <w:t xml:space="preserve"> </w:t>
      </w:r>
      <w:r w:rsidRPr="00D740DD">
        <w:rPr>
          <w:rFonts w:ascii="Calibri Light" w:hAnsi="Calibri Light" w:cs="Calibri Light"/>
        </w:rPr>
        <w:t>chr2:239954693-242930600 (hg19)</w:t>
      </w:r>
    </w:p>
    <w:p w14:paraId="0D1F94AE" w14:textId="1F4A5846" w:rsidR="00D740DD" w:rsidRDefault="00D740DD" w:rsidP="000609F1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D740DD">
        <w:rPr>
          <w:rFonts w:ascii="Calibri Light" w:hAnsi="Calibri Light" w:cs="Calibri Light"/>
          <w:b/>
          <w:bCs/>
        </w:rPr>
        <w:t xml:space="preserve">AGAP1 to </w:t>
      </w:r>
      <w:r>
        <w:rPr>
          <w:rFonts w:ascii="Calibri Light" w:hAnsi="Calibri Light" w:cs="Calibri Light"/>
          <w:b/>
          <w:bCs/>
        </w:rPr>
        <w:t>q</w:t>
      </w:r>
      <w:r w:rsidRPr="00D740DD">
        <w:rPr>
          <w:rFonts w:ascii="Calibri Light" w:hAnsi="Calibri Light" w:cs="Calibri Light"/>
          <w:b/>
          <w:bCs/>
        </w:rPr>
        <w:t>ter</w:t>
      </w:r>
      <w:r>
        <w:rPr>
          <w:rFonts w:ascii="Calibri Light" w:hAnsi="Calibri Light" w:cs="Calibri Light"/>
        </w:rPr>
        <w:t xml:space="preserve">:  </w:t>
      </w:r>
      <w:r w:rsidRPr="00D740DD">
        <w:rPr>
          <w:rFonts w:ascii="Calibri Light" w:hAnsi="Calibri Light" w:cs="Calibri Light"/>
        </w:rPr>
        <w:t>chr2:236402733</w:t>
      </w:r>
      <w:r>
        <w:rPr>
          <w:rFonts w:ascii="Calibri Light" w:hAnsi="Calibri Light" w:cs="Calibri Light"/>
        </w:rPr>
        <w:t>-</w:t>
      </w:r>
      <w:r w:rsidRPr="00D740DD">
        <w:rPr>
          <w:rFonts w:ascii="Calibri Light" w:hAnsi="Calibri Light" w:cs="Calibri Light"/>
        </w:rPr>
        <w:t>243199373</w:t>
      </w:r>
      <w:r>
        <w:rPr>
          <w:rFonts w:ascii="Calibri Light" w:hAnsi="Calibri Light" w:cs="Calibri Light"/>
        </w:rPr>
        <w:t xml:space="preserve"> (hg19)</w:t>
      </w:r>
    </w:p>
    <w:p w14:paraId="022933C6" w14:textId="5328ACF3" w:rsidR="00D740DD" w:rsidRPr="00D740DD" w:rsidRDefault="00D740DD" w:rsidP="000609F1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D740DD">
        <w:rPr>
          <w:rFonts w:ascii="Calibri Light" w:hAnsi="Calibri Light" w:cs="Calibri Light"/>
          <w:b/>
          <w:bCs/>
        </w:rPr>
        <w:t>HDAC:</w:t>
      </w:r>
      <w:r>
        <w:rPr>
          <w:rFonts w:ascii="Calibri Light" w:hAnsi="Calibri Light" w:cs="Calibri Light"/>
        </w:rPr>
        <w:t xml:space="preserve"> </w:t>
      </w:r>
      <w:r w:rsidRPr="00D740DD">
        <w:rPr>
          <w:rFonts w:ascii="Calibri Light" w:hAnsi="Calibri Light" w:cs="Calibri Light"/>
        </w:rPr>
        <w:t>chr2:239969864-240322643</w:t>
      </w:r>
      <w:r>
        <w:rPr>
          <w:rFonts w:ascii="Calibri Light" w:hAnsi="Calibri Light" w:cs="Calibri Light"/>
        </w:rPr>
        <w:t xml:space="preserve"> (hg19)</w:t>
      </w:r>
    </w:p>
    <w:p w14:paraId="5BCDF83A" w14:textId="34E21FA9" w:rsidR="0040055E" w:rsidRPr="000137B2" w:rsidRDefault="0040055E" w:rsidP="009B555C">
      <w:pPr>
        <w:pStyle w:val="Heading1"/>
        <w:tabs>
          <w:tab w:val="left" w:pos="333"/>
        </w:tabs>
      </w:pPr>
      <w:bookmarkStart w:id="30" w:name="_Toc84971386"/>
      <w:r w:rsidRPr="000137B2">
        <w:t xml:space="preserve">Primary CNV </w:t>
      </w:r>
      <w:fldSimple w:instr=" SEQ Primary_CNV \* ARABIC ">
        <w:r w:rsidR="00A360AB">
          <w:rPr>
            <w:noProof/>
          </w:rPr>
          <w:t>23</w:t>
        </w:r>
      </w:fldSimple>
      <w:r w:rsidRPr="000137B2">
        <w:t xml:space="preserve">: </w:t>
      </w:r>
      <w:r w:rsidRPr="002A0EDA">
        <w:t>3p25</w:t>
      </w:r>
      <w:r w:rsidR="00975024" w:rsidRPr="000137B2">
        <w:t>.3</w:t>
      </w:r>
      <w:r w:rsidR="00FA7999">
        <w:t xml:space="preserve"> Proximal, Distal</w:t>
      </w:r>
      <w:bookmarkEnd w:id="30"/>
    </w:p>
    <w:p w14:paraId="229B5F87" w14:textId="3D859410" w:rsidR="00DD3E2E" w:rsidRPr="000137B2" w:rsidRDefault="00DD3E2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0ED0CFAC" w14:textId="07162D91" w:rsidR="00975024" w:rsidRPr="000137B2" w:rsidRDefault="00FA799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>
        <w:rPr>
          <w:rFonts w:ascii="Calibri Light" w:hAnsi="Calibri Light" w:cs="Calibri Light"/>
          <w:noProof/>
        </w:rPr>
        <w:drawing>
          <wp:inline distT="0" distB="0" distL="0" distR="0" wp14:anchorId="1A9FAC8F" wp14:editId="03A87B5D">
            <wp:extent cx="4853940" cy="2441589"/>
            <wp:effectExtent l="0" t="0" r="381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4484" cy="2461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B38977" w14:textId="5EB7D272" w:rsidR="00975024" w:rsidRPr="00BB06E8" w:rsidRDefault="00A272F9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BB06E8">
        <w:rPr>
          <w:rFonts w:ascii="Calibri Light" w:eastAsia="Calibri" w:hAnsi="Calibri Light" w:cs="Calibri Light"/>
          <w:b/>
          <w:bCs/>
        </w:rPr>
        <w:t xml:space="preserve">Whole Region </w:t>
      </w:r>
      <w:r w:rsidR="006D7865" w:rsidRPr="00BB06E8">
        <w:rPr>
          <w:rFonts w:ascii="Calibri Light" w:eastAsia="Calibri" w:hAnsi="Calibri Light" w:cs="Calibri Light"/>
          <w:b/>
          <w:bCs/>
        </w:rPr>
        <w:t>[</w:t>
      </w:r>
      <w:r w:rsidR="00975024" w:rsidRPr="00BB06E8">
        <w:rPr>
          <w:rFonts w:ascii="Calibri Light" w:eastAsia="Calibri" w:hAnsi="Calibri Light" w:cs="Calibri Light"/>
          <w:b/>
          <w:bCs/>
        </w:rPr>
        <w:t xml:space="preserve"> Bownass – </w:t>
      </w:r>
      <w:proofErr w:type="gramStart"/>
      <w:r w:rsidR="00975024" w:rsidRPr="00BB06E8">
        <w:rPr>
          <w:rFonts w:ascii="Calibri Light" w:eastAsia="Calibri" w:hAnsi="Calibri Light" w:cs="Calibri Light"/>
          <w:b/>
          <w:bCs/>
        </w:rPr>
        <w:t xml:space="preserve">Gunnarsson </w:t>
      </w:r>
      <w:r w:rsidR="006D7865" w:rsidRPr="00BB06E8">
        <w:rPr>
          <w:rFonts w:ascii="Calibri Light" w:eastAsia="Calibri" w:hAnsi="Calibri Light" w:cs="Calibri Light"/>
          <w:b/>
          <w:bCs/>
        </w:rPr>
        <w:t>]</w:t>
      </w:r>
      <w:proofErr w:type="gramEnd"/>
      <w:r w:rsidR="00975024" w:rsidRPr="00BB06E8">
        <w:rPr>
          <w:rFonts w:ascii="Calibri Light" w:eastAsia="Calibri" w:hAnsi="Calibri Light" w:cs="Calibri Light"/>
          <w:b/>
          <w:bCs/>
        </w:rPr>
        <w:t xml:space="preserve">: </w:t>
      </w:r>
      <w:r w:rsidR="001908A0" w:rsidRPr="00BB06E8">
        <w:rPr>
          <w:rFonts w:ascii="Calibri Light" w:eastAsia="Calibri" w:hAnsi="Calibri Light" w:cs="Calibri Light"/>
        </w:rPr>
        <w:t>chr3:8922192-9885334</w:t>
      </w:r>
    </w:p>
    <w:p w14:paraId="57AE972F" w14:textId="53B89565" w:rsidR="00975024" w:rsidRPr="00BB06E8" w:rsidRDefault="00975024" w:rsidP="009B555C">
      <w:pPr>
        <w:pStyle w:val="ListParagraph"/>
        <w:numPr>
          <w:ilvl w:val="0"/>
          <w:numId w:val="3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BB06E8">
        <w:rPr>
          <w:rFonts w:ascii="Calibri Light" w:eastAsia="Calibri" w:hAnsi="Calibri Light" w:cs="Calibri Light"/>
          <w:b/>
          <w:bCs/>
        </w:rPr>
        <w:t xml:space="preserve">Bownass: </w:t>
      </w:r>
      <w:r w:rsidRPr="00BB06E8">
        <w:rPr>
          <w:rFonts w:ascii="Calibri Light" w:eastAsia="Calibri" w:hAnsi="Calibri Light" w:cs="Calibri Light"/>
        </w:rPr>
        <w:t>chr3:8922192-10413378 (hg19)</w:t>
      </w:r>
    </w:p>
    <w:p w14:paraId="70716BA6" w14:textId="40628FF8" w:rsidR="00975024" w:rsidRPr="00BB06E8" w:rsidRDefault="00975024" w:rsidP="009B555C">
      <w:pPr>
        <w:pStyle w:val="ListParagraph"/>
        <w:numPr>
          <w:ilvl w:val="0"/>
          <w:numId w:val="3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BB06E8">
        <w:rPr>
          <w:rFonts w:ascii="Calibri Light" w:eastAsia="Calibri" w:hAnsi="Calibri Light" w:cs="Calibri Light"/>
          <w:b/>
          <w:bCs/>
        </w:rPr>
        <w:t xml:space="preserve">Gunnarrson: </w:t>
      </w:r>
      <w:r w:rsidRPr="00BB06E8">
        <w:rPr>
          <w:rFonts w:ascii="Calibri Light" w:eastAsia="Calibri" w:hAnsi="Calibri Light" w:cs="Calibri Light"/>
        </w:rPr>
        <w:t>chr3:8305426-9885334 (hg19)</w:t>
      </w:r>
    </w:p>
    <w:p w14:paraId="0EF45F45" w14:textId="7047A5C5" w:rsidR="00975024" w:rsidRPr="00BB06E8" w:rsidRDefault="00A272F9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BB06E8">
        <w:rPr>
          <w:rFonts w:ascii="Calibri Light" w:eastAsia="Calibri" w:hAnsi="Calibri Light" w:cs="Calibri Light"/>
          <w:b/>
          <w:bCs/>
        </w:rPr>
        <w:t>Distal SRO</w:t>
      </w:r>
      <w:r w:rsidR="00975024" w:rsidRPr="00BB06E8">
        <w:rPr>
          <w:rFonts w:ascii="Calibri Light" w:eastAsia="Calibri" w:hAnsi="Calibri Light" w:cs="Calibri Light"/>
          <w:b/>
          <w:bCs/>
        </w:rPr>
        <w:t xml:space="preserve"> </w:t>
      </w:r>
      <w:r w:rsidR="006D7865" w:rsidRPr="00BB06E8">
        <w:rPr>
          <w:rFonts w:ascii="Calibri Light" w:eastAsia="Calibri" w:hAnsi="Calibri Light" w:cs="Calibri Light"/>
          <w:b/>
          <w:bCs/>
        </w:rPr>
        <w:t>[</w:t>
      </w:r>
      <w:r w:rsidR="00975024" w:rsidRPr="00BB06E8">
        <w:rPr>
          <w:rFonts w:ascii="Calibri Light" w:eastAsia="Calibri" w:hAnsi="Calibri Light" w:cs="Calibri Light"/>
          <w:b/>
          <w:bCs/>
        </w:rPr>
        <w:t xml:space="preserve"> Patient #5; </w:t>
      </w:r>
      <w:proofErr w:type="gramStart"/>
      <w:r w:rsidR="00975024" w:rsidRPr="00BB06E8">
        <w:rPr>
          <w:rFonts w:ascii="Calibri Light" w:eastAsia="Calibri" w:hAnsi="Calibri Light" w:cs="Calibri Light"/>
          <w:b/>
          <w:bCs/>
        </w:rPr>
        <w:t xml:space="preserve">Kuchler </w:t>
      </w:r>
      <w:r w:rsidR="006D7865" w:rsidRPr="00BB06E8">
        <w:rPr>
          <w:rFonts w:ascii="Calibri Light" w:eastAsia="Calibri" w:hAnsi="Calibri Light" w:cs="Calibri Light"/>
          <w:b/>
          <w:bCs/>
        </w:rPr>
        <w:t>]</w:t>
      </w:r>
      <w:proofErr w:type="gramEnd"/>
      <w:r w:rsidR="00975024" w:rsidRPr="00BB06E8">
        <w:rPr>
          <w:rFonts w:ascii="Calibri Light" w:eastAsia="Calibri" w:hAnsi="Calibri Light" w:cs="Calibri Light"/>
          <w:b/>
          <w:bCs/>
        </w:rPr>
        <w:t xml:space="preserve">: </w:t>
      </w:r>
      <w:r w:rsidR="00975024" w:rsidRPr="00BB06E8">
        <w:rPr>
          <w:rFonts w:ascii="Calibri Light" w:eastAsia="Calibri" w:hAnsi="Calibri Light" w:cs="Calibri Light"/>
        </w:rPr>
        <w:t>chr3:8856000-11305600 (hg19)</w:t>
      </w:r>
    </w:p>
    <w:p w14:paraId="07AF7580" w14:textId="408ABD8C" w:rsidR="00A272F9" w:rsidRPr="00BB06E8" w:rsidRDefault="00A272F9" w:rsidP="009B555C">
      <w:pPr>
        <w:tabs>
          <w:tab w:val="left" w:pos="333"/>
        </w:tabs>
        <w:rPr>
          <w:rFonts w:ascii="Calibri Light" w:eastAsia="Times New Roman" w:hAnsi="Calibri Light" w:cs="Calibri Light"/>
          <w:color w:val="000000"/>
        </w:rPr>
      </w:pPr>
      <w:r w:rsidRPr="00BB06E8">
        <w:rPr>
          <w:rFonts w:ascii="Calibri Light" w:eastAsia="Calibri" w:hAnsi="Calibri Light" w:cs="Calibri Light"/>
          <w:b/>
          <w:bCs/>
        </w:rPr>
        <w:t>Proximal [ Dikow P</w:t>
      </w:r>
      <w:proofErr w:type="gramStart"/>
      <w:r w:rsidRPr="00BB06E8">
        <w:rPr>
          <w:rFonts w:ascii="Calibri Light" w:eastAsia="Calibri" w:hAnsi="Calibri Light" w:cs="Calibri Light"/>
          <w:b/>
          <w:bCs/>
        </w:rPr>
        <w:t>1 ]</w:t>
      </w:r>
      <w:proofErr w:type="gramEnd"/>
      <w:r w:rsidRPr="00BB06E8">
        <w:rPr>
          <w:rFonts w:ascii="Calibri Light" w:eastAsia="Calibri" w:hAnsi="Calibri Light" w:cs="Calibri Light"/>
          <w:b/>
          <w:bCs/>
        </w:rPr>
        <w:t>:</w:t>
      </w:r>
      <w:r w:rsidRPr="00BB06E8">
        <w:rPr>
          <w:rFonts w:ascii="Calibri Light" w:eastAsia="Calibri" w:hAnsi="Calibri Light" w:cs="Calibri Light"/>
        </w:rPr>
        <w:t xml:space="preserve"> </w:t>
      </w:r>
      <w:r w:rsidRPr="00BB06E8">
        <w:rPr>
          <w:rFonts w:ascii="Calibri Light" w:eastAsia="Times New Roman" w:hAnsi="Calibri Light" w:cs="Calibri Light"/>
          <w:color w:val="000000"/>
        </w:rPr>
        <w:t>chr3:10391284-11516688 (hg19)</w:t>
      </w:r>
    </w:p>
    <w:p w14:paraId="6197FF4D" w14:textId="19089BC4" w:rsidR="0079263C" w:rsidRPr="000137B2" w:rsidRDefault="00975024" w:rsidP="009B555C">
      <w:pPr>
        <w:pStyle w:val="Heading1"/>
        <w:tabs>
          <w:tab w:val="left" w:pos="333"/>
        </w:tabs>
      </w:pPr>
      <w:bookmarkStart w:id="31" w:name="_Toc8497138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24</w:t>
        </w:r>
      </w:fldSimple>
      <w:r w:rsidRPr="000137B2">
        <w:t xml:space="preserve">: </w:t>
      </w:r>
      <w:r w:rsidRPr="002A0EDA">
        <w:t>3p21</w:t>
      </w:r>
      <w:r w:rsidRPr="000137B2">
        <w:t>.31</w:t>
      </w:r>
      <w:bookmarkEnd w:id="31"/>
    </w:p>
    <w:p w14:paraId="534BE140" w14:textId="77777777" w:rsidR="001908A0" w:rsidRPr="000137B2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  <w:sectPr w:rsidR="001908A0" w:rsidRPr="000137B2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7C2FB765" w14:textId="02BFBAD5" w:rsidR="004D707A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  <w:sectPr w:rsidR="004D707A" w:rsidSect="0054639C">
          <w:type w:val="continuous"/>
          <w:pgSz w:w="12240" w:h="15840"/>
          <w:pgMar w:top="720" w:right="720" w:bottom="720" w:left="720" w:header="720" w:footer="720" w:gutter="0"/>
          <w:cols w:num="2" w:space="180"/>
          <w:docGrid w:linePitch="360"/>
        </w:sectPr>
      </w:pPr>
      <w:r w:rsidRPr="000137B2">
        <w:rPr>
          <w:rFonts w:ascii="Calibri Light" w:eastAsia="Calibri" w:hAnsi="Calibri Light" w:cs="Calibri Light"/>
          <w:i/>
          <w:iCs/>
        </w:rPr>
        <w:t xml:space="preserve">Figure </w:t>
      </w:r>
      <w:r w:rsidR="009D040F" w:rsidRPr="000137B2">
        <w:rPr>
          <w:rFonts w:ascii="Calibri Light" w:eastAsia="Calibri" w:hAnsi="Calibri Light" w:cs="Calibri Light"/>
          <w:i/>
          <w:iCs/>
        </w:rPr>
        <w:t>1 of Eto 2013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FdG88L0F1dGhvcj48WWVhcj4yMDEzPC9ZZWFyPjxSZWNO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A0OS01NjwvcGFnZXM+PHZvbHVtZT4xNjFhPC92b2x1bWU+PG51bWJl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FdG88L0F1dGhvcj48WWVhcj4yMDEzPC9ZZWFyPjxSZWNO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A0OS01NjwvcGFnZXM+PHZvbHVtZT4xNjFhPC92b2x1bWU+PG51bWJl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eastAsia="Calibri" w:hAnsi="Calibri Light" w:cs="Calibri Light"/>
          <w:i/>
          <w:iCs/>
        </w:rPr>
      </w:r>
      <w:r w:rsidR="00FB2DDC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0137B2">
        <w:rPr>
          <w:rFonts w:ascii="Calibri Light" w:eastAsia="Calibri" w:hAnsi="Calibri Light" w:cs="Calibri Light"/>
          <w:i/>
          <w:iCs/>
        </w:rPr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28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 xml:space="preserve">: </w:t>
      </w:r>
    </w:p>
    <w:p w14:paraId="084670D7" w14:textId="450F6F5A" w:rsidR="00DD3E2E" w:rsidRPr="000137B2" w:rsidRDefault="00DD3E2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48E17161" w14:textId="3695E3B4" w:rsidR="00975024" w:rsidRDefault="0097502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7F00AB77" wp14:editId="1C99E3C0">
            <wp:extent cx="2796837" cy="2148840"/>
            <wp:effectExtent l="0" t="0" r="3810" b="3810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2821321" cy="21676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4D2EBB" w14:textId="77777777" w:rsidR="004D707A" w:rsidRPr="000137B2" w:rsidRDefault="004D70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7F4FBB65" w14:textId="725B9777" w:rsidR="009D040F" w:rsidRPr="000137B2" w:rsidRDefault="009D040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Figure 2B of Lovrecic 2016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Lovrecic&lt;/Author&gt;&lt;Year&gt;2016&lt;/Year&gt;&lt;RecNum&gt;70&lt;/RecNum&gt;&lt;DisplayText&gt;[29]&lt;/DisplayText&gt;&lt;record&gt;&lt;rec-number&gt;70&lt;/rec-number&gt;&lt;foreign-keys&gt;&lt;key app="EN" db-id="p9wv00a5yez0v1et5awv9pfoepd0x5dtwwpt" timestamp="1623265555"&gt;70&lt;/key&gt;&lt;/foreign-keys&gt;&lt;ref-type name="Journal Article"&gt;17&lt;/ref-type&gt;&lt;contributors&gt;&lt;authors&gt;&lt;author&gt;Lovrecic, Luca&lt;/author&gt;&lt;author&gt;Bertok, Sara&lt;/author&gt;&lt;author&gt;Žerjav Tanšek, Mojca&lt;/author&gt;&lt;/authors&gt;&lt;/contributors&gt;&lt;titles&gt;&lt;title&gt;A New Case of an Extremely Rare 3p21.31 Interstitial Deletion&lt;/title&gt;&lt;secondary-title&gt;Molecular syndromology&lt;/secondary-title&gt;&lt;alt-title&gt;Mol Syndromol&lt;/alt-title&gt;&lt;/titles&gt;&lt;periodical&gt;&lt;full-title&gt;Molecular Syndromology&lt;/full-title&gt;&lt;/periodical&gt;&lt;pages&gt;93-98&lt;/pages&gt;&lt;volume&gt;7&lt;/volume&gt;&lt;number&gt;2&lt;/number&gt;&lt;edition&gt;2016/04/19&lt;/edition&gt;&lt;keywords&gt;&lt;keyword&gt;3p21.31&lt;/keyword&gt;&lt;keyword&gt;Developmental delay&lt;/keyword&gt;&lt;keyword&gt;Interstitial 3p21.31 deletion&lt;/keyword&gt;&lt;keyword&gt;Macrocephaly&lt;/keyword&gt;&lt;keyword&gt;SETD2&lt;/keyword&gt;&lt;/keywords&gt;&lt;dates&gt;&lt;year&gt;2016&lt;/year&gt;&lt;/dates&gt;&lt;publisher&gt;S. Karger AG&lt;/publisher&gt;&lt;isbn&gt;1661-8769&amp;#xD;1661-8777&lt;/isbn&gt;&lt;accession-num&gt;27385966&lt;/accession-num&gt;&lt;urls&gt;&lt;related-urls&gt;&lt;url&gt;https://pubmed.ncbi.nlm.nih.gov/27385966&lt;/url&gt;&lt;url&gt;https://www.ncbi.nlm.nih.gov/pmc/articles/PMC4906427/&lt;/url&gt;&lt;/related-urls&gt;&lt;/urls&gt;&lt;electronic-resource-num&gt;10.1159/000445227&lt;/electronic-resource-num&gt;&lt;remote-database-name&gt;PubMed&lt;/remote-database-name&gt;&lt;language&gt;eng&lt;/language&gt;&lt;/record&gt;&lt;/Cite&gt;&lt;/EndNote&gt;</w:instrTex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29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>:</w:t>
      </w:r>
    </w:p>
    <w:p w14:paraId="5EE89E1F" w14:textId="6791F411" w:rsidR="004D129E" w:rsidRPr="000137B2" w:rsidRDefault="0097502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3C2FC733" wp14:editId="47974559">
            <wp:extent cx="3565598" cy="2088515"/>
            <wp:effectExtent l="0" t="0" r="0" b="6985"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583614" cy="20990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9398AA" w14:textId="77777777" w:rsidR="001908A0" w:rsidRPr="000137B2" w:rsidRDefault="001908A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color w:val="231F20"/>
        </w:rPr>
        <w:sectPr w:rsidR="001908A0" w:rsidRPr="000137B2" w:rsidSect="004D707A">
          <w:type w:val="continuous"/>
          <w:pgSz w:w="12240" w:h="15840"/>
          <w:pgMar w:top="720" w:right="720" w:bottom="720" w:left="720" w:header="720" w:footer="720" w:gutter="0"/>
          <w:cols w:space="180"/>
          <w:docGrid w:linePitch="360"/>
        </w:sectPr>
      </w:pPr>
    </w:p>
    <w:p w14:paraId="09A268A9" w14:textId="77777777" w:rsidR="004D707A" w:rsidRDefault="004D707A" w:rsidP="009B555C">
      <w:pPr>
        <w:tabs>
          <w:tab w:val="left" w:pos="333"/>
        </w:tabs>
        <w:spacing w:before="240" w:after="0"/>
        <w:contextualSpacing/>
        <w:rPr>
          <w:rFonts w:ascii="Calibri Light" w:hAnsi="Calibri Light" w:cs="Calibri Light"/>
          <w:i/>
          <w:iCs/>
          <w:color w:val="231F20"/>
        </w:rPr>
        <w:sectPr w:rsidR="004D707A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7B968528" w14:textId="62845449" w:rsidR="00FA16AC" w:rsidRPr="000137B2" w:rsidRDefault="001908A0" w:rsidP="009B555C">
      <w:pPr>
        <w:tabs>
          <w:tab w:val="left" w:pos="333"/>
        </w:tabs>
        <w:spacing w:before="240" w:after="0"/>
        <w:contextualSpacing/>
        <w:rPr>
          <w:rFonts w:ascii="Calibri Light" w:hAnsi="Calibri Light" w:cs="Calibri Light"/>
          <w:i/>
          <w:iCs/>
          <w:color w:val="231F20"/>
        </w:rPr>
      </w:pPr>
      <w:r w:rsidRPr="000137B2">
        <w:rPr>
          <w:rFonts w:ascii="Calibri Light" w:hAnsi="Calibri Light" w:cs="Calibri Light"/>
          <w:i/>
          <w:iCs/>
          <w:color w:val="231F20"/>
        </w:rPr>
        <w:t>UCSC Genome Browser View of Reported CNVs:</w:t>
      </w:r>
    </w:p>
    <w:p w14:paraId="36DCF782" w14:textId="5B4A567A" w:rsidR="00303FDE" w:rsidRPr="000137B2" w:rsidRDefault="00FA16A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color w:val="231F20"/>
        </w:rPr>
      </w:pPr>
      <w:r w:rsidRPr="000137B2">
        <w:rPr>
          <w:rFonts w:ascii="Calibri Light" w:hAnsi="Calibri Light" w:cs="Calibri Light"/>
          <w:noProof/>
          <w:color w:val="231F20"/>
        </w:rPr>
        <w:drawing>
          <wp:inline distT="0" distB="0" distL="0" distR="0" wp14:anchorId="687CE445" wp14:editId="13B02CB8">
            <wp:extent cx="6045200" cy="1993796"/>
            <wp:effectExtent l="0" t="0" r="0" b="6985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6141304" cy="2025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7FD16" w14:textId="77777777" w:rsidR="001908A0" w:rsidRPr="000137B2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>Hadelman-Englert (2009):</w:t>
      </w:r>
      <w:r w:rsidRPr="000137B2">
        <w:rPr>
          <w:rFonts w:ascii="Calibri Light" w:eastAsia="Calibri" w:hAnsi="Calibri Light" w:cs="Calibri Light"/>
        </w:rPr>
        <w:t xml:space="preserve"> chr3:48,301,437-51,364,610 (hg18)</w:t>
      </w:r>
    </w:p>
    <w:p w14:paraId="2913FA99" w14:textId="1E69C5B5" w:rsidR="00FA16AC" w:rsidRPr="000137B2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Times New Roman" w:hAnsi="Calibri Light" w:cs="Calibri Light"/>
          <w:b/>
          <w:bCs/>
        </w:rPr>
        <w:t>DECIPHER #258176 from Lovrecic (2016)</w:t>
      </w:r>
      <w:r w:rsidRPr="000137B2">
        <w:rPr>
          <w:rFonts w:ascii="Calibri Light" w:eastAsia="Times New Roman" w:hAnsi="Calibri Light" w:cs="Calibri Light"/>
          <w:i/>
          <w:iCs/>
        </w:rPr>
        <w:t xml:space="preserve">: </w:t>
      </w:r>
      <w:r w:rsidRPr="000137B2">
        <w:rPr>
          <w:rFonts w:ascii="Calibri Light" w:eastAsia="Times New Roman" w:hAnsi="Calibri Light" w:cs="Calibri Light"/>
        </w:rPr>
        <w:t>chr3:44251270-47936671 (hg18)</w:t>
      </w:r>
    </w:p>
    <w:p w14:paraId="7B649652" w14:textId="77777777" w:rsidR="004D707A" w:rsidRDefault="004D707A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68D97266" w14:textId="1EB45FC1" w:rsidR="0076250B" w:rsidRPr="000137B2" w:rsidRDefault="00FA16AC" w:rsidP="009B555C">
      <w:pPr>
        <w:pStyle w:val="Heading1"/>
        <w:tabs>
          <w:tab w:val="left" w:pos="333"/>
        </w:tabs>
      </w:pPr>
      <w:bookmarkStart w:id="32" w:name="_Toc84971388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25</w:t>
        </w:r>
      </w:fldSimple>
      <w:r w:rsidRPr="000137B2">
        <w:t xml:space="preserve">: </w:t>
      </w:r>
      <w:r w:rsidRPr="002A0EDA">
        <w:t>3q13</w:t>
      </w:r>
      <w:r w:rsidRPr="000137B2">
        <w:t>.31</w:t>
      </w:r>
      <w:bookmarkEnd w:id="32"/>
    </w:p>
    <w:p w14:paraId="59D369CE" w14:textId="7A07318E" w:rsidR="009D040F" w:rsidRPr="000137B2" w:rsidRDefault="009D040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Figure 4 of Herve 2016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Hervé&lt;/Author&gt;&lt;Year&gt;2016&lt;/Year&gt;&lt;RecNum&gt;73&lt;/RecNum&gt;&lt;DisplayText&gt;[30]&lt;/DisplayText&gt;&lt;record&gt;&lt;rec-number&gt;73&lt;/rec-number&gt;&lt;foreign-keys&gt;&lt;key app="EN" db-id="p9wv00a5yez0v1et5awv9pfoepd0x5dtwwpt" timestamp="1623272457"&gt;73&lt;/key&gt;&lt;/foreign-keys&gt;&lt;ref-type name="Journal Article"&gt;17&lt;/ref-type&gt;&lt;contributors&gt;&lt;authors&gt;&lt;author&gt;Hervé, B.&lt;/author&gt;&lt;author&gt;Fauvert, D.&lt;/author&gt;&lt;author&gt;Dard, R.&lt;/author&gt;&lt;author&gt;Roume, J.&lt;/author&gt;&lt;author&gt;Cognard, S.&lt;/author&gt;&lt;author&gt;Goidin, D.&lt;/author&gt;&lt;author&gt;Lozach, F.&lt;/author&gt;&lt;author&gt;Molina-Gomes, D.&lt;/author&gt;&lt;author&gt;Vialard, F.&lt;/author&gt;&lt;/authors&gt;&lt;/contributors&gt;&lt;titles&gt;&lt;title&gt;The emerging microduplication 3q13.31: Expanding the genotype-phenotype correlations of the reciprocal microdeletion 3q13.31 syndrom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63-469&lt;/pages&gt;&lt;volume&gt;59&lt;/volume&gt;&lt;number&gt;9&lt;/number&gt;&lt;keywords&gt;&lt;keyword&gt;Microarray&lt;/keyword&gt;&lt;keyword&gt;3q13.31 duplication&lt;/keyword&gt;&lt;keyword&gt;Reciprocal syndrome&lt;/keyword&gt;&lt;keyword&gt;Microduplication syndrome&lt;/keyword&gt;&lt;/keywords&gt;&lt;dates&gt;&lt;year&gt;2016&lt;/year&gt;&lt;pub-dates&gt;&lt;date&gt;2016/09/01/&lt;/date&gt;&lt;/pub-dates&gt;&lt;/dates&gt;&lt;isbn&gt;1769-7212&lt;/isbn&gt;&lt;urls&gt;&lt;related-urls&gt;&lt;url&gt;https://www.sciencedirect.com/science/article/pii/S1769721216301112&lt;/url&gt;&lt;/related-urls&gt;&lt;/urls&gt;&lt;electronic-resource-num&gt;https://doi.org/10.1016/j.ejmg.2016.08.010&lt;/electronic-resource-num&gt;&lt;/record&gt;&lt;/Cite&gt;&lt;/EndNote&gt;</w:instrTex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30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>:</w:t>
      </w:r>
    </w:p>
    <w:p w14:paraId="7EDFCCDC" w14:textId="4E061153" w:rsidR="00A17CF4" w:rsidRPr="000137B2" w:rsidRDefault="00FA16A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49FF71E0" wp14:editId="163964B3">
            <wp:extent cx="5952067" cy="4543411"/>
            <wp:effectExtent l="0" t="0" r="6350" b="0"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52067" cy="4543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87103" w14:textId="77777777" w:rsidR="005C0C3E" w:rsidRPr="000137B2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797096A7" w14:textId="77E85D83" w:rsidR="005C0C3E" w:rsidRPr="000137B2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:</w:t>
      </w:r>
      <w:r w:rsidR="000D04F4"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6A5BFAC4" wp14:editId="2363ACE2">
            <wp:extent cx="6858000" cy="2908300"/>
            <wp:effectExtent l="0" t="0" r="0" b="6350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90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137B2">
        <w:rPr>
          <w:rFonts w:ascii="Calibri Light" w:eastAsia="Calibri" w:hAnsi="Calibri Light" w:cs="Calibri Light"/>
          <w:b/>
          <w:bCs/>
        </w:rPr>
        <w:t xml:space="preserve"> Molin Regions:</w:t>
      </w:r>
    </w:p>
    <w:p w14:paraId="6F506E9D" w14:textId="77777777" w:rsidR="005C0C3E" w:rsidRPr="000137B2" w:rsidRDefault="005C0C3E" w:rsidP="009B555C">
      <w:pPr>
        <w:pStyle w:val="ListParagraph"/>
        <w:numPr>
          <w:ilvl w:val="0"/>
          <w:numId w:val="4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Case 5: </w:t>
      </w:r>
      <w:r w:rsidRPr="000137B2">
        <w:rPr>
          <w:rFonts w:ascii="Calibri Light" w:eastAsia="Calibri" w:hAnsi="Calibri Light" w:cs="Calibri Light"/>
        </w:rPr>
        <w:t>chr3:105911706-120983616 (hg18)</w:t>
      </w:r>
    </w:p>
    <w:p w14:paraId="7BB0773D" w14:textId="77777777" w:rsidR="005C0C3E" w:rsidRPr="000137B2" w:rsidRDefault="005C0C3E" w:rsidP="009B555C">
      <w:pPr>
        <w:pStyle w:val="ListParagraph"/>
        <w:numPr>
          <w:ilvl w:val="0"/>
          <w:numId w:val="4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Case 8: </w:t>
      </w:r>
      <w:r w:rsidRPr="000137B2">
        <w:rPr>
          <w:rFonts w:ascii="Calibri Light" w:eastAsia="Calibri" w:hAnsi="Calibri Light" w:cs="Calibri Light"/>
        </w:rPr>
        <w:t>chr3:112976429</w:t>
      </w:r>
      <w:r w:rsidRPr="000137B2">
        <w:rPr>
          <w:rFonts w:ascii="Calibri Light" w:eastAsia="Calibri" w:hAnsi="Calibri Light" w:cs="Calibri Light"/>
        </w:rPr>
        <w:tab/>
        <w:t>-120183473 (hg18)</w:t>
      </w:r>
    </w:p>
    <w:p w14:paraId="3BDB6941" w14:textId="77777777" w:rsidR="005C0C3E" w:rsidRPr="000137B2" w:rsidRDefault="005C0C3E" w:rsidP="009B555C">
      <w:pPr>
        <w:pStyle w:val="ListParagraph"/>
        <w:numPr>
          <w:ilvl w:val="0"/>
          <w:numId w:val="4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Case 13: </w:t>
      </w:r>
      <w:r w:rsidRPr="000137B2">
        <w:rPr>
          <w:rFonts w:ascii="Calibri Light" w:eastAsia="Calibri" w:hAnsi="Calibri Light" w:cs="Calibri Light"/>
        </w:rPr>
        <w:t>chr3:115335356-115916848 (hg18)</w:t>
      </w:r>
    </w:p>
    <w:p w14:paraId="02F65DE4" w14:textId="74C8A939" w:rsidR="001C5D9A" w:rsidRPr="000137B2" w:rsidRDefault="000C02A5" w:rsidP="009B555C">
      <w:pPr>
        <w:pStyle w:val="Heading1"/>
        <w:tabs>
          <w:tab w:val="left" w:pos="333"/>
        </w:tabs>
      </w:pPr>
      <w:bookmarkStart w:id="33" w:name="_Toc84971389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26</w:t>
        </w:r>
      </w:fldSimple>
      <w:r w:rsidRPr="000137B2">
        <w:t>: 3q22.1-</w:t>
      </w:r>
      <w:r w:rsidRPr="002A0EDA">
        <w:t>q25</w:t>
      </w:r>
      <w:r w:rsidRPr="000137B2">
        <w:t>.2</w:t>
      </w:r>
      <w:bookmarkEnd w:id="33"/>
    </w:p>
    <w:p w14:paraId="423E9425" w14:textId="24EA396C" w:rsidR="001C5D9A" w:rsidRPr="000137B2" w:rsidRDefault="005C0C3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  <w:r w:rsidR="00E51F30" w:rsidRPr="000137B2">
        <w:rPr>
          <w:rFonts w:ascii="Calibri Light" w:hAnsi="Calibri Light" w:cs="Calibri Light"/>
          <w:noProof/>
        </w:rPr>
        <w:drawing>
          <wp:inline distT="0" distB="0" distL="0" distR="0" wp14:anchorId="6217709E" wp14:editId="53402EDF">
            <wp:extent cx="6206067" cy="3516771"/>
            <wp:effectExtent l="0" t="0" r="4445" b="762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2911" cy="35206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F08BFF" w14:textId="07852099" w:rsidR="00F96B9E" w:rsidRPr="000137B2" w:rsidRDefault="00F96B9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t>Whole Region</w:t>
      </w:r>
      <w:r w:rsidR="003E00E3" w:rsidRPr="000137B2">
        <w:rPr>
          <w:rFonts w:ascii="Calibri Light" w:hAnsi="Calibri Light" w:cs="Calibri Light"/>
          <w:b/>
          <w:bCs/>
          <w:noProof/>
        </w:rPr>
        <w:t xml:space="preserve"> (Grey)</w:t>
      </w:r>
      <w:r w:rsidRPr="000137B2">
        <w:rPr>
          <w:rFonts w:ascii="Calibri Light" w:hAnsi="Calibri Light" w:cs="Calibri Light"/>
          <w:noProof/>
        </w:rPr>
        <w:t>: chr3:137845310-156872233 (hg19)</w:t>
      </w:r>
    </w:p>
    <w:p w14:paraId="1D95E4CB" w14:textId="173923AC" w:rsidR="00F96B9E" w:rsidRPr="000137B2" w:rsidRDefault="00F96B9E" w:rsidP="009B555C">
      <w:pPr>
        <w:pStyle w:val="ListParagraph"/>
        <w:numPr>
          <w:ilvl w:val="0"/>
          <w:numId w:val="5"/>
        </w:numPr>
        <w:tabs>
          <w:tab w:val="left" w:pos="333"/>
        </w:tabs>
        <w:spacing w:after="0"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eastAsia="Times New Roman" w:hAnsi="Calibri Light" w:cs="Calibri Light"/>
          <w:b/>
          <w:bCs/>
          <w:color w:val="000000"/>
        </w:rPr>
        <w:t xml:space="preserve">Lim (2011):  </w:t>
      </w:r>
      <w:r w:rsidRPr="000137B2">
        <w:rPr>
          <w:rFonts w:ascii="Calibri Light" w:eastAsia="Times New Roman" w:hAnsi="Calibri Light" w:cs="Calibri Light"/>
          <w:color w:val="000000"/>
        </w:rPr>
        <w:t>chr3:139328000-154254416 (hg18) // chr3:137845310-152771726 (hg19)</w:t>
      </w:r>
    </w:p>
    <w:p w14:paraId="39A822B8" w14:textId="358843CD" w:rsidR="00F96B9E" w:rsidRPr="000137B2" w:rsidRDefault="00F96B9E" w:rsidP="009B555C">
      <w:pPr>
        <w:pStyle w:val="ListParagraph"/>
        <w:numPr>
          <w:ilvl w:val="0"/>
          <w:numId w:val="5"/>
        </w:numPr>
        <w:tabs>
          <w:tab w:val="left" w:pos="333"/>
        </w:tabs>
        <w:spacing w:after="0"/>
        <w:rPr>
          <w:rFonts w:ascii="Calibri Light" w:hAnsi="Calibri Light" w:cs="Calibri Light"/>
          <w:noProof/>
        </w:rPr>
      </w:pPr>
      <w:r w:rsidRPr="000137B2">
        <w:rPr>
          <w:rFonts w:ascii="Calibri Light" w:eastAsia="Times New Roman" w:hAnsi="Calibri Light" w:cs="Calibri Light"/>
          <w:b/>
          <w:bCs/>
          <w:color w:val="000000"/>
        </w:rPr>
        <w:t>Bertini (2016</w:t>
      </w:r>
      <w:proofErr w:type="gramStart"/>
      <w:r w:rsidRPr="000137B2">
        <w:rPr>
          <w:rFonts w:ascii="Calibri Light" w:eastAsia="Times New Roman" w:hAnsi="Calibri Light" w:cs="Calibri Light"/>
          <w:b/>
          <w:bCs/>
          <w:color w:val="000000"/>
        </w:rPr>
        <w:t>) :</w:t>
      </w:r>
      <w:proofErr w:type="gramEnd"/>
      <w:r w:rsidRPr="000137B2">
        <w:rPr>
          <w:rFonts w:ascii="Calibri Light" w:eastAsia="Times New Roman" w:hAnsi="Calibri Light" w:cs="Calibri Light"/>
          <w:b/>
          <w:bCs/>
          <w:color w:val="000000"/>
        </w:rPr>
        <w:t xml:space="preserve">: Bertini P6 / Ferraris C1: </w:t>
      </w:r>
      <w:r w:rsidRPr="000137B2">
        <w:rPr>
          <w:rFonts w:ascii="Calibri Light" w:eastAsia="Times New Roman" w:hAnsi="Calibri Light" w:cs="Calibri Light"/>
          <w:color w:val="000000"/>
        </w:rPr>
        <w:t>c</w:t>
      </w:r>
      <w:r w:rsidRPr="000137B2">
        <w:rPr>
          <w:rFonts w:ascii="Calibri Light" w:hAnsi="Calibri Light" w:cs="Calibri Light"/>
          <w:noProof/>
        </w:rPr>
        <w:t>hr3:136842221-156872233 (hg19)</w:t>
      </w:r>
    </w:p>
    <w:p w14:paraId="63172CA7" w14:textId="77777777" w:rsidR="00307774" w:rsidRPr="000137B2" w:rsidRDefault="003077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</w:p>
    <w:p w14:paraId="7F900557" w14:textId="0CA6BCA8" w:rsidR="001C5D9A" w:rsidRPr="000137B2" w:rsidRDefault="002C665B" w:rsidP="009B555C">
      <w:pPr>
        <w:pStyle w:val="Heading1"/>
        <w:tabs>
          <w:tab w:val="left" w:pos="333"/>
        </w:tabs>
      </w:pPr>
      <w:bookmarkStart w:id="34" w:name="_Toc84971390"/>
      <w:r w:rsidRPr="000137B2">
        <w:t xml:space="preserve">Primary CNV </w:t>
      </w:r>
      <w:fldSimple w:instr=" SEQ Primary_CNV \* ARABIC ">
        <w:r w:rsidR="00A360AB">
          <w:rPr>
            <w:noProof/>
          </w:rPr>
          <w:t>27</w:t>
        </w:r>
      </w:fldSimple>
      <w:r w:rsidRPr="000137B2">
        <w:t>: 3q27.3</w:t>
      </w:r>
      <w:r w:rsidR="00563D58" w:rsidRPr="000137B2">
        <w:t>-</w:t>
      </w:r>
      <w:r w:rsidR="00563D58" w:rsidRPr="002A0EDA">
        <w:t>q28</w:t>
      </w:r>
      <w:bookmarkEnd w:id="34"/>
    </w:p>
    <w:p w14:paraId="6A150D5C" w14:textId="65326629" w:rsidR="002C665B" w:rsidRPr="000137B2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i/>
          <w:iCs/>
        </w:rPr>
        <w:t>Figure 2 of Ponzi 2015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Ponzi&lt;/Author&gt;&lt;Year&gt;2015&lt;/Year&gt;&lt;RecNum&gt;78&lt;/RecNum&gt;&lt;DisplayText&gt;[31]&lt;/DisplayText&gt;&lt;record&gt;&lt;rec-number&gt;78&lt;/rec-number&gt;&lt;foreign-keys&gt;&lt;key app="EN" db-id="p9wv00a5yez0v1et5awv9pfoepd0x5dtwwpt" timestamp="1623298261"&gt;78&lt;/key&gt;&lt;/foreign-keys&gt;&lt;ref-type name="Journal Article"&gt;17&lt;/ref-type&gt;&lt;contributors&gt;&lt;authors&gt;&lt;author&gt;Ponzi, Emanuela&lt;/author&gt;&lt;author&gt;Asaro, Alessia&lt;/author&gt;&lt;author&gt;Orteschi, Daniela&lt;/author&gt;&lt;author&gt;Genuardi, Maurizio&lt;/author&gt;&lt;author&gt;Zollino, Marcella&lt;/author&gt;&lt;author&gt;Gurrieri, Fiorella&lt;/author&gt;&lt;/authors&gt;&lt;/contributors&gt;&lt;titles&gt;&lt;title&gt;Variable expressivity of a familial 1.9 Mb microdeletion in 3q28 leading to haploinsufficiency of TP63: Refinement of the critical region for a new microdeletion phenotyp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00-405&lt;/pages&gt;&lt;volume&gt;58&lt;/volume&gt;&lt;number&gt;8&lt;/number&gt;&lt;keywords&gt;&lt;keyword&gt;3q28 deletion&lt;/keyword&gt;&lt;keyword&gt;Intellectual disability&lt;/keyword&gt;&lt;/keywords&gt;&lt;dates&gt;&lt;year&gt;2015&lt;/year&gt;&lt;pub-dates&gt;&lt;date&gt;2015/08/01/&lt;/date&gt;&lt;/pub-dates&gt;&lt;/dates&gt;&lt;isbn&gt;1769-7212&lt;/isbn&gt;&lt;urls&gt;&lt;related-urls&gt;&lt;url&gt;https://www.sciencedirect.com/science/article/pii/S1769721215001081&lt;/url&gt;&lt;/related-urls&gt;&lt;/urls&gt;&lt;electronic-resource-num&gt;https://doi.org/10.1016/j.ejmg.2015.06.001&lt;/electronic-resource-num&gt;&lt;/record&gt;&lt;/Cite&gt;&lt;/EndNote&gt;</w:instrTex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31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>:</w:t>
      </w:r>
      <w:r w:rsidR="007E65BD"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3E469900" wp14:editId="45ECF1A2">
            <wp:extent cx="6341533" cy="3433236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6351494" cy="3438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92D35" w14:textId="4FED0F1B" w:rsidR="00563D58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lastRenderedPageBreak/>
        <w:t>UCSC Genome Browser View of Reported CNVs:</w:t>
      </w:r>
      <w:r w:rsidR="002B5863" w:rsidRPr="000137B2">
        <w:rPr>
          <w:rFonts w:ascii="Calibri Light" w:eastAsia="Calibri" w:hAnsi="Calibri Light" w:cs="Calibri Light"/>
          <w:b/>
          <w:bCs/>
          <w:noProof/>
        </w:rPr>
        <w:drawing>
          <wp:inline distT="0" distB="0" distL="0" distR="0" wp14:anchorId="22D39652" wp14:editId="47926E11">
            <wp:extent cx="6858000" cy="3104515"/>
            <wp:effectExtent l="0" t="0" r="0" b="63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10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695BCB" w14:textId="77777777" w:rsidR="003258C8" w:rsidRPr="000137B2" w:rsidRDefault="003258C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</w:p>
    <w:p w14:paraId="33228F9F" w14:textId="70D73245" w:rsidR="005C0C3E" w:rsidRPr="000137B2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>Thevenon (2014) Regions:</w:t>
      </w:r>
    </w:p>
    <w:p w14:paraId="4FECA1A6" w14:textId="2A5E790B" w:rsidR="005C0C3E" w:rsidRPr="000137B2" w:rsidRDefault="005C0C3E" w:rsidP="009B555C">
      <w:pPr>
        <w:pStyle w:val="ListParagraph"/>
        <w:numPr>
          <w:ilvl w:val="0"/>
          <w:numId w:val="6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SRO1 </w:t>
      </w:r>
      <w:r w:rsidR="006D7865" w:rsidRPr="000137B2">
        <w:rPr>
          <w:rFonts w:ascii="Calibri Light" w:eastAsia="Calibri" w:hAnsi="Calibri Light" w:cs="Calibri Light"/>
          <w:b/>
          <w:bCs/>
        </w:rPr>
        <w:t>[</w:t>
      </w:r>
      <w:r w:rsidRPr="000137B2">
        <w:rPr>
          <w:rFonts w:ascii="Calibri Light" w:eastAsia="Calibri" w:hAnsi="Calibri Light" w:cs="Calibri Light"/>
          <w:b/>
          <w:bCs/>
        </w:rPr>
        <w:t xml:space="preserve"> Start P5; End P</w:t>
      </w:r>
      <w:proofErr w:type="gramStart"/>
      <w:r w:rsidRPr="000137B2">
        <w:rPr>
          <w:rFonts w:ascii="Calibri Light" w:eastAsia="Calibri" w:hAnsi="Calibri Light" w:cs="Calibri Light"/>
          <w:b/>
          <w:bCs/>
        </w:rPr>
        <w:t xml:space="preserve">1 </w:t>
      </w:r>
      <w:r w:rsidR="006D7865" w:rsidRPr="000137B2">
        <w:rPr>
          <w:rFonts w:ascii="Calibri Light" w:eastAsia="Calibri" w:hAnsi="Calibri Light" w:cs="Calibri Light"/>
          <w:b/>
          <w:bCs/>
        </w:rPr>
        <w:t>]</w:t>
      </w:r>
      <w:proofErr w:type="gramEnd"/>
      <w:r w:rsidRPr="000137B2">
        <w:rPr>
          <w:rFonts w:ascii="Calibri Light" w:eastAsia="Calibri" w:hAnsi="Calibri Light" w:cs="Calibri Light"/>
          <w:b/>
          <w:bCs/>
        </w:rPr>
        <w:t xml:space="preserve"> :: </w:t>
      </w:r>
      <w:r w:rsidRPr="000137B2">
        <w:rPr>
          <w:rFonts w:ascii="Calibri Light" w:eastAsia="Calibri" w:hAnsi="Calibri Light" w:cs="Calibri Light"/>
        </w:rPr>
        <w:t>chr3:186461680-187832449 (hg19)</w:t>
      </w:r>
    </w:p>
    <w:p w14:paraId="440243CF" w14:textId="5DE488E8" w:rsidR="005C0C3E" w:rsidRPr="000137B2" w:rsidRDefault="005C0C3E" w:rsidP="009B555C">
      <w:pPr>
        <w:pStyle w:val="ListParagraph"/>
        <w:numPr>
          <w:ilvl w:val="0"/>
          <w:numId w:val="6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SRO2 </w:t>
      </w:r>
      <w:r w:rsidR="006D7865" w:rsidRPr="000137B2">
        <w:rPr>
          <w:rFonts w:ascii="Calibri Light" w:eastAsia="Calibri" w:hAnsi="Calibri Light" w:cs="Calibri Light"/>
          <w:b/>
          <w:bCs/>
        </w:rPr>
        <w:t>[</w:t>
      </w:r>
      <w:r w:rsidRPr="000137B2">
        <w:rPr>
          <w:rFonts w:ascii="Calibri Light" w:eastAsia="Calibri" w:hAnsi="Calibri Light" w:cs="Calibri Light"/>
          <w:b/>
          <w:bCs/>
        </w:rPr>
        <w:t xml:space="preserve"> Start P2; Start P</w:t>
      </w:r>
      <w:proofErr w:type="gramStart"/>
      <w:r w:rsidRPr="000137B2">
        <w:rPr>
          <w:rFonts w:ascii="Calibri Light" w:eastAsia="Calibri" w:hAnsi="Calibri Light" w:cs="Calibri Light"/>
          <w:b/>
          <w:bCs/>
        </w:rPr>
        <w:t xml:space="preserve">5 </w:t>
      </w:r>
      <w:r w:rsidR="006D7865" w:rsidRPr="000137B2">
        <w:rPr>
          <w:rFonts w:ascii="Calibri Light" w:eastAsia="Calibri" w:hAnsi="Calibri Light" w:cs="Calibri Light"/>
          <w:b/>
          <w:bCs/>
        </w:rPr>
        <w:t>]</w:t>
      </w:r>
      <w:proofErr w:type="gramEnd"/>
      <w:r w:rsidRPr="000137B2">
        <w:rPr>
          <w:rFonts w:ascii="Calibri Light" w:eastAsia="Calibri" w:hAnsi="Calibri Light" w:cs="Calibri Light"/>
          <w:b/>
          <w:bCs/>
        </w:rPr>
        <w:t xml:space="preserve"> :: </w:t>
      </w:r>
      <w:r w:rsidRPr="000137B2">
        <w:rPr>
          <w:rFonts w:ascii="Calibri Light" w:eastAsia="Calibri" w:hAnsi="Calibri Light" w:cs="Calibri Light"/>
        </w:rPr>
        <w:t>chr3:185816939-186461680 (hg19)</w:t>
      </w:r>
    </w:p>
    <w:p w14:paraId="25F02242" w14:textId="7A518F43" w:rsidR="005C0C3E" w:rsidRPr="000137B2" w:rsidRDefault="005C0C3E" w:rsidP="009B555C">
      <w:pPr>
        <w:pStyle w:val="ListParagraph"/>
        <w:numPr>
          <w:ilvl w:val="0"/>
          <w:numId w:val="6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hole Region </w:t>
      </w:r>
      <w:r w:rsidR="006D7865" w:rsidRPr="000137B2">
        <w:rPr>
          <w:rFonts w:ascii="Calibri Light" w:eastAsia="Calibri" w:hAnsi="Calibri Light" w:cs="Calibri Light"/>
          <w:b/>
          <w:bCs/>
        </w:rPr>
        <w:t>[</w:t>
      </w:r>
      <w:r w:rsidRPr="000137B2">
        <w:rPr>
          <w:rFonts w:ascii="Calibri Light" w:eastAsia="Calibri" w:hAnsi="Calibri Light" w:cs="Calibri Light"/>
          <w:b/>
          <w:bCs/>
        </w:rPr>
        <w:t xml:space="preserve"> Start P1; End P</w:t>
      </w:r>
      <w:proofErr w:type="gramStart"/>
      <w:r w:rsidRPr="000137B2">
        <w:rPr>
          <w:rFonts w:ascii="Calibri Light" w:eastAsia="Calibri" w:hAnsi="Calibri Light" w:cs="Calibri Light"/>
          <w:b/>
          <w:bCs/>
        </w:rPr>
        <w:t xml:space="preserve">2 </w:t>
      </w:r>
      <w:r w:rsidR="006D7865" w:rsidRPr="000137B2">
        <w:rPr>
          <w:rFonts w:ascii="Calibri Light" w:eastAsia="Calibri" w:hAnsi="Calibri Light" w:cs="Calibri Light"/>
          <w:b/>
          <w:bCs/>
        </w:rPr>
        <w:t>]</w:t>
      </w:r>
      <w:proofErr w:type="gramEnd"/>
      <w:r w:rsidRPr="000137B2">
        <w:rPr>
          <w:rFonts w:ascii="Calibri Light" w:eastAsia="Calibri" w:hAnsi="Calibri Light" w:cs="Calibri Light"/>
          <w:b/>
          <w:bCs/>
        </w:rPr>
        <w:t xml:space="preserve"> :: </w:t>
      </w:r>
      <w:r w:rsidRPr="000137B2">
        <w:rPr>
          <w:rFonts w:ascii="Calibri Light" w:eastAsia="Calibri" w:hAnsi="Calibri Light" w:cs="Calibri Light"/>
        </w:rPr>
        <w:t>chr3:185445864-192541120 (hg19)</w:t>
      </w:r>
      <w:r w:rsidRPr="000137B2">
        <w:rPr>
          <w:rFonts w:ascii="Calibri Light" w:eastAsia="Calibri" w:hAnsi="Calibri Light" w:cs="Calibri Light"/>
          <w:b/>
          <w:bCs/>
        </w:rPr>
        <w:t xml:space="preserve"> </w:t>
      </w:r>
    </w:p>
    <w:p w14:paraId="085F1173" w14:textId="77777777" w:rsidR="005C0C3E" w:rsidRPr="000137B2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Ponzi (2015) SRO Region: </w:t>
      </w:r>
      <w:r w:rsidRPr="000137B2">
        <w:rPr>
          <w:rFonts w:ascii="Calibri Light" w:eastAsia="Calibri" w:hAnsi="Calibri Light" w:cs="Calibri Light"/>
        </w:rPr>
        <w:t>chr3:188592241-190521638 (hg19)</w:t>
      </w:r>
      <w:r w:rsidRPr="000137B2">
        <w:rPr>
          <w:rFonts w:ascii="Calibri Light" w:eastAsia="Calibri" w:hAnsi="Calibri Light" w:cs="Calibri Light"/>
          <w:b/>
          <w:bCs/>
        </w:rPr>
        <w:t xml:space="preserve"> </w:t>
      </w:r>
    </w:p>
    <w:p w14:paraId="4CA3633A" w14:textId="1A4746D7" w:rsidR="005C0C3E" w:rsidRPr="000137B2" w:rsidRDefault="005C0C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</w:p>
    <w:p w14:paraId="3D92B5EC" w14:textId="77777777" w:rsidR="0054639C" w:rsidRPr="000137B2" w:rsidRDefault="0054639C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hAnsi="Calibri Light"/>
        </w:rPr>
        <w:br w:type="page"/>
      </w:r>
    </w:p>
    <w:p w14:paraId="3B757468" w14:textId="082B1F57" w:rsidR="00330363" w:rsidRPr="000137B2" w:rsidRDefault="00330363" w:rsidP="009B555C">
      <w:pPr>
        <w:pStyle w:val="Heading1"/>
        <w:tabs>
          <w:tab w:val="left" w:pos="333"/>
        </w:tabs>
      </w:pPr>
      <w:bookmarkStart w:id="35" w:name="_Toc84971391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28</w:t>
        </w:r>
      </w:fldSimple>
      <w:r w:rsidRPr="000137B2">
        <w:t>: 4p16.3 (Wolf-</w:t>
      </w:r>
      <w:r w:rsidRPr="002A0EDA">
        <w:t>Hirschorn</w:t>
      </w:r>
      <w:r w:rsidRPr="000137B2">
        <w:t>)</w:t>
      </w:r>
      <w:bookmarkEnd w:id="35"/>
    </w:p>
    <w:p w14:paraId="67C46F0F" w14:textId="06BB63E8" w:rsidR="00330363" w:rsidRPr="000137B2" w:rsidRDefault="0033036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3C18513B" w14:textId="60946882" w:rsidR="00D002B3" w:rsidRPr="000137B2" w:rsidRDefault="0054639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387A2A2E" wp14:editId="0CBBA949">
                <wp:simplePos x="0" y="0"/>
                <wp:positionH relativeFrom="column">
                  <wp:posOffset>3169920</wp:posOffset>
                </wp:positionH>
                <wp:positionV relativeFrom="paragraph">
                  <wp:posOffset>497840</wp:posOffset>
                </wp:positionV>
                <wp:extent cx="3893820" cy="777240"/>
                <wp:effectExtent l="0" t="0" r="11430" b="22860"/>
                <wp:wrapNone/>
                <wp:docPr id="226" name="Text Box 2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93820" cy="777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C240458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Grey Region = Ho P15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4:68345-9785068 (hg19)</w:t>
                            </w:r>
                          </w:p>
                          <w:p w14:paraId="4CC77ABC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Dark Blue Region = Correa C1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4:71552-3845097 (GRCh38)</w:t>
                            </w:r>
                          </w:p>
                          <w:p w14:paraId="1BBC652D" w14:textId="77777777" w:rsidR="002F2009" w:rsidRPr="0054639C" w:rsidRDefault="002F2009" w:rsidP="0054639C">
                            <w:pPr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54639C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Light Blue Region = ClinGen Coordinates = </w:t>
                            </w:r>
                            <w:r w:rsidRPr="0054639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4:331568-2010962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7A2A2E" id="Text Box 226" o:spid="_x0000_s1035" type="#_x0000_t202" style="position:absolute;margin-left:249.6pt;margin-top:39.2pt;width:306.6pt;height:61.2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" fillcolor="white [3201]" strokeweight=".5pt">
                <v:textbox>
                  <w:txbxContent>
                    <w:p w14:paraId="3C240458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Grey Region = Ho P15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4:68345-9785068 (hg19)</w:t>
                      </w:r>
                    </w:p>
                    <w:p w14:paraId="4CC77ABC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Dark Blue Region = Correa C1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4:71552-3845097 (GRCh38)</w:t>
                      </w:r>
                    </w:p>
                    <w:p w14:paraId="1BBC652D" w14:textId="77777777" w:rsidR="002F2009" w:rsidRPr="0054639C" w:rsidRDefault="002F2009" w:rsidP="0054639C">
                      <w:pPr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54639C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Light Blue Region = ClinGen Coordinates = </w:t>
                      </w:r>
                      <w:r w:rsidRPr="0054639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4:331568-2010962 (hg19)</w:t>
                      </w:r>
                    </w:p>
                  </w:txbxContent>
                </v:textbox>
              </v:shape>
            </w:pict>
          </mc:Fallback>
        </mc:AlternateContent>
      </w:r>
      <w:r w:rsidR="00330363" w:rsidRPr="000137B2">
        <w:rPr>
          <w:rFonts w:ascii="Calibri Light" w:hAnsi="Calibri Light" w:cs="Calibri Light"/>
          <w:noProof/>
        </w:rPr>
        <w:drawing>
          <wp:inline distT="0" distB="0" distL="0" distR="0" wp14:anchorId="540622F7" wp14:editId="289D227E">
            <wp:extent cx="4526943" cy="8587740"/>
            <wp:effectExtent l="0" t="0" r="6985" b="3810"/>
            <wp:docPr id="221" name="Picture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4500"/>
                    <a:stretch/>
                  </pic:blipFill>
                  <pic:spPr bwMode="auto">
                    <a:xfrm>
                      <a:off x="0" y="0"/>
                      <a:ext cx="4531358" cy="8596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07CD37" w14:textId="78D4F1DA" w:rsidR="00DA2B35" w:rsidRPr="000137B2" w:rsidRDefault="00DA2B35" w:rsidP="009B555C">
      <w:pPr>
        <w:pStyle w:val="Heading1"/>
        <w:tabs>
          <w:tab w:val="left" w:pos="333"/>
        </w:tabs>
        <w:rPr>
          <w:rFonts w:eastAsia="Calibri"/>
          <w:b/>
          <w:bCs/>
        </w:rPr>
      </w:pPr>
      <w:bookmarkStart w:id="36" w:name="_Toc84971392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29</w:t>
        </w:r>
      </w:fldSimple>
      <w:r w:rsidRPr="000137B2">
        <w:t xml:space="preserve">: </w:t>
      </w:r>
      <w:r w:rsidRPr="002A0EDA">
        <w:t>4q21</w:t>
      </w:r>
      <w:bookmarkEnd w:id="36"/>
    </w:p>
    <w:p w14:paraId="262A3277" w14:textId="22E3C771" w:rsidR="00AC493D" w:rsidRPr="000137B2" w:rsidRDefault="00DA60D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Figure 1E of Harada 2002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Harada&lt;/Author&gt;&lt;Year&gt;2002&lt;/Year&gt;&lt;RecNum&gt;381&lt;/RecNum&gt;&lt;DisplayText&gt;[32]&lt;/DisplayText&gt;&lt;record&gt;&lt;rec-number&gt;381&lt;/rec-number&gt;&lt;foreign-keys&gt;&lt;key app="EN" db-id="p9wv00a5yez0v1et5awv9pfoepd0x5dtwwpt" timestamp="1624989609"&gt;381&lt;/key&gt;&lt;/foreign-keys&gt;&lt;ref-type name="Journal Article"&gt;17&lt;/ref-type&gt;&lt;contributors&gt;&lt;authors&gt;&lt;author&gt;Harada, N.&lt;/author&gt;&lt;author&gt;Nagai, T.&lt;/author&gt;&lt;author&gt;Shimokawa, O.&lt;/author&gt;&lt;author&gt;Niikawa, N.&lt;/author&gt;&lt;author&gt;Matsumoto, N.&lt;/author&gt;&lt;/authors&gt;&lt;/contributors&gt;&lt;titles&gt;&lt;title&gt;A 4q21-q22 deletion in a girl with severe growth retardation&lt;/title&gt;&lt;secondary-title&gt;Clin Genet&lt;/secondary-title&gt;&lt;alt-title&gt;Clinical genetics&lt;/alt-title&gt;&lt;/titles&gt;&lt;alt-periodical&gt;&lt;full-title&gt;Clinical Genetics&lt;/full-title&gt;&lt;/alt-periodical&gt;&lt;pages&gt;226-8&lt;/pages&gt;&lt;volume&gt;61&lt;/volume&gt;&lt;number&gt;3&lt;/number&gt;&lt;edition&gt;2002/05/10&lt;/edition&gt;&lt;keywords&gt;&lt;keyword&gt;Child&lt;/keyword&gt;&lt;keyword&gt;Child, Preschool&lt;/keyword&gt;&lt;keyword&gt;*Chromosome Deletion&lt;/keyword&gt;&lt;keyword&gt;*Chromosomes, Human, Pair 4&lt;/keyword&gt;&lt;keyword&gt;Female&lt;/keyword&gt;&lt;keyword&gt;Growth Disorders/*genetics&lt;/keyword&gt;&lt;keyword&gt;Humans&lt;/keyword&gt;&lt;keyword&gt;In Situ Hybridization, Fluorescence&lt;/keyword&gt;&lt;keyword&gt;Karyotyping&lt;/keyword&gt;&lt;/keywords&gt;&lt;dates&gt;&lt;year&gt;2002&lt;/year&gt;&lt;pub-dates&gt;&lt;date&gt;Mar&lt;/date&gt;&lt;/pub-dates&gt;&lt;/dates&gt;&lt;isbn&gt;0009-9163 (Print)&amp;#xD;0009-9163&lt;/isbn&gt;&lt;accession-num&gt;12000367&lt;/accession-num&gt;&lt;urls&gt;&lt;/urls&gt;&lt;electronic-resource-num&gt;10.1034/j.1399-0004.2002.610311.x&lt;/electronic-resource-num&gt;&lt;remote-database-provider&gt;NLM&lt;/remote-database-provider&gt;&lt;language&gt;eng&lt;/language&gt;&lt;/record&gt;&lt;/Cite&gt;&lt;/EndNote&gt;</w:instrTex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32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>:</w:t>
      </w:r>
    </w:p>
    <w:p w14:paraId="23F87CAE" w14:textId="53658243" w:rsidR="00DA2B35" w:rsidRPr="000137B2" w:rsidRDefault="00AC493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2B8CC603" wp14:editId="24C675EE">
                <wp:simplePos x="0" y="0"/>
                <wp:positionH relativeFrom="column">
                  <wp:posOffset>3025140</wp:posOffset>
                </wp:positionH>
                <wp:positionV relativeFrom="paragraph">
                  <wp:posOffset>871220</wp:posOffset>
                </wp:positionV>
                <wp:extent cx="3962400" cy="1143000"/>
                <wp:effectExtent l="0" t="0" r="19050" b="1905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62400" cy="1143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0D72DD" w14:textId="77777777" w:rsidR="002F2009" w:rsidRPr="00AC493D" w:rsidRDefault="002F2009" w:rsidP="001908A0">
                            <w:pPr>
                              <w:spacing w:after="0" w:line="259" w:lineRule="auto"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  <w:b/>
                                <w:bCs/>
                              </w:rPr>
                              <w:t xml:space="preserve">Harada (2002): </w:t>
                            </w:r>
                            <w:r w:rsidRPr="00AC493D">
                              <w:rPr>
                                <w:rFonts w:eastAsia="Calibri" w:cstheme="minorHAnsi"/>
                              </w:rPr>
                              <w:t>chr4:79144454-92526443 (hg19)</w:t>
                            </w:r>
                          </w:p>
                          <w:p w14:paraId="0BFC6C3E" w14:textId="77777777" w:rsidR="002F2009" w:rsidRPr="00AC493D" w:rsidRDefault="002F2009" w:rsidP="008C614C">
                            <w:pPr>
                              <w:numPr>
                                <w:ilvl w:val="0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>RP11-5K24: chr4:79144454-79291868 (hg19)</w:t>
                            </w:r>
                          </w:p>
                          <w:p w14:paraId="785528DF" w14:textId="77777777" w:rsidR="002F2009" w:rsidRDefault="002F2009" w:rsidP="008C614C">
                            <w:pPr>
                              <w:numPr>
                                <w:ilvl w:val="0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 xml:space="preserve">RP11-254A24:  </w:t>
                            </w:r>
                          </w:p>
                          <w:p w14:paraId="7D99A431" w14:textId="77777777" w:rsidR="002F2009" w:rsidRDefault="002F2009" w:rsidP="008C614C">
                            <w:pPr>
                              <w:numPr>
                                <w:ilvl w:val="1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 xml:space="preserve">chr4:91603275-91605292 (GRCh38) </w:t>
                            </w:r>
                          </w:p>
                          <w:p w14:paraId="21259BF1" w14:textId="474C043F" w:rsidR="002F2009" w:rsidRPr="001908A0" w:rsidRDefault="002F2009" w:rsidP="008C614C">
                            <w:pPr>
                              <w:numPr>
                                <w:ilvl w:val="1"/>
                                <w:numId w:val="7"/>
                              </w:numPr>
                              <w:spacing w:after="0" w:line="259" w:lineRule="auto"/>
                              <w:contextualSpacing/>
                              <w:rPr>
                                <w:rFonts w:eastAsia="Calibri" w:cstheme="minorHAnsi"/>
                              </w:rPr>
                            </w:pPr>
                            <w:r w:rsidRPr="00AC493D">
                              <w:rPr>
                                <w:rFonts w:eastAsia="Calibri" w:cstheme="minorHAnsi"/>
                              </w:rPr>
                              <w:t>chr4:92524426-92526443 (hg19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8CC603" id="Text Box 2" o:spid="_x0000_s1036" type="#_x0000_t202" style="position:absolute;margin-left:238.2pt;margin-top:68.6pt;width:312pt;height:90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">
                <v:textbox>
                  <w:txbxContent>
                    <w:p w14:paraId="510D72DD" w14:textId="77777777" w:rsidR="002F2009" w:rsidRPr="00AC493D" w:rsidRDefault="002F2009" w:rsidP="001908A0">
                      <w:pPr>
                        <w:spacing w:after="0" w:line="259" w:lineRule="auto"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  <w:b/>
                          <w:bCs/>
                        </w:rPr>
                        <w:t xml:space="preserve">Harada (2002): </w:t>
                      </w:r>
                      <w:r w:rsidRPr="00AC493D">
                        <w:rPr>
                          <w:rFonts w:eastAsia="Calibri" w:cstheme="minorHAnsi"/>
                        </w:rPr>
                        <w:t>chr4:79144454-92526443 (hg19)</w:t>
                      </w:r>
                    </w:p>
                    <w:p w14:paraId="0BFC6C3E" w14:textId="77777777" w:rsidR="002F2009" w:rsidRPr="00AC493D" w:rsidRDefault="002F2009" w:rsidP="008C614C">
                      <w:pPr>
                        <w:numPr>
                          <w:ilvl w:val="0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>RP11-5K24: chr4:79144454-79291868 (hg19)</w:t>
                      </w:r>
                    </w:p>
                    <w:p w14:paraId="785528DF" w14:textId="77777777" w:rsidR="002F2009" w:rsidRDefault="002F2009" w:rsidP="008C614C">
                      <w:pPr>
                        <w:numPr>
                          <w:ilvl w:val="0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 xml:space="preserve">RP11-254A24:  </w:t>
                      </w:r>
                    </w:p>
                    <w:p w14:paraId="7D99A431" w14:textId="77777777" w:rsidR="002F2009" w:rsidRDefault="002F2009" w:rsidP="008C614C">
                      <w:pPr>
                        <w:numPr>
                          <w:ilvl w:val="1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 xml:space="preserve">chr4:91603275-91605292 (GRCh38) </w:t>
                      </w:r>
                    </w:p>
                    <w:p w14:paraId="21259BF1" w14:textId="474C043F" w:rsidR="002F2009" w:rsidRPr="001908A0" w:rsidRDefault="002F2009" w:rsidP="008C614C">
                      <w:pPr>
                        <w:numPr>
                          <w:ilvl w:val="1"/>
                          <w:numId w:val="7"/>
                        </w:numPr>
                        <w:spacing w:after="0" w:line="259" w:lineRule="auto"/>
                        <w:contextualSpacing/>
                        <w:rPr>
                          <w:rFonts w:eastAsia="Calibri" w:cstheme="minorHAnsi"/>
                        </w:rPr>
                      </w:pPr>
                      <w:r w:rsidRPr="00AC493D">
                        <w:rPr>
                          <w:rFonts w:eastAsia="Calibri" w:cstheme="minorHAnsi"/>
                        </w:rPr>
                        <w:t>chr4:92524426-92526443 (hg19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F09C4" w:rsidRPr="000137B2">
        <w:rPr>
          <w:rFonts w:ascii="Calibri Light" w:eastAsia="Calibri" w:hAnsi="Calibri Light" w:cs="Calibri Light"/>
          <w:b/>
          <w:bCs/>
          <w:noProof/>
        </w:rPr>
        <w:drawing>
          <wp:inline distT="0" distB="0" distL="0" distR="0" wp14:anchorId="390BB2FB" wp14:editId="10DE2825">
            <wp:extent cx="2850127" cy="3436918"/>
            <wp:effectExtent l="0" t="0" r="7620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2850127" cy="3436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187D6" w14:textId="77777777" w:rsidR="00D002B3" w:rsidRPr="000137B2" w:rsidRDefault="00D002B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78431D94" w14:textId="527E215D" w:rsidR="00E0428C" w:rsidRPr="000137B2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Figure S1 of Hu 2017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Hu&lt;/Author&gt;&lt;Year&gt;2017&lt;/Year&gt;&lt;RecNum&gt;80&lt;/RecNum&gt;&lt;DisplayText&gt;[33]&lt;/DisplayText&gt;&lt;record&gt;&lt;rec-number&gt;80&lt;/rec-number&gt;&lt;foreign-keys&gt;&lt;key app="EN" db-id="p9wv00a5yez0v1et5awv9pfoepd0x5dtwwpt" timestamp="1623335493"&gt;80&lt;/key&gt;&lt;/foreign-keys&gt;&lt;ref-type name="Journal Article"&gt;17&lt;/ref-type&gt;&lt;contributors&gt;&lt;authors&gt;&lt;author&gt;Hu, Xuyun&lt;/author&gt;&lt;author&gt;Chen, Xiaoli&lt;/author&gt;&lt;author&gt;Wu, Bingbing&lt;/author&gt;&lt;author&gt;Soler, Irene Mademont&lt;/author&gt;&lt;author&gt;Chen, Shaoke&lt;/author&gt;&lt;author&gt;Shen, Yiping&lt;/author&gt;&lt;/authors&gt;&lt;/contributors&gt;&lt;titles&gt;&lt;title&gt;Further defining the critical genes for the 4q21 microdeletion disorder&lt;/title&gt;&lt;secondary-title&gt;American Journal of Medical Genetics Part A&lt;/secondary-title&gt;&lt;/titles&gt;&lt;periodical&gt;&lt;full-title&gt;American Journal of Medical Genetics Part A&lt;/full-title&gt;&lt;/periodical&gt;&lt;pages&gt;120-125&lt;/pages&gt;&lt;volume&gt;173&lt;/volume&gt;&lt;number&gt;1&lt;/number&gt;&lt;keywords&gt;&lt;keyword&gt;4q21 microdeletion&lt;/keyword&gt;&lt;keyword&gt;growth retardation&lt;/keyword&gt;&lt;keyword&gt;HNRNPD&lt;/keyword&gt;&lt;keyword&gt;HNRNPDL&lt;/keyword&gt;&lt;keyword&gt;hypotonia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7965&lt;/work-type&gt;&lt;urls&gt;&lt;related-urls&gt;&lt;url&gt;https://doi.org/10.1002/ajmg.a.37965&lt;/url&gt;&lt;/related-urls&gt;&lt;/urls&gt;&lt;electronic-resource-num&gt;https://doi.org/10.1002/ajmg.a.37965&lt;/electronic-resource-num&gt;&lt;access-date&gt;2021/06/10&lt;/access-date&gt;&lt;/record&gt;&lt;/Cite&gt;&lt;/EndNote&gt;</w:instrTex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33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>:</w:t>
      </w:r>
    </w:p>
    <w:p w14:paraId="237250C6" w14:textId="20E77F46" w:rsidR="00E0428C" w:rsidRPr="000137B2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1064D3DD" wp14:editId="6C0A67E9">
                <wp:simplePos x="0" y="0"/>
                <wp:positionH relativeFrom="column">
                  <wp:posOffset>2080260</wp:posOffset>
                </wp:positionH>
                <wp:positionV relativeFrom="paragraph">
                  <wp:posOffset>306705</wp:posOffset>
                </wp:positionV>
                <wp:extent cx="1897380" cy="3836670"/>
                <wp:effectExtent l="0" t="0" r="26670" b="11430"/>
                <wp:wrapNone/>
                <wp:docPr id="215" name="Rectangle 2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7380" cy="383667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F95A85A" id="Rectangle 215" o:spid="_x0000_s1026" style="position:absolute;margin-left:163.8pt;margin-top:24.15pt;width:149.4pt;height:302.1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" filled="f" strokecolor="red" strokeweight="2pt"/>
            </w:pict>
          </mc:Fallback>
        </mc:AlternateContent>
      </w:r>
      <w:r w:rsidRPr="000137B2">
        <w:rPr>
          <w:rFonts w:ascii="Calibri Light" w:hAnsi="Calibri Light" w:cs="Calibri Light"/>
          <w:noProof/>
        </w:rPr>
        <w:drawing>
          <wp:inline distT="0" distB="0" distL="0" distR="0" wp14:anchorId="1B51455E" wp14:editId="43AFCC70">
            <wp:extent cx="6858000" cy="4106334"/>
            <wp:effectExtent l="0" t="0" r="0" b="8890"/>
            <wp:docPr id="214" name="Picture 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70019" cy="4113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6B26E9" w14:textId="77777777" w:rsidR="00E0428C" w:rsidRPr="000137B2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62F6F54B" w14:textId="77777777" w:rsidR="00330363" w:rsidRPr="000137B2" w:rsidRDefault="0033036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br w:type="page"/>
      </w:r>
    </w:p>
    <w:p w14:paraId="32230423" w14:textId="2AF70E93" w:rsidR="00E0428C" w:rsidRPr="000137B2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lastRenderedPageBreak/>
        <w:t>UCSC Genome Browser View of Reported CNVs:</w:t>
      </w:r>
    </w:p>
    <w:p w14:paraId="25FCCD53" w14:textId="50F6AA9A" w:rsidR="00AC493D" w:rsidRPr="000137B2" w:rsidRDefault="00D002B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21FBA79F" wp14:editId="05ACFDA7">
            <wp:extent cx="6858000" cy="3244850"/>
            <wp:effectExtent l="0" t="0" r="0" b="0"/>
            <wp:docPr id="219" name="Picture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44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0A7A3" w14:textId="77777777" w:rsidR="00AC493D" w:rsidRPr="000137B2" w:rsidRDefault="00AC493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Whole Region (Bonnet Patient 6): </w:t>
      </w:r>
      <w:r w:rsidRPr="000137B2">
        <w:rPr>
          <w:rFonts w:ascii="Calibri Light" w:eastAsia="Calibri" w:hAnsi="Calibri Light" w:cs="Calibri Light"/>
          <w:bCs/>
        </w:rPr>
        <w:t>chr4:76077557-85788996 (hg18)</w:t>
      </w:r>
    </w:p>
    <w:p w14:paraId="071075A5" w14:textId="77777777" w:rsidR="00E0428C" w:rsidRPr="000137B2" w:rsidRDefault="00E0428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 xml:space="preserve">Bonnet SRO (Start Patient 8 – End Patient 1): </w:t>
      </w:r>
      <w:r w:rsidRPr="000137B2">
        <w:rPr>
          <w:rFonts w:ascii="Calibri Light" w:eastAsia="Calibri" w:hAnsi="Calibri Light" w:cs="Calibri Light"/>
        </w:rPr>
        <w:t>chr4:82228875-83601083 (hg18)</w:t>
      </w:r>
    </w:p>
    <w:p w14:paraId="1D7DE9ED" w14:textId="77777777" w:rsidR="00E0428C" w:rsidRPr="000137B2" w:rsidRDefault="00E0428C" w:rsidP="009B555C">
      <w:pPr>
        <w:pStyle w:val="ListParagraph"/>
        <w:numPr>
          <w:ilvl w:val="0"/>
          <w:numId w:val="8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>Patient 1</w:t>
      </w:r>
      <w:r w:rsidRPr="000137B2">
        <w:rPr>
          <w:rFonts w:ascii="Calibri Light" w:eastAsia="Calibri" w:hAnsi="Calibri Light" w:cs="Calibri Light"/>
        </w:rPr>
        <w:t>: chr4:76949115-83601083 (hg18)</w:t>
      </w:r>
    </w:p>
    <w:p w14:paraId="0283D84E" w14:textId="77777777" w:rsidR="00E0428C" w:rsidRPr="000137B2" w:rsidRDefault="00E0428C" w:rsidP="009B555C">
      <w:pPr>
        <w:pStyle w:val="ListParagraph"/>
        <w:numPr>
          <w:ilvl w:val="0"/>
          <w:numId w:val="8"/>
        </w:numPr>
        <w:tabs>
          <w:tab w:val="left" w:pos="333"/>
        </w:tabs>
        <w:spacing w:after="0"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>Patient 8</w:t>
      </w:r>
      <w:r w:rsidRPr="000137B2">
        <w:rPr>
          <w:rFonts w:ascii="Calibri Light" w:eastAsia="Calibri" w:hAnsi="Calibri Light" w:cs="Calibri Light"/>
        </w:rPr>
        <w:t>: chr4:82228875-86711060 (hg18)</w:t>
      </w:r>
    </w:p>
    <w:p w14:paraId="05E28463" w14:textId="1C2BC1F4" w:rsidR="00AC493D" w:rsidRPr="000137B2" w:rsidRDefault="00AC493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55BC67C9" w14:textId="24E7D168" w:rsidR="00AC493D" w:rsidRPr="000137B2" w:rsidRDefault="003137B6" w:rsidP="009B555C">
      <w:pPr>
        <w:pStyle w:val="Heading1"/>
        <w:tabs>
          <w:tab w:val="left" w:pos="333"/>
        </w:tabs>
      </w:pPr>
      <w:bookmarkStart w:id="37" w:name="_Toc84971393"/>
      <w:r w:rsidRPr="000137B2">
        <w:t xml:space="preserve">Primary CNV </w:t>
      </w:r>
      <w:fldSimple w:instr=" SEQ Primary_CNV \* ARABIC ">
        <w:r w:rsidR="00A360AB">
          <w:rPr>
            <w:noProof/>
          </w:rPr>
          <w:t>30</w:t>
        </w:r>
      </w:fldSimple>
      <w:r w:rsidRPr="000137B2">
        <w:t xml:space="preserve">: </w:t>
      </w:r>
      <w:r w:rsidRPr="002A0EDA">
        <w:t>5p13</w:t>
      </w:r>
      <w:bookmarkEnd w:id="37"/>
    </w:p>
    <w:p w14:paraId="6628C59B" w14:textId="23B90CB2" w:rsidR="003137B6" w:rsidRPr="000137B2" w:rsidRDefault="00175B5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1E83F1A" wp14:editId="66A9DFAC">
            <wp:extent cx="6858000" cy="2284095"/>
            <wp:effectExtent l="0" t="0" r="0" b="1905"/>
            <wp:docPr id="222" name="Picture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284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E80E0C" w14:textId="0D28BCD1" w:rsidR="003137B6" w:rsidRPr="000137B2" w:rsidRDefault="003137B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 (Yan P3)</w:t>
      </w:r>
      <w:r w:rsidRPr="000137B2">
        <w:rPr>
          <w:rFonts w:ascii="Calibri Light" w:hAnsi="Calibri Light" w:cs="Calibri Light"/>
        </w:rPr>
        <w:t xml:space="preserve">: chr5:36487985-37556112 (hg18) </w:t>
      </w:r>
    </w:p>
    <w:p w14:paraId="6EE06195" w14:textId="2B5F967F" w:rsidR="00175B58" w:rsidRPr="000137B2" w:rsidRDefault="00175B5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SRO (Yan P1 to Yan P5)</w:t>
      </w:r>
      <w:r w:rsidRPr="000137B2">
        <w:rPr>
          <w:rFonts w:ascii="Calibri Light" w:hAnsi="Calibri Light" w:cs="Calibri Light"/>
        </w:rPr>
        <w:t>: chr5:36845462-37417228 (hg18)</w:t>
      </w:r>
    </w:p>
    <w:p w14:paraId="35642991" w14:textId="77777777" w:rsidR="00E569C4" w:rsidRPr="000137B2" w:rsidRDefault="00E569C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25F0A7A" w14:textId="77777777" w:rsidR="00175B58" w:rsidRPr="000137B2" w:rsidRDefault="00175B58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4E5E8D2F" w14:textId="3E529C04" w:rsidR="00E569C4" w:rsidRPr="000137B2" w:rsidRDefault="00E569C4" w:rsidP="009B555C">
      <w:pPr>
        <w:pStyle w:val="Heading1"/>
        <w:tabs>
          <w:tab w:val="left" w:pos="333"/>
        </w:tabs>
      </w:pPr>
      <w:bookmarkStart w:id="38" w:name="_Toc8497139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31</w:t>
        </w:r>
      </w:fldSimple>
      <w:r w:rsidRPr="000137B2">
        <w:t xml:space="preserve">: </w:t>
      </w:r>
      <w:r w:rsidRPr="002A0EDA">
        <w:t>5q11</w:t>
      </w:r>
      <w:r w:rsidRPr="000137B2">
        <w:t>.2</w:t>
      </w:r>
      <w:bookmarkEnd w:id="38"/>
    </w:p>
    <w:p w14:paraId="1B4F6438" w14:textId="6ED2B998" w:rsidR="007221D6" w:rsidRPr="000137B2" w:rsidRDefault="007221D6" w:rsidP="007221D6">
      <w:pPr>
        <w:pStyle w:val="Heading1"/>
        <w:tabs>
          <w:tab w:val="left" w:pos="333"/>
        </w:tabs>
        <w:spacing w:before="0"/>
      </w:pPr>
      <w:bookmarkStart w:id="39" w:name="_Toc84971395"/>
      <w:r w:rsidRPr="000137B2">
        <w:t xml:space="preserve">Primary CNV </w:t>
      </w:r>
      <w:fldSimple w:instr=" SEQ Primary_CNV \* ARABIC ">
        <w:r w:rsidR="00A360AB">
          <w:rPr>
            <w:noProof/>
          </w:rPr>
          <w:t>32</w:t>
        </w:r>
      </w:fldSimple>
      <w:r w:rsidRPr="000137B2">
        <w:t xml:space="preserve">: </w:t>
      </w:r>
      <w:r w:rsidRPr="002A0EDA">
        <w:t>5q12</w:t>
      </w:r>
      <w:bookmarkEnd w:id="39"/>
    </w:p>
    <w:p w14:paraId="0CB71875" w14:textId="6284842C" w:rsidR="00E569C4" w:rsidRPr="000137B2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Snijders Blok 2014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TbmlqZGVycyBCbG9rPC9BdXRob3I+PFllYXI+MjAxNDwv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jg0My04PC9wYWdlcz48dm9sdW1l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TbmlqZGVycyBCbG9rPC9BdXRob3I+PFllYXI+MjAxNDwv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jg0My04PC9wYWdlcz48dm9sdW1l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34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34E15B3" w14:textId="5F3E2259" w:rsidR="00E56357" w:rsidRPr="000137B2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35F0101" wp14:editId="0EE2E9DF">
            <wp:extent cx="2141220" cy="1870263"/>
            <wp:effectExtent l="0" t="0" r="0" b="0"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2188129" cy="19112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6C7175" w14:textId="2F7B39EF" w:rsidR="00E56357" w:rsidRPr="000137B2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Cellamare 2021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Cellamare&lt;/Author&gt;&lt;Year&gt;2021&lt;/Year&gt;&lt;RecNum&gt;336&lt;/RecNum&gt;&lt;DisplayText&gt;[35]&lt;/DisplayText&gt;&lt;record&gt;&lt;rec-number&gt;336&lt;/rec-number&gt;&lt;foreign-keys&gt;&lt;key app="EN" db-id="p9wv00a5yez0v1et5awv9pfoepd0x5dtwwpt" timestamp="1624808942"&gt;336&lt;/key&gt;&lt;/foreign-keys&gt;&lt;ref-type name="Journal Article"&gt;17&lt;/ref-type&gt;&lt;contributors&gt;&lt;authors&gt;&lt;author&gt;Cellamare, Angelo&lt;/author&gt;&lt;author&gt;Coccaro, Nicoletta&lt;/author&gt;&lt;author&gt;Nuzzi, Maria C.&lt;/author&gt;&lt;author&gt;Casieri, Paola&lt;/author&gt;&lt;author&gt;Tampoia, Marilina&lt;/author&gt;&lt;author&gt;Maggiolini, Flavia A.&lt;/author&gt;&lt;author&gt;Gentile, Mattia&lt;/author&gt;&lt;author&gt;Ficarella, Romina&lt;/author&gt;&lt;author&gt;Ponzi, Emanuela&lt;/author&gt;&lt;author&gt;Conserva, Maria R.&lt;/author&gt;&lt;author&gt;Cardarelli, Laura&lt;/author&gt;&lt;author&gt;Panarese, Annunziata&lt;/author&gt;&lt;author&gt;Antonacci, Francesca&lt;/author&gt;&lt;author&gt;Gesario, Antonia&lt;/author&gt;&lt;/authors&gt;&lt;/contributors&gt;&lt;titles&gt;&lt;title&gt;Cytogenetic and Array-CGH Characterization of a Simple Case of Reciprocal t(3;10) Translocation Reveals a Hidden Deletion at 5q12&lt;/title&gt;&lt;secondary-title&gt;Genes&lt;/secondary-title&gt;&lt;/titles&gt;&lt;periodical&gt;&lt;full-title&gt;Genes&lt;/full-title&gt;&lt;/periodical&gt;&lt;volume&gt;12&lt;/volume&gt;&lt;number&gt;6&lt;/number&gt;&lt;keywords&gt;&lt;keyword&gt;5q12 deletion&lt;/keyword&gt;&lt;keyword&gt;reciprocal t(3&lt;/keyword&gt;&lt;keyword&gt;10) translocation&lt;/keyword&gt;&lt;keyword&gt;growth retardation&lt;/keyword&gt;&lt;keyword&gt;array-CGH&lt;/keyword&gt;&lt;keyword&gt;cytogenetics&lt;/keyword&gt;&lt;/keywords&gt;&lt;dates&gt;&lt;year&gt;2021&lt;/year&gt;&lt;/dates&gt;&lt;isbn&gt;2073-4425&lt;/isbn&gt;&lt;urls&gt;&lt;/urls&gt;&lt;electronic-resource-num&gt;10.3390/genes12060877&lt;/electronic-resource-num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35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 xml:space="preserve">: </w:t>
      </w: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549515F" wp14:editId="7EABF952">
            <wp:extent cx="6358467" cy="1946397"/>
            <wp:effectExtent l="0" t="0" r="4445" b="0"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6378180" cy="19524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B6A3E2" w14:textId="77777777" w:rsidR="00E56357" w:rsidRPr="000137B2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498F75D8" w14:textId="35059F22" w:rsidR="00E569C4" w:rsidRPr="000137B2" w:rsidRDefault="00E569C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58E6CBFC" w14:textId="7E9D83FD" w:rsidR="00E569C4" w:rsidRPr="000137B2" w:rsidRDefault="00E569C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FBEAE4D" wp14:editId="5E1EFCFD">
            <wp:extent cx="5430982" cy="3432054"/>
            <wp:effectExtent l="0" t="0" r="0" b="0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3538" cy="3446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DD884D" w14:textId="4C20E768" w:rsidR="00E56357" w:rsidRPr="000137B2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5q11.2 (Green) = Snijers Blok P2</w:t>
      </w:r>
      <w:r w:rsidR="00FB02E6" w:rsidRPr="000137B2">
        <w:rPr>
          <w:rFonts w:ascii="Calibri Light" w:hAnsi="Calibri Light" w:cs="Calibri Light"/>
          <w:b/>
          <w:bCs/>
        </w:rPr>
        <w:t xml:space="preserve"> = </w:t>
      </w:r>
      <w:bookmarkStart w:id="40" w:name="_Hlk75864091"/>
      <w:r w:rsidR="00FB02E6" w:rsidRPr="000137B2">
        <w:rPr>
          <w:rFonts w:ascii="Calibri Light" w:eastAsia="Calibri" w:hAnsi="Calibri Light" w:cs="Calibri Light"/>
        </w:rPr>
        <w:t>chr5:50500000-56300000</w:t>
      </w:r>
      <w:bookmarkEnd w:id="40"/>
      <w:r w:rsidR="00FB02E6" w:rsidRPr="000137B2">
        <w:rPr>
          <w:rFonts w:ascii="Calibri Light" w:eastAsia="Calibri" w:hAnsi="Calibri Light" w:cs="Calibri Light"/>
        </w:rPr>
        <w:t xml:space="preserve"> (hg19)</w:t>
      </w:r>
    </w:p>
    <w:p w14:paraId="06A822D6" w14:textId="6FB24A92" w:rsidR="00E56357" w:rsidRPr="000137B2" w:rsidRDefault="00E5635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5q12 (Blue) = Jaillard P2</w:t>
      </w:r>
      <w:r w:rsidR="00FB02E6" w:rsidRPr="000137B2">
        <w:rPr>
          <w:rFonts w:ascii="Calibri Light" w:hAnsi="Calibri Light" w:cs="Calibri Light"/>
          <w:b/>
          <w:bCs/>
        </w:rPr>
        <w:t xml:space="preserve"> = </w:t>
      </w:r>
      <w:r w:rsidR="00FB02E6" w:rsidRPr="000137B2">
        <w:rPr>
          <w:rFonts w:ascii="Calibri Light" w:hAnsi="Calibri Light" w:cs="Calibri Light"/>
        </w:rPr>
        <w:t>chr5:56264851-62021754 (hg18)</w:t>
      </w:r>
    </w:p>
    <w:p w14:paraId="30E51991" w14:textId="2023EC0F" w:rsidR="003137B6" w:rsidRPr="000137B2" w:rsidRDefault="00374576" w:rsidP="009B555C">
      <w:pPr>
        <w:pStyle w:val="Heading1"/>
        <w:tabs>
          <w:tab w:val="left" w:pos="333"/>
        </w:tabs>
        <w:rPr>
          <w:noProof/>
        </w:rPr>
      </w:pPr>
      <w:bookmarkStart w:id="41" w:name="_Toc84971396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33</w:t>
        </w:r>
      </w:fldSimple>
      <w:r w:rsidRPr="000137B2">
        <w:t xml:space="preserve">: 5q14.3-q15 </w:t>
      </w:r>
      <w:r w:rsidRPr="002A0EDA">
        <w:t>Proximal</w:t>
      </w:r>
      <w:r w:rsidRPr="000137B2">
        <w:rPr>
          <w:noProof/>
        </w:rPr>
        <w:t>, Distal</w:t>
      </w:r>
      <w:bookmarkEnd w:id="41"/>
    </w:p>
    <w:p w14:paraId="138AF61F" w14:textId="69AB396D" w:rsidR="00CB1AF4" w:rsidRPr="000137B2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Hotz 2013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Ib3R6PC9BdXRob3I+PFllYXI+MjAxMzwvWWVhcj48UmVj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IxMjQtMzM8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Ib3R6PC9BdXRob3I+PFllYXI+MjAxMzwvWWVhcj48UmVj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IxMjQtMzM8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36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5127561A" w14:textId="0B43F535" w:rsidR="00971100" w:rsidRPr="000137B2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17484027" wp14:editId="11B2967D">
            <wp:extent cx="4960620" cy="4232179"/>
            <wp:effectExtent l="0" t="0" r="0" b="0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4968635" cy="4239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2606CC" w14:textId="77777777" w:rsidR="00FB02E6" w:rsidRPr="000137B2" w:rsidRDefault="00FB02E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4922A3C8" w14:textId="3C337BED" w:rsidR="00971100" w:rsidRPr="000137B2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20FC16B1" w14:textId="20CC1AA8" w:rsidR="00374576" w:rsidRPr="000137B2" w:rsidRDefault="003745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7F396DDD" wp14:editId="4FCFDAFD">
            <wp:extent cx="6111240" cy="3281962"/>
            <wp:effectExtent l="0" t="0" r="3810" b="0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6616" cy="329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4FD7A8" w14:textId="11B2A9B2" w:rsidR="00374576" w:rsidRPr="000137B2" w:rsidRDefault="003745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Proximal Region </w:t>
      </w:r>
      <w:proofErr w:type="gramStart"/>
      <w:r w:rsidRPr="000137B2">
        <w:rPr>
          <w:rFonts w:ascii="Calibri Light" w:hAnsi="Calibri Light" w:cs="Calibri Light"/>
          <w:b/>
          <w:bCs/>
        </w:rPr>
        <w:t>( Le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 Meur P6 ): </w:t>
      </w:r>
      <w:r w:rsidRPr="000137B2">
        <w:rPr>
          <w:rFonts w:ascii="Calibri Light" w:hAnsi="Calibri Light" w:cs="Calibri Light"/>
        </w:rPr>
        <w:t>chr5:86142512-90712814 (hg18)</w:t>
      </w:r>
    </w:p>
    <w:p w14:paraId="154BE498" w14:textId="5EB77BA1" w:rsidR="00C62D6C" w:rsidRPr="000137B2" w:rsidRDefault="00C62D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MEF2C (Le Meur C5): </w:t>
      </w:r>
      <w:r w:rsidRPr="000137B2">
        <w:rPr>
          <w:rFonts w:ascii="Calibri Light" w:eastAsia="Calibri" w:hAnsi="Calibri Light" w:cs="Calibri Light"/>
        </w:rPr>
        <w:t>chr5:88014058-88199922 (hg19)</w:t>
      </w:r>
      <w:r w:rsidRPr="000137B2">
        <w:rPr>
          <w:rFonts w:ascii="Calibri Light" w:hAnsi="Calibri Light" w:cs="Calibri Light"/>
          <w:b/>
          <w:bCs/>
        </w:rPr>
        <w:t xml:space="preserve"> </w:t>
      </w:r>
    </w:p>
    <w:p w14:paraId="1A5CF3BD" w14:textId="258ADAEB" w:rsidR="00374576" w:rsidRDefault="003745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Distal Region </w:t>
      </w:r>
      <w:proofErr w:type="gramStart"/>
      <w:r w:rsidRPr="000137B2">
        <w:rPr>
          <w:rFonts w:ascii="Calibri Light" w:hAnsi="Calibri Light" w:cs="Calibri Light"/>
          <w:b/>
          <w:bCs/>
        </w:rPr>
        <w:t>( Sobreiera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 ): </w:t>
      </w:r>
      <w:r w:rsidRPr="000137B2">
        <w:rPr>
          <w:rFonts w:ascii="Calibri Light" w:hAnsi="Calibri Light" w:cs="Calibri Light"/>
        </w:rPr>
        <w:t>chr5:90787099-98232469 (hg18)</w:t>
      </w:r>
    </w:p>
    <w:p w14:paraId="5AFD3B0B" w14:textId="1D4EC616" w:rsidR="005B0969" w:rsidRPr="000137B2" w:rsidRDefault="005B096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 xml:space="preserve">Distal SRO (Al-Kateb to Brown): </w:t>
      </w:r>
      <w:r w:rsidRPr="005B0969">
        <w:rPr>
          <w:rFonts w:ascii="Calibri Light" w:hAnsi="Calibri Light" w:cs="Calibri Light"/>
        </w:rPr>
        <w:t>chr5:92742875-92972632 (hg18)</w:t>
      </w:r>
    </w:p>
    <w:p w14:paraId="0656A34B" w14:textId="2F2579E6" w:rsidR="00D056FB" w:rsidRPr="000137B2" w:rsidRDefault="00943344" w:rsidP="009B555C">
      <w:pPr>
        <w:pStyle w:val="Heading1"/>
        <w:tabs>
          <w:tab w:val="left" w:pos="333"/>
        </w:tabs>
        <w:rPr>
          <w:b/>
          <w:bCs/>
        </w:rPr>
      </w:pPr>
      <w:bookmarkStart w:id="42" w:name="_Toc8497139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34</w:t>
        </w:r>
      </w:fldSimple>
      <w:r w:rsidRPr="000137B2">
        <w:t xml:space="preserve">: </w:t>
      </w:r>
      <w:r w:rsidRPr="002A0EDA">
        <w:t>5q31</w:t>
      </w:r>
      <w:r w:rsidRPr="000137B2">
        <w:t>.3</w:t>
      </w:r>
      <w:bookmarkEnd w:id="42"/>
    </w:p>
    <w:p w14:paraId="50EF73D3" w14:textId="658FE166" w:rsidR="000C49B9" w:rsidRPr="000137B2" w:rsidRDefault="000C49B9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Figure 2 of Brown 2013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cm93bjwvQXV0aG9yPjxZZWFyPjIwMTM8L1llYXI+PFJl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jYwNC04PC9wYWdlcz48dm9sdW1lPjE2MWE8L3ZvbHVtZT48bnVt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Ccm93bjwvQXV0aG9yPjxZZWFyPjIwMTM8L1llYXI+PFJl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jYwNC04PC9wYWdlcz48dm9sdW1lPjE2MWE8L3ZvbHVtZT48bnVt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eastAsia="Calibri" w:hAnsi="Calibri Light" w:cs="Calibri Light"/>
          <w:i/>
          <w:iCs/>
        </w:rPr>
      </w:r>
      <w:r w:rsidR="00FB2DDC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0137B2">
        <w:rPr>
          <w:rFonts w:ascii="Calibri Light" w:eastAsia="Calibri" w:hAnsi="Calibri Light" w:cs="Calibri Light"/>
          <w:i/>
          <w:iCs/>
        </w:rPr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37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 xml:space="preserve">: </w:t>
      </w:r>
    </w:p>
    <w:p w14:paraId="7F09E2FE" w14:textId="01A5431E" w:rsidR="00D056FB" w:rsidRPr="000137B2" w:rsidRDefault="00D056F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4DE6B85F" wp14:editId="273BF5D8">
            <wp:extent cx="6858000" cy="2967355"/>
            <wp:effectExtent l="0" t="0" r="0" b="4445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967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58B4F" w14:textId="77777777" w:rsidR="00B8097E" w:rsidRPr="000137B2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0C3F883F" w14:textId="288E694F" w:rsidR="00D056FB" w:rsidRPr="000137B2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:</w:t>
      </w:r>
      <w:r w:rsidRPr="000137B2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096B81A8" wp14:editId="4E6BD13D">
            <wp:extent cx="6858000" cy="2326005"/>
            <wp:effectExtent l="0" t="0" r="0" b="0"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326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AC93F" w14:textId="54667673" w:rsidR="00B8097E" w:rsidRPr="000137B2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hole Region </w:t>
      </w:r>
      <w:proofErr w:type="gramStart"/>
      <w:r w:rsidRPr="000137B2">
        <w:rPr>
          <w:rFonts w:ascii="Calibri Light" w:eastAsia="Calibri" w:hAnsi="Calibri Light" w:cs="Calibri Light"/>
          <w:b/>
          <w:bCs/>
        </w:rPr>
        <w:t>( Hosoki</w:t>
      </w:r>
      <w:proofErr w:type="gramEnd"/>
      <w:r w:rsidRPr="000137B2">
        <w:rPr>
          <w:rFonts w:ascii="Calibri Light" w:eastAsia="Calibri" w:hAnsi="Calibri Light" w:cs="Calibri Light"/>
          <w:b/>
          <w:bCs/>
        </w:rPr>
        <w:t xml:space="preserve"> P3 – Brown P2 ):</w:t>
      </w:r>
      <w:r w:rsidR="00C765ED" w:rsidRPr="000137B2">
        <w:rPr>
          <w:rFonts w:ascii="Calibri Light" w:eastAsia="Calibri" w:hAnsi="Calibri Light" w:cs="Calibri Light"/>
        </w:rPr>
        <w:t xml:space="preserve"> chr5:138011434-141309459 (hg18)</w:t>
      </w:r>
    </w:p>
    <w:p w14:paraId="65C44274" w14:textId="0CD08925" w:rsidR="00B8097E" w:rsidRPr="000137B2" w:rsidRDefault="00B8097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SRO </w:t>
      </w:r>
      <w:proofErr w:type="gramStart"/>
      <w:r w:rsidRPr="000137B2">
        <w:rPr>
          <w:rFonts w:ascii="Calibri Light" w:eastAsia="Calibri" w:hAnsi="Calibri Light" w:cs="Calibri Light"/>
          <w:b/>
          <w:bCs/>
        </w:rPr>
        <w:t>( Brown</w:t>
      </w:r>
      <w:proofErr w:type="gramEnd"/>
      <w:r w:rsidRPr="000137B2">
        <w:rPr>
          <w:rFonts w:ascii="Calibri Light" w:eastAsia="Calibri" w:hAnsi="Calibri Light" w:cs="Calibri Light"/>
          <w:b/>
          <w:bCs/>
        </w:rPr>
        <w:t xml:space="preserve"> P2 – Hosoki P3 ):</w:t>
      </w:r>
      <w:r w:rsidR="00C765ED" w:rsidRPr="000137B2">
        <w:rPr>
          <w:rFonts w:ascii="Calibri Light" w:eastAsia="Calibri" w:hAnsi="Calibri Light" w:cs="Calibri Light"/>
          <w:b/>
          <w:bCs/>
        </w:rPr>
        <w:t xml:space="preserve"> </w:t>
      </w:r>
      <w:r w:rsidR="00C765ED" w:rsidRPr="000137B2">
        <w:rPr>
          <w:rFonts w:ascii="Calibri Light" w:eastAsia="Calibri" w:hAnsi="Calibri Light" w:cs="Calibri Light"/>
        </w:rPr>
        <w:t>chr5:139422959</w:t>
      </w:r>
      <w:r w:rsidR="00C765ED" w:rsidRPr="000137B2">
        <w:rPr>
          <w:rFonts w:ascii="Calibri Light" w:eastAsia="Calibri" w:hAnsi="Calibri Light" w:cs="Calibri Light"/>
          <w:b/>
          <w:bCs/>
        </w:rPr>
        <w:t>-</w:t>
      </w:r>
      <w:r w:rsidR="00C765ED" w:rsidRPr="000137B2">
        <w:rPr>
          <w:rFonts w:ascii="Calibri Light" w:eastAsia="Calibri" w:hAnsi="Calibri Light" w:cs="Calibri Light"/>
        </w:rPr>
        <w:t>139592820</w:t>
      </w:r>
    </w:p>
    <w:p w14:paraId="301A1F36" w14:textId="6B43FF3F" w:rsidR="00B8097E" w:rsidRPr="000137B2" w:rsidRDefault="00B8097E" w:rsidP="009B555C">
      <w:pPr>
        <w:pStyle w:val="ListParagraph"/>
        <w:numPr>
          <w:ilvl w:val="0"/>
          <w:numId w:val="10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Hosoki P3: </w:t>
      </w:r>
      <w:r w:rsidRPr="000137B2">
        <w:rPr>
          <w:rFonts w:ascii="Calibri Light" w:eastAsia="Calibri" w:hAnsi="Calibri Light" w:cs="Calibri Light"/>
        </w:rPr>
        <w:t>chr5:138011434-139592820 (hg18)</w:t>
      </w:r>
    </w:p>
    <w:p w14:paraId="5D7743A8" w14:textId="2E7DF5AD" w:rsidR="000E64ED" w:rsidRPr="000137B2" w:rsidRDefault="00B8097E" w:rsidP="009B555C">
      <w:pPr>
        <w:pStyle w:val="ListParagraph"/>
        <w:numPr>
          <w:ilvl w:val="0"/>
          <w:numId w:val="10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Brown P2: </w:t>
      </w:r>
      <w:r w:rsidRPr="000137B2">
        <w:rPr>
          <w:rFonts w:ascii="Calibri Light" w:eastAsia="Calibri" w:hAnsi="Calibri Light" w:cs="Calibri Light"/>
        </w:rPr>
        <w:t>chr5:139422959-141309459 (hg18)</w:t>
      </w:r>
    </w:p>
    <w:p w14:paraId="4052590B" w14:textId="77777777" w:rsidR="00DE03B4" w:rsidRPr="000137B2" w:rsidRDefault="00DE03B4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hAnsi="Calibri Light"/>
        </w:rPr>
        <w:br w:type="page"/>
      </w:r>
    </w:p>
    <w:p w14:paraId="5641D147" w14:textId="529185A2" w:rsidR="00DE03B4" w:rsidRPr="000137B2" w:rsidRDefault="00DE03B4" w:rsidP="009B555C">
      <w:pPr>
        <w:pStyle w:val="Heading1"/>
        <w:tabs>
          <w:tab w:val="left" w:pos="333"/>
        </w:tabs>
      </w:pPr>
      <w:bookmarkStart w:id="43" w:name="_Toc84971398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35</w:t>
        </w:r>
      </w:fldSimple>
      <w:r w:rsidRPr="000137B2">
        <w:t xml:space="preserve">: </w:t>
      </w:r>
      <w:r w:rsidRPr="002A0EDA">
        <w:t>6p25</w:t>
      </w:r>
      <w:bookmarkEnd w:id="43"/>
    </w:p>
    <w:p w14:paraId="46135DDB" w14:textId="5F76045F" w:rsidR="00DE03B4" w:rsidRPr="000137B2" w:rsidRDefault="00DE03B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4 of Linhares 2015</w:t>
      </w:r>
      <w:r w:rsidR="006D7865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Linhares&lt;/Author&gt;&lt;Year&gt;2015&lt;/Year&gt;&lt;RecNum&gt;561&lt;/RecNum&gt;&lt;DisplayText&gt;[38]&lt;/DisplayText&gt;&lt;record&gt;&lt;rec-number&gt;561&lt;/rec-number&gt;&lt;foreign-keys&gt;&lt;key app="EN" db-id="p9wv00a5yez0v1et5awv9pfoepd0x5dtwwpt" timestamp="1625683513"&gt;561&lt;/key&gt;&lt;/foreign-keys&gt;&lt;ref-type name="Journal Article"&gt;17&lt;/ref-type&gt;&lt;contributors&gt;&lt;authors&gt;&lt;author&gt;Linhares, Natália D.&lt;/author&gt;&lt;author&gt;Svartman, Marta&lt;/author&gt;&lt;author&gt;Rodrigues, Tatiane C.&lt;/author&gt;&lt;author&gt;Rosenberg, Carla&lt;/author&gt;&lt;author&gt;Valadares, Eugênia R.&lt;/author&gt;&lt;/authors&gt;&lt;/contributors&gt;&lt;titles&gt;&lt;title&gt;Subtelomeric 6p25 deletion/duplication: Report of a patient with new clinical findings and genotype–phenotype correlations&lt;/title&gt;&lt;secondary-title&gt;European Journal of Medical Genetics&lt;/secondary-title&gt;&lt;/titles&gt;&lt;periodical&gt;&lt;full-title&gt;Eur J Med Genet&lt;/full-title&gt;&lt;abbr-1&gt;European journal of medical genetics&lt;/abbr-1&gt;&lt;/periodical&gt;&lt;pages&gt;310-318&lt;/pages&gt;&lt;volume&gt;58&lt;/volume&gt;&lt;number&gt;5&lt;/number&gt;&lt;keywords&gt;&lt;keyword&gt;Comparative genomic hybridization&lt;/keyword&gt;&lt;keyword&gt;6p deletion&lt;/keyword&gt;&lt;keyword&gt;Human FOXC1 protein&lt;/keyword&gt;&lt;keyword&gt;Human FOXF2 protein&lt;/keyword&gt;&lt;keyword&gt;Human SERPINB6 protein&lt;/keyword&gt;&lt;keyword&gt;Human TUBB2A protein&lt;/keyword&gt;&lt;keyword&gt;Human NRN1 protein&lt;/keyword&gt;&lt;/keywords&gt;&lt;dates&gt;&lt;year&gt;2015&lt;/year&gt;&lt;pub-dates&gt;&lt;date&gt;2015/05/01/&lt;/date&gt;&lt;/pub-dates&gt;&lt;/dates&gt;&lt;isbn&gt;1769-7212&lt;/isbn&gt;&lt;urls&gt;&lt;related-urls&gt;&lt;url&gt;https://www.sciencedirect.com/science/article/pii/S1769721215000609&lt;/url&gt;&lt;/related-urls&gt;&lt;/urls&gt;&lt;electronic-resource-num&gt;https://doi.org/10.1016/j.ejmg.2015.02.011&lt;/electronic-resource-num&gt;&lt;/record&gt;&lt;/Cite&gt;&lt;/EndNote&gt;</w:instrText>
      </w:r>
      <w:r w:rsidR="006D7865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38]</w:t>
      </w:r>
      <w:r w:rsidR="006D7865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2028719C" w14:textId="54EE1C63" w:rsidR="00DE03B4" w:rsidRPr="000137B2" w:rsidRDefault="00DE03B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B0490C3" wp14:editId="29E615D5">
            <wp:extent cx="6858000" cy="3277235"/>
            <wp:effectExtent l="0" t="0" r="0" b="0"/>
            <wp:docPr id="237" name="Picture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77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C3E266" w14:textId="6452533F" w:rsidR="00DE03B4" w:rsidRPr="000137B2" w:rsidRDefault="00DE03B4" w:rsidP="009B555C">
      <w:p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 = Patient 27 = Vernon 2013:</w:t>
      </w:r>
      <w:r w:rsidRPr="000137B2">
        <w:rPr>
          <w:rFonts w:ascii="Calibri Light" w:hAnsi="Calibri Light" w:cs="Calibri Light"/>
        </w:rPr>
        <w:t xml:space="preserve"> </w:t>
      </w:r>
      <w:r w:rsidRPr="000137B2">
        <w:rPr>
          <w:rFonts w:ascii="Calibri Light" w:eastAsia="Times New Roman" w:hAnsi="Calibri Light" w:cs="Calibri Light"/>
        </w:rPr>
        <w:t>chr6:203619-2741187 (hg19)</w:t>
      </w:r>
    </w:p>
    <w:p w14:paraId="455095FE" w14:textId="73EB976A" w:rsidR="00DE03B4" w:rsidRPr="000137B2" w:rsidRDefault="00DE03B4" w:rsidP="009B555C">
      <w:pPr>
        <w:tabs>
          <w:tab w:val="left" w:pos="333"/>
        </w:tabs>
        <w:spacing w:after="0"/>
        <w:rPr>
          <w:rFonts w:ascii="Calibri Light" w:eastAsia="Times New Roman" w:hAnsi="Calibri Light" w:cs="Calibri Light"/>
          <w:b/>
          <w:bCs/>
        </w:rPr>
      </w:pPr>
      <w:r w:rsidRPr="000137B2">
        <w:rPr>
          <w:rFonts w:ascii="Calibri Light" w:eastAsia="Times New Roman" w:hAnsi="Calibri Light" w:cs="Calibri Light"/>
          <w:b/>
          <w:bCs/>
        </w:rPr>
        <w:t xml:space="preserve">SRO (EXOC2 to GMDS): </w:t>
      </w:r>
      <w:r w:rsidRPr="000137B2">
        <w:rPr>
          <w:rFonts w:ascii="Calibri Light" w:eastAsia="Times New Roman" w:hAnsi="Calibri Light" w:cs="Calibri Light"/>
        </w:rPr>
        <w:t>chr6:</w:t>
      </w:r>
      <w:r w:rsidRPr="000137B2">
        <w:rPr>
          <w:rFonts w:ascii="Calibri Light" w:hAnsi="Calibri Light" w:cs="Calibri Light"/>
        </w:rPr>
        <w:t>485138</w:t>
      </w:r>
      <w:r w:rsidRPr="000137B2">
        <w:rPr>
          <w:rFonts w:ascii="Calibri Light" w:eastAsia="Times New Roman" w:hAnsi="Calibri Light" w:cs="Calibri Light"/>
        </w:rPr>
        <w:t>-2245868 (hg19)</w:t>
      </w:r>
    </w:p>
    <w:p w14:paraId="3B1CEAA7" w14:textId="63818CCD" w:rsidR="00DE03B4" w:rsidRPr="000137B2" w:rsidRDefault="00DE03B4" w:rsidP="006163EF">
      <w:pPr>
        <w:pStyle w:val="ListParagraph"/>
        <w:numPr>
          <w:ilvl w:val="0"/>
          <w:numId w:val="28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EXOC2:</w:t>
      </w:r>
      <w:r w:rsidRPr="000137B2">
        <w:rPr>
          <w:rFonts w:ascii="Calibri Light" w:hAnsi="Calibri Light"/>
        </w:rPr>
        <w:t xml:space="preserve"> </w:t>
      </w:r>
      <w:r w:rsidRPr="000137B2">
        <w:rPr>
          <w:rFonts w:ascii="Calibri Light" w:hAnsi="Calibri Light" w:cs="Calibri Light"/>
        </w:rPr>
        <w:t>chr6:485,138-693,141 (hg19)</w:t>
      </w:r>
    </w:p>
    <w:p w14:paraId="4423A0C3" w14:textId="575B38E1" w:rsidR="00DE03B4" w:rsidRPr="00DC2D02" w:rsidRDefault="00DE03B4" w:rsidP="006163EF">
      <w:pPr>
        <w:pStyle w:val="ListParagraph"/>
        <w:numPr>
          <w:ilvl w:val="0"/>
          <w:numId w:val="28"/>
        </w:numPr>
        <w:tabs>
          <w:tab w:val="left" w:pos="333"/>
        </w:tabs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GMDS:</w:t>
      </w:r>
      <w:r w:rsidRPr="000137B2">
        <w:rPr>
          <w:rFonts w:ascii="Calibri Light" w:hAnsi="Calibri Light"/>
        </w:rPr>
        <w:t xml:space="preserve"> </w:t>
      </w:r>
      <w:r w:rsidRPr="000137B2">
        <w:rPr>
          <w:rFonts w:ascii="Calibri Light" w:hAnsi="Calibri Light" w:cs="Calibri Light"/>
        </w:rPr>
        <w:t>chr6:1,624,035-2,245,868 (hg19)</w:t>
      </w:r>
    </w:p>
    <w:p w14:paraId="456C75A0" w14:textId="77777777" w:rsidR="00DC2D02" w:rsidRPr="00DC2D02" w:rsidRDefault="00DC2D02" w:rsidP="009B555C">
      <w:pPr>
        <w:tabs>
          <w:tab w:val="left" w:pos="333"/>
        </w:tabs>
        <w:rPr>
          <w:rFonts w:ascii="Calibri Light" w:hAnsi="Calibri Light" w:cs="Calibri Light"/>
          <w:b/>
          <w:bCs/>
        </w:rPr>
      </w:pPr>
    </w:p>
    <w:p w14:paraId="65C3CC4B" w14:textId="185EC98E" w:rsidR="000E64ED" w:rsidRPr="000137B2" w:rsidRDefault="000E64ED" w:rsidP="009B555C">
      <w:pPr>
        <w:pStyle w:val="Heading1"/>
        <w:tabs>
          <w:tab w:val="left" w:pos="333"/>
        </w:tabs>
      </w:pPr>
      <w:bookmarkStart w:id="44" w:name="_Toc84971399"/>
      <w:r w:rsidRPr="000137B2">
        <w:t xml:space="preserve">Primary CNV </w:t>
      </w:r>
      <w:fldSimple w:instr=" SEQ Primary_CNV \* ARABIC ">
        <w:r w:rsidR="00A360AB">
          <w:rPr>
            <w:noProof/>
          </w:rPr>
          <w:t>36</w:t>
        </w:r>
      </w:fldSimple>
      <w:r w:rsidRPr="000137B2">
        <w:t>: 6p25.</w:t>
      </w:r>
      <w:r w:rsidRPr="002A0EDA">
        <w:t>1</w:t>
      </w:r>
      <w:r w:rsidR="00AC4B27">
        <w:t>-</w:t>
      </w:r>
      <w:r w:rsidRPr="002A0EDA">
        <w:t>p24</w:t>
      </w:r>
      <w:r w:rsidRPr="000137B2">
        <w:t>.3</w:t>
      </w:r>
      <w:bookmarkEnd w:id="44"/>
    </w:p>
    <w:p w14:paraId="6D3F7395" w14:textId="1F2C8566" w:rsidR="000E64ED" w:rsidRPr="000137B2" w:rsidRDefault="000E64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D of Kent 2020</w:t>
      </w:r>
      <w:r w:rsidR="006D7865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LZW50PC9BdXRob3I+PFllYXI+MjAyMDwvWWVhcj48UmVj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LZW50PC9BdXRob3I+PFllYXI+MjAyMDwvWWVhcj48UmVj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6D7865" w:rsidRPr="000137B2">
        <w:rPr>
          <w:rFonts w:ascii="Calibri Light" w:hAnsi="Calibri Light" w:cs="Calibri Light"/>
          <w:i/>
          <w:iCs/>
        </w:rPr>
      </w:r>
      <w:r w:rsidR="006D7865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39]</w:t>
      </w:r>
      <w:r w:rsidR="006D7865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2AEEA6E6" w14:textId="67B0944E" w:rsidR="000E64ED" w:rsidRPr="000137B2" w:rsidRDefault="000E64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C36634D" wp14:editId="4A900FCA">
            <wp:extent cx="2908300" cy="1476266"/>
            <wp:effectExtent l="0" t="0" r="635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2927594" cy="14860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90E87" w14:textId="4BC257CD" w:rsidR="00B8097E" w:rsidRPr="000137B2" w:rsidRDefault="000E64ED" w:rsidP="009B555C">
      <w:pPr>
        <w:tabs>
          <w:tab w:val="left" w:pos="333"/>
        </w:tabs>
        <w:rPr>
          <w:rFonts w:ascii="Calibri Light" w:eastAsia="Times New Roman" w:hAnsi="Calibri Light" w:cs="Calibri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Whole Region (Qi): </w:t>
      </w:r>
      <w:r w:rsidRPr="000137B2">
        <w:rPr>
          <w:rFonts w:ascii="Calibri Light" w:eastAsia="Times New Roman" w:hAnsi="Calibri Light" w:cs="Calibri"/>
          <w:color w:val="000000"/>
        </w:rPr>
        <w:t>chr6:4745144-10384769 (hg19)</w:t>
      </w:r>
    </w:p>
    <w:p w14:paraId="4B59F3E3" w14:textId="77777777" w:rsidR="00DE03B4" w:rsidRPr="000137B2" w:rsidRDefault="00DE03B4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hAnsi="Calibri Light"/>
        </w:rPr>
        <w:br w:type="page"/>
      </w:r>
    </w:p>
    <w:p w14:paraId="6CDBCAF3" w14:textId="057EADB5" w:rsidR="00B8097E" w:rsidRPr="002A0EDA" w:rsidRDefault="00971100" w:rsidP="009B555C">
      <w:pPr>
        <w:pStyle w:val="Heading1"/>
        <w:tabs>
          <w:tab w:val="left" w:pos="333"/>
        </w:tabs>
        <w:spacing w:before="0"/>
      </w:pPr>
      <w:bookmarkStart w:id="45" w:name="_Toc8497140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37</w:t>
        </w:r>
      </w:fldSimple>
      <w:r w:rsidRPr="000137B2">
        <w:t xml:space="preserve">: </w:t>
      </w:r>
      <w:r w:rsidR="000B03FE" w:rsidRPr="000137B2">
        <w:t>6q12-</w:t>
      </w:r>
      <w:r w:rsidR="000B03FE" w:rsidRPr="002A0EDA">
        <w:t>q14.1</w:t>
      </w:r>
      <w:bookmarkEnd w:id="45"/>
    </w:p>
    <w:p w14:paraId="77C79868" w14:textId="5A39581D" w:rsidR="000B03FE" w:rsidRPr="002A0EDA" w:rsidRDefault="000B03FE" w:rsidP="009B555C">
      <w:pPr>
        <w:pStyle w:val="Heading1"/>
        <w:tabs>
          <w:tab w:val="left" w:pos="333"/>
        </w:tabs>
        <w:spacing w:before="0"/>
      </w:pPr>
      <w:bookmarkStart w:id="46" w:name="_Toc84971401"/>
      <w:r w:rsidRPr="002A0EDA">
        <w:t xml:space="preserve">Primary CNV </w:t>
      </w:r>
      <w:fldSimple w:instr=" SEQ Primary_CNV \* ARABIC ">
        <w:r w:rsidR="00A360AB">
          <w:rPr>
            <w:noProof/>
          </w:rPr>
          <w:t>38</w:t>
        </w:r>
      </w:fldSimple>
      <w:r w:rsidRPr="002A0EDA">
        <w:t>: 6q13-q14.2</w:t>
      </w:r>
      <w:bookmarkEnd w:id="46"/>
    </w:p>
    <w:p w14:paraId="3F2EBEDA" w14:textId="1C6C0649" w:rsidR="000B03FE" w:rsidRPr="002A0EDA" w:rsidRDefault="000B03FE" w:rsidP="009B555C">
      <w:pPr>
        <w:pStyle w:val="Heading1"/>
        <w:tabs>
          <w:tab w:val="left" w:pos="333"/>
        </w:tabs>
        <w:spacing w:before="0"/>
      </w:pPr>
      <w:bookmarkStart w:id="47" w:name="_Toc84971402"/>
      <w:r w:rsidRPr="002A0EDA">
        <w:t xml:space="preserve">Primary CNV </w:t>
      </w:r>
      <w:fldSimple w:instr=" SEQ Primary_CNV \* ARABIC ">
        <w:r w:rsidR="00A360AB">
          <w:rPr>
            <w:noProof/>
          </w:rPr>
          <w:t>39</w:t>
        </w:r>
      </w:fldSimple>
      <w:r w:rsidRPr="002A0EDA">
        <w:t>: 6q1</w:t>
      </w:r>
      <w:r w:rsidR="00956CC3">
        <w:t>4.1-q14.3</w:t>
      </w:r>
      <w:bookmarkEnd w:id="47"/>
    </w:p>
    <w:p w14:paraId="7F5C7F58" w14:textId="7611578F" w:rsidR="000B03FE" w:rsidRPr="002A0EDA" w:rsidRDefault="000B03FE" w:rsidP="009B555C">
      <w:pPr>
        <w:pStyle w:val="Heading1"/>
        <w:tabs>
          <w:tab w:val="left" w:pos="333"/>
        </w:tabs>
        <w:spacing w:before="0"/>
      </w:pPr>
      <w:bookmarkStart w:id="48" w:name="_Toc84971403"/>
      <w:r w:rsidRPr="002A0EDA">
        <w:t xml:space="preserve">Primary CNV </w:t>
      </w:r>
      <w:fldSimple w:instr=" SEQ Primary_CNV \* ARABIC ">
        <w:r w:rsidR="00A360AB">
          <w:rPr>
            <w:noProof/>
          </w:rPr>
          <w:t>40</w:t>
        </w:r>
      </w:fldSimple>
      <w:r w:rsidRPr="002A0EDA">
        <w:t>: 6q14.1-q15</w:t>
      </w:r>
      <w:bookmarkEnd w:id="48"/>
    </w:p>
    <w:p w14:paraId="23A7A67D" w14:textId="7163E55A" w:rsidR="000B03FE" w:rsidRPr="000137B2" w:rsidRDefault="000B03FE" w:rsidP="009B555C">
      <w:pPr>
        <w:pStyle w:val="Heading1"/>
        <w:tabs>
          <w:tab w:val="left" w:pos="333"/>
        </w:tabs>
        <w:spacing w:before="0"/>
      </w:pPr>
      <w:bookmarkStart w:id="49" w:name="_Toc84971404"/>
      <w:r w:rsidRPr="002A0EDA">
        <w:t xml:space="preserve">Primary CNV </w:t>
      </w:r>
      <w:fldSimple w:instr=" SEQ Primary_CNV \* ARABIC ">
        <w:r w:rsidR="00A360AB">
          <w:rPr>
            <w:noProof/>
          </w:rPr>
          <w:t>41</w:t>
        </w:r>
      </w:fldSimple>
      <w:r w:rsidRPr="002A0EDA">
        <w:t>: 6q14.3</w:t>
      </w:r>
      <w:r w:rsidRPr="000137B2">
        <w:t>-q16.3</w:t>
      </w:r>
      <w:bookmarkEnd w:id="49"/>
    </w:p>
    <w:p w14:paraId="2D6481D3" w14:textId="0D8361CF" w:rsidR="00971100" w:rsidRPr="000137B2" w:rsidRDefault="0097110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 xml:space="preserve">Figure </w:t>
      </w:r>
      <w:r w:rsidR="00B755B8" w:rsidRPr="000137B2">
        <w:rPr>
          <w:rFonts w:ascii="Calibri Light" w:hAnsi="Calibri Light" w:cs="Calibri Light"/>
          <w:i/>
          <w:iCs/>
        </w:rPr>
        <w:t>1</w:t>
      </w:r>
      <w:r w:rsidRPr="000137B2">
        <w:rPr>
          <w:rFonts w:ascii="Calibri Light" w:hAnsi="Calibri Light" w:cs="Calibri Light"/>
          <w:i/>
          <w:iCs/>
        </w:rPr>
        <w:t xml:space="preserve"> of </w:t>
      </w:r>
      <w:r w:rsidR="00B755B8" w:rsidRPr="000137B2">
        <w:rPr>
          <w:rFonts w:ascii="Calibri Light" w:hAnsi="Calibri Light" w:cs="Calibri Light"/>
          <w:i/>
          <w:iCs/>
        </w:rPr>
        <w:t>Engwerda 2018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Engwerda&lt;/Author&gt;&lt;Year&gt;2018&lt;/Year&gt;&lt;RecNum&gt;95&lt;/RecNum&gt;&lt;DisplayText&gt;[40]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40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654D1313" w14:textId="459D1AC1" w:rsidR="00B755B8" w:rsidRPr="000137B2" w:rsidRDefault="00B755B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76A3E36C" wp14:editId="058B21D2">
            <wp:extent cx="6858000" cy="4547870"/>
            <wp:effectExtent l="0" t="0" r="0" b="508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54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D24CA" w14:textId="77777777" w:rsidR="00DC2D02" w:rsidRDefault="00DC2D0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3718310F" w14:textId="63DE4FED" w:rsidR="00B755B8" w:rsidRPr="000137B2" w:rsidRDefault="00B755B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Regions:</w:t>
      </w:r>
    </w:p>
    <w:p w14:paraId="4A240DE0" w14:textId="4C31965A" w:rsidR="00B755B8" w:rsidRPr="000137B2" w:rsidRDefault="00B755B8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A </w:t>
      </w:r>
      <w:r w:rsidR="006D7865" w:rsidRPr="000137B2">
        <w:rPr>
          <w:rFonts w:ascii="Calibri Light" w:hAnsi="Calibri Light" w:cs="Calibri Light"/>
          <w:b/>
          <w:bCs/>
        </w:rPr>
        <w:t>[</w:t>
      </w:r>
      <w:r w:rsidRPr="000137B2">
        <w:rPr>
          <w:rFonts w:ascii="Calibri Light" w:hAnsi="Calibri Light" w:cs="Calibri Light"/>
          <w:b/>
          <w:bCs/>
        </w:rPr>
        <w:t xml:space="preserve"> </w:t>
      </w:r>
      <w:r w:rsidR="000B03FE" w:rsidRPr="000137B2">
        <w:rPr>
          <w:rFonts w:ascii="Calibri Light" w:hAnsi="Calibri Light" w:cs="Calibri Light"/>
          <w:b/>
          <w:bCs/>
        </w:rPr>
        <w:t>6q12-q14.1;</w:t>
      </w:r>
      <w:r w:rsidR="000B03FE" w:rsidRPr="000137B2">
        <w:rPr>
          <w:rFonts w:ascii="Calibri Light" w:hAnsi="Calibri Light" w:cs="Calibri Light"/>
        </w:rPr>
        <w:t xml:space="preserve"> </w:t>
      </w:r>
      <w:r w:rsidRPr="000137B2">
        <w:rPr>
          <w:rFonts w:ascii="Calibri Light" w:hAnsi="Calibri Light" w:cs="Calibri Light"/>
          <w:b/>
          <w:bCs/>
        </w:rPr>
        <w:t xml:space="preserve">Wang </w:t>
      </w:r>
      <w:proofErr w:type="gramStart"/>
      <w:r w:rsidRPr="000137B2">
        <w:rPr>
          <w:rFonts w:ascii="Calibri Light" w:hAnsi="Calibri Light" w:cs="Calibri Light"/>
          <w:b/>
          <w:bCs/>
        </w:rPr>
        <w:t>1</w:t>
      </w:r>
      <w:r w:rsidR="000B03FE" w:rsidRPr="000137B2">
        <w:rPr>
          <w:rFonts w:ascii="Calibri Light" w:hAnsi="Calibri Light" w:cs="Calibri Light"/>
          <w:b/>
          <w:bCs/>
        </w:rPr>
        <w:t xml:space="preserve"> </w:t>
      </w:r>
      <w:r w:rsidR="006D7865" w:rsidRPr="000137B2">
        <w:rPr>
          <w:rFonts w:ascii="Calibri Light" w:hAnsi="Calibri Light" w:cs="Calibri Light"/>
          <w:b/>
          <w:bCs/>
        </w:rPr>
        <w:t>]</w:t>
      </w:r>
      <w:proofErr w:type="gramEnd"/>
      <w:r w:rsidRPr="000137B2">
        <w:rPr>
          <w:rFonts w:ascii="Calibri Light" w:hAnsi="Calibri Light" w:cs="Calibri Light"/>
          <w:b/>
          <w:bCs/>
        </w:rPr>
        <w:t>:</w:t>
      </w:r>
      <w:r w:rsidR="000B03FE" w:rsidRPr="000137B2">
        <w:rPr>
          <w:rFonts w:ascii="Calibri Light" w:hAnsi="Calibri Light" w:cs="Calibri Light"/>
          <w:b/>
          <w:bCs/>
        </w:rPr>
        <w:t xml:space="preserve"> </w:t>
      </w:r>
      <w:r w:rsidR="00A5238A" w:rsidRPr="000137B2">
        <w:rPr>
          <w:rFonts w:ascii="Calibri Light" w:hAnsi="Calibri Light" w:cs="Calibri Light"/>
        </w:rPr>
        <w:t>chr6:64535801-80178353</w:t>
      </w:r>
      <w:r w:rsidR="00C62D6C" w:rsidRPr="000137B2">
        <w:rPr>
          <w:rFonts w:ascii="Calibri Light" w:hAnsi="Calibri Light" w:cs="Calibri Light"/>
        </w:rPr>
        <w:t xml:space="preserve"> </w:t>
      </w:r>
      <w:r w:rsidR="000B03FE" w:rsidRPr="000137B2">
        <w:rPr>
          <w:rFonts w:ascii="Calibri Light" w:hAnsi="Calibri Light" w:cs="Calibri Light"/>
        </w:rPr>
        <w:t>(hg1</w:t>
      </w:r>
      <w:r w:rsidR="00A5238A" w:rsidRPr="000137B2">
        <w:rPr>
          <w:rFonts w:ascii="Calibri Light" w:hAnsi="Calibri Light" w:cs="Calibri Light"/>
        </w:rPr>
        <w:t>9</w:t>
      </w:r>
      <w:r w:rsidR="000B03FE" w:rsidRPr="000137B2">
        <w:rPr>
          <w:rFonts w:ascii="Calibri Light" w:hAnsi="Calibri Light" w:cs="Calibri Light"/>
        </w:rPr>
        <w:t>)</w:t>
      </w:r>
    </w:p>
    <w:p w14:paraId="78B79FCF" w14:textId="3839D9E1" w:rsidR="000B03FE" w:rsidRPr="000137B2" w:rsidRDefault="00B755B8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B </w:t>
      </w:r>
      <w:r w:rsidR="006D7865" w:rsidRPr="000137B2">
        <w:rPr>
          <w:rFonts w:ascii="Calibri Light" w:hAnsi="Calibri Light" w:cs="Calibri Light"/>
          <w:b/>
          <w:bCs/>
        </w:rPr>
        <w:t>[</w:t>
      </w:r>
      <w:r w:rsidRPr="000137B2">
        <w:rPr>
          <w:rFonts w:ascii="Calibri Light" w:hAnsi="Calibri Light" w:cs="Calibri Light"/>
          <w:b/>
          <w:bCs/>
        </w:rPr>
        <w:t xml:space="preserve"> </w:t>
      </w:r>
      <w:r w:rsidR="000B03FE" w:rsidRPr="000137B2">
        <w:rPr>
          <w:rFonts w:ascii="Calibri Light" w:hAnsi="Calibri Light" w:cs="Calibri Light"/>
          <w:b/>
          <w:bCs/>
        </w:rPr>
        <w:t xml:space="preserve">6q13-q14.2; Wang </w:t>
      </w:r>
      <w:proofErr w:type="gramStart"/>
      <w:r w:rsidR="000B03FE" w:rsidRPr="000137B2">
        <w:rPr>
          <w:rFonts w:ascii="Calibri Light" w:hAnsi="Calibri Light" w:cs="Calibri Light"/>
          <w:b/>
          <w:bCs/>
        </w:rPr>
        <w:t xml:space="preserve">2 </w:t>
      </w:r>
      <w:r w:rsidR="006D7865" w:rsidRPr="000137B2">
        <w:rPr>
          <w:rFonts w:ascii="Calibri Light" w:hAnsi="Calibri Light" w:cs="Calibri Light"/>
          <w:b/>
          <w:bCs/>
        </w:rPr>
        <w:t>]</w:t>
      </w:r>
      <w:proofErr w:type="gramEnd"/>
      <w:r w:rsidR="000B03FE" w:rsidRPr="000137B2">
        <w:rPr>
          <w:rFonts w:ascii="Calibri Light" w:hAnsi="Calibri Light" w:cs="Calibri Light"/>
          <w:b/>
          <w:bCs/>
        </w:rPr>
        <w:t xml:space="preserve">: </w:t>
      </w:r>
      <w:r w:rsidR="00A5238A" w:rsidRPr="000137B2">
        <w:rPr>
          <w:rFonts w:ascii="Calibri Light" w:hAnsi="Calibri Light" w:cs="Calibri Light"/>
        </w:rPr>
        <w:t>chr6:72548959-84576295</w:t>
      </w:r>
      <w:r w:rsidR="000B03FE" w:rsidRPr="000137B2">
        <w:rPr>
          <w:rFonts w:ascii="Calibri Light" w:hAnsi="Calibri Light" w:cs="Calibri Light"/>
        </w:rPr>
        <w:t xml:space="preserve"> (hg1</w:t>
      </w:r>
      <w:r w:rsidR="00A5238A" w:rsidRPr="000137B2">
        <w:rPr>
          <w:rFonts w:ascii="Calibri Light" w:hAnsi="Calibri Light" w:cs="Calibri Light"/>
        </w:rPr>
        <w:t>9</w:t>
      </w:r>
      <w:r w:rsidR="000B03FE" w:rsidRPr="000137B2">
        <w:rPr>
          <w:rFonts w:ascii="Calibri Light" w:hAnsi="Calibri Light" w:cs="Calibri Light"/>
        </w:rPr>
        <w:t>)</w:t>
      </w:r>
    </w:p>
    <w:p w14:paraId="5F84BA90" w14:textId="5811C7FB" w:rsidR="000B03FE" w:rsidRPr="000137B2" w:rsidRDefault="000B03FE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C </w:t>
      </w:r>
      <w:r w:rsidR="006D7865" w:rsidRPr="000137B2">
        <w:rPr>
          <w:rFonts w:ascii="Calibri Light" w:hAnsi="Calibri Light" w:cs="Calibri Light"/>
          <w:b/>
          <w:bCs/>
        </w:rPr>
        <w:t>[</w:t>
      </w:r>
      <w:r w:rsidRPr="000137B2">
        <w:rPr>
          <w:rFonts w:ascii="Calibri Light" w:hAnsi="Calibri Light" w:cs="Calibri Light"/>
          <w:b/>
          <w:bCs/>
        </w:rPr>
        <w:t xml:space="preserve"> 6q1</w:t>
      </w:r>
      <w:r w:rsidR="00AC4B27">
        <w:rPr>
          <w:rFonts w:ascii="Calibri Light" w:hAnsi="Calibri Light" w:cs="Calibri Light"/>
          <w:b/>
          <w:bCs/>
        </w:rPr>
        <w:t>4.1</w:t>
      </w:r>
      <w:r w:rsidRPr="000137B2">
        <w:rPr>
          <w:rFonts w:ascii="Calibri Light" w:hAnsi="Calibri Light" w:cs="Calibri Light"/>
          <w:b/>
          <w:bCs/>
        </w:rPr>
        <w:t>-q1</w:t>
      </w:r>
      <w:r w:rsidR="00AC4B27">
        <w:rPr>
          <w:rFonts w:ascii="Calibri Light" w:hAnsi="Calibri Light" w:cs="Calibri Light"/>
          <w:b/>
          <w:bCs/>
        </w:rPr>
        <w:t>4.3</w:t>
      </w:r>
      <w:r w:rsidRPr="000137B2">
        <w:rPr>
          <w:rFonts w:ascii="Calibri Light" w:hAnsi="Calibri Light" w:cs="Calibri Light"/>
          <w:b/>
          <w:bCs/>
        </w:rPr>
        <w:t>;</w:t>
      </w:r>
      <w:r w:rsidRPr="000137B2">
        <w:rPr>
          <w:rFonts w:ascii="Calibri Light" w:hAnsi="Calibri Light" w:cs="Calibri Light"/>
        </w:rPr>
        <w:t xml:space="preserve"> </w:t>
      </w:r>
      <w:proofErr w:type="gramStart"/>
      <w:r w:rsidR="00E34682" w:rsidRPr="000137B2">
        <w:rPr>
          <w:rFonts w:ascii="Calibri Light" w:hAnsi="Calibri Light" w:cs="Calibri Light"/>
          <w:b/>
          <w:bCs/>
        </w:rPr>
        <w:t>Lowry</w:t>
      </w:r>
      <w:r w:rsidRPr="000137B2">
        <w:rPr>
          <w:rFonts w:ascii="Calibri Light" w:hAnsi="Calibri Light" w:cs="Calibri Light"/>
          <w:b/>
          <w:bCs/>
        </w:rPr>
        <w:t xml:space="preserve"> </w:t>
      </w:r>
      <w:r w:rsidR="006D7865" w:rsidRPr="000137B2">
        <w:rPr>
          <w:rFonts w:ascii="Calibri Light" w:hAnsi="Calibri Light" w:cs="Calibri Light"/>
          <w:b/>
          <w:bCs/>
        </w:rPr>
        <w:t>]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: </w:t>
      </w:r>
      <w:r w:rsidR="00AC4B27" w:rsidRPr="00AC4B27">
        <w:rPr>
          <w:rFonts w:ascii="Calibri Light" w:hAnsi="Calibri Light" w:cs="Calibri Light"/>
        </w:rPr>
        <w:t>chr6:80767339-88299283</w:t>
      </w:r>
      <w:r w:rsidRPr="000137B2">
        <w:rPr>
          <w:rFonts w:ascii="Calibri Light" w:hAnsi="Calibri Light" w:cs="Calibri Light"/>
        </w:rPr>
        <w:t xml:space="preserve"> (hg1</w:t>
      </w:r>
      <w:r w:rsidR="00AC4B27">
        <w:rPr>
          <w:rFonts w:ascii="Calibri Light" w:hAnsi="Calibri Light" w:cs="Calibri Light"/>
        </w:rPr>
        <w:t>9</w:t>
      </w:r>
      <w:r w:rsidRPr="000137B2">
        <w:rPr>
          <w:rFonts w:ascii="Calibri Light" w:hAnsi="Calibri Light" w:cs="Calibri Light"/>
        </w:rPr>
        <w:t>)</w:t>
      </w:r>
    </w:p>
    <w:p w14:paraId="231239EC" w14:textId="54FA331B" w:rsidR="000B03FE" w:rsidRPr="000137B2" w:rsidRDefault="000B03FE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D </w:t>
      </w:r>
      <w:r w:rsidR="006D7865" w:rsidRPr="000137B2">
        <w:rPr>
          <w:rFonts w:ascii="Calibri Light" w:hAnsi="Calibri Light" w:cs="Calibri Light"/>
          <w:b/>
          <w:bCs/>
        </w:rPr>
        <w:t>[</w:t>
      </w:r>
      <w:r w:rsidRPr="000137B2">
        <w:rPr>
          <w:rFonts w:ascii="Calibri Light" w:hAnsi="Calibri Light" w:cs="Calibri Light"/>
          <w:b/>
          <w:bCs/>
        </w:rPr>
        <w:t xml:space="preserve"> 6q14.1-q15;</w:t>
      </w:r>
      <w:r w:rsidRPr="000137B2">
        <w:rPr>
          <w:rFonts w:ascii="Calibri Light" w:hAnsi="Calibri Light" w:cs="Calibri Light"/>
        </w:rPr>
        <w:t xml:space="preserve"> </w:t>
      </w:r>
      <w:r w:rsidRPr="000137B2">
        <w:rPr>
          <w:rFonts w:ascii="Calibri Light" w:hAnsi="Calibri Light" w:cs="Calibri Light"/>
          <w:b/>
          <w:bCs/>
        </w:rPr>
        <w:t xml:space="preserve">Dworschak </w:t>
      </w:r>
      <w:proofErr w:type="gramStart"/>
      <w:r w:rsidRPr="000137B2">
        <w:rPr>
          <w:rFonts w:ascii="Calibri Light" w:hAnsi="Calibri Light" w:cs="Calibri Light"/>
          <w:b/>
          <w:bCs/>
        </w:rPr>
        <w:t xml:space="preserve">1 </w:t>
      </w:r>
      <w:r w:rsidR="006D7865" w:rsidRPr="000137B2">
        <w:rPr>
          <w:rFonts w:ascii="Calibri Light" w:hAnsi="Calibri Light" w:cs="Calibri Light"/>
          <w:b/>
          <w:bCs/>
        </w:rPr>
        <w:t>]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: </w:t>
      </w:r>
      <w:r w:rsidR="00A5238A" w:rsidRPr="000137B2">
        <w:rPr>
          <w:rFonts w:ascii="Calibri Light" w:hAnsi="Calibri Light" w:cs="Calibri Light"/>
        </w:rPr>
        <w:t>chr6:86137888-102703574</w:t>
      </w:r>
      <w:r w:rsidRPr="000137B2">
        <w:rPr>
          <w:rFonts w:ascii="Calibri Light" w:hAnsi="Calibri Light" w:cs="Calibri Light"/>
        </w:rPr>
        <w:t xml:space="preserve"> (hg1</w:t>
      </w:r>
      <w:r w:rsidR="00A5238A" w:rsidRPr="000137B2">
        <w:rPr>
          <w:rFonts w:ascii="Calibri Light" w:hAnsi="Calibri Light" w:cs="Calibri Light"/>
        </w:rPr>
        <w:t>9</w:t>
      </w:r>
      <w:r w:rsidRPr="000137B2">
        <w:rPr>
          <w:rFonts w:ascii="Calibri Light" w:hAnsi="Calibri Light" w:cs="Calibri Light"/>
        </w:rPr>
        <w:t>)</w:t>
      </w:r>
    </w:p>
    <w:p w14:paraId="149E31F8" w14:textId="72E3A57F" w:rsidR="00B755B8" w:rsidRPr="000137B2" w:rsidRDefault="000B03FE" w:rsidP="009B555C">
      <w:pPr>
        <w:pStyle w:val="ListParagraph"/>
        <w:numPr>
          <w:ilvl w:val="0"/>
          <w:numId w:val="1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R </w:t>
      </w:r>
      <w:r w:rsidR="006D7865" w:rsidRPr="000137B2">
        <w:rPr>
          <w:rFonts w:ascii="Calibri Light" w:hAnsi="Calibri Light" w:cs="Calibri Light"/>
          <w:b/>
          <w:bCs/>
        </w:rPr>
        <w:t>[</w:t>
      </w:r>
      <w:r w:rsidRPr="000137B2">
        <w:rPr>
          <w:rFonts w:ascii="Calibri Light" w:hAnsi="Calibri Light" w:cs="Calibri Light"/>
          <w:b/>
          <w:bCs/>
        </w:rPr>
        <w:t xml:space="preserve"> 6q14.3-q16.3;</w:t>
      </w:r>
      <w:r w:rsidRPr="000137B2">
        <w:rPr>
          <w:rFonts w:ascii="Calibri Light" w:hAnsi="Calibri Light" w:cs="Calibri Light"/>
        </w:rPr>
        <w:t xml:space="preserve"> </w:t>
      </w:r>
      <w:r w:rsidRPr="000137B2">
        <w:rPr>
          <w:rFonts w:ascii="Calibri Light" w:hAnsi="Calibri Light" w:cs="Calibri Light"/>
          <w:b/>
          <w:bCs/>
        </w:rPr>
        <w:t xml:space="preserve">van Esch </w:t>
      </w:r>
      <w:proofErr w:type="gramStart"/>
      <w:r w:rsidRPr="000137B2">
        <w:rPr>
          <w:rFonts w:ascii="Calibri Light" w:hAnsi="Calibri Light" w:cs="Calibri Light"/>
          <w:b/>
          <w:bCs/>
        </w:rPr>
        <w:t xml:space="preserve">3 </w:t>
      </w:r>
      <w:r w:rsidR="006D7865" w:rsidRPr="000137B2">
        <w:rPr>
          <w:rFonts w:ascii="Calibri Light" w:hAnsi="Calibri Light" w:cs="Calibri Light"/>
          <w:b/>
          <w:bCs/>
        </w:rPr>
        <w:t>]</w:t>
      </w:r>
      <w:proofErr w:type="gramEnd"/>
      <w:r w:rsidRPr="000137B2">
        <w:rPr>
          <w:rFonts w:ascii="Calibri Light" w:hAnsi="Calibri Light" w:cs="Calibri Light"/>
          <w:b/>
          <w:bCs/>
        </w:rPr>
        <w:t>:</w:t>
      </w:r>
      <w:r w:rsidR="00B755B8" w:rsidRPr="000137B2">
        <w:rPr>
          <w:rFonts w:ascii="Calibri Light" w:hAnsi="Calibri Light" w:cs="Calibri Light"/>
          <w:b/>
          <w:bCs/>
        </w:rPr>
        <w:t xml:space="preserve"> </w:t>
      </w:r>
      <w:r w:rsidR="00A5238A" w:rsidRPr="000137B2">
        <w:rPr>
          <w:rFonts w:ascii="Calibri Light" w:hAnsi="Calibri Light" w:cs="Calibri Light"/>
        </w:rPr>
        <w:t>chr6:72100590-97078142</w:t>
      </w:r>
      <w:r w:rsidR="00A5238A" w:rsidRPr="000137B2">
        <w:rPr>
          <w:rFonts w:ascii="Calibri Light" w:hAnsi="Calibri Light" w:cs="Calibri Light"/>
          <w:b/>
          <w:bCs/>
        </w:rPr>
        <w:t xml:space="preserve"> </w:t>
      </w:r>
      <w:r w:rsidRPr="000137B2">
        <w:rPr>
          <w:rFonts w:ascii="Calibri Light" w:hAnsi="Calibri Light" w:cs="Calibri Light"/>
        </w:rPr>
        <w:t>(hg1</w:t>
      </w:r>
      <w:r w:rsidR="00A5238A" w:rsidRPr="000137B2">
        <w:rPr>
          <w:rFonts w:ascii="Calibri Light" w:hAnsi="Calibri Light" w:cs="Calibri Light"/>
        </w:rPr>
        <w:t>9</w:t>
      </w:r>
      <w:r w:rsidRPr="000137B2">
        <w:rPr>
          <w:rFonts w:ascii="Calibri Light" w:hAnsi="Calibri Light" w:cs="Calibri Light"/>
        </w:rPr>
        <w:t>)</w:t>
      </w:r>
    </w:p>
    <w:p w14:paraId="01C63D1E" w14:textId="77777777" w:rsidR="008877FF" w:rsidRPr="000137B2" w:rsidRDefault="008877FF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11F02466" w14:textId="73CCBDF5" w:rsidR="000B03FE" w:rsidRPr="000137B2" w:rsidRDefault="008877FF" w:rsidP="007221D6">
      <w:pPr>
        <w:pStyle w:val="Heading1"/>
        <w:tabs>
          <w:tab w:val="left" w:pos="333"/>
        </w:tabs>
        <w:spacing w:before="0"/>
      </w:pPr>
      <w:bookmarkStart w:id="50" w:name="_Toc84971405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42</w:t>
        </w:r>
      </w:fldSimple>
      <w:r w:rsidRPr="000137B2">
        <w:t>: 6q</w:t>
      </w:r>
      <w:r w:rsidR="00177179" w:rsidRPr="000137B2">
        <w:t>24-q</w:t>
      </w:r>
      <w:r w:rsidRPr="000137B2">
        <w:t>25</w:t>
      </w:r>
      <w:bookmarkEnd w:id="50"/>
    </w:p>
    <w:p w14:paraId="3EF3462C" w14:textId="1B1B3A3B" w:rsidR="007221D6" w:rsidRPr="000137B2" w:rsidRDefault="007221D6" w:rsidP="007221D6">
      <w:pPr>
        <w:pStyle w:val="Heading1"/>
        <w:tabs>
          <w:tab w:val="left" w:pos="333"/>
        </w:tabs>
        <w:spacing w:before="0"/>
        <w:rPr>
          <w:i/>
          <w:iCs/>
        </w:rPr>
      </w:pPr>
      <w:bookmarkStart w:id="51" w:name="_Toc84971406"/>
      <w:r w:rsidRPr="002A0EDA">
        <w:t>Primary</w:t>
      </w:r>
      <w:r w:rsidRPr="000137B2">
        <w:t xml:space="preserve"> CNV </w:t>
      </w:r>
      <w:fldSimple w:instr=" SEQ Primary_CNV \* ARABIC ">
        <w:r w:rsidR="00A360AB">
          <w:rPr>
            <w:noProof/>
          </w:rPr>
          <w:t>43</w:t>
        </w:r>
      </w:fldSimple>
      <w:r w:rsidRPr="000137B2">
        <w:t>: 6q25</w:t>
      </w:r>
      <w:bookmarkEnd w:id="51"/>
    </w:p>
    <w:p w14:paraId="793E9196" w14:textId="74A08456" w:rsidR="00177179" w:rsidRPr="000137B2" w:rsidRDefault="008877F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</w:t>
      </w:r>
      <w:r w:rsidR="00177179" w:rsidRPr="000137B2">
        <w:rPr>
          <w:rFonts w:ascii="Calibri Light" w:hAnsi="Calibri Light" w:cs="Calibri Light"/>
          <w:i/>
          <w:iCs/>
        </w:rPr>
        <w:t>igure 1 of Thienpont 2011</w: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UaGllbnBvbnQ8L0F1dGhvcj48WWVhcj4yMDEwPC9ZZWFy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UaGllbnBvbnQ8L0F1dGhvcj48WWVhcj4yMDEwPC9ZZWFy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41]</w:t>
      </w:r>
      <w:r w:rsidR="0086625B">
        <w:rPr>
          <w:rFonts w:ascii="Calibri Light" w:hAnsi="Calibri Light" w:cs="Calibri Light"/>
          <w:i/>
          <w:iCs/>
        </w:rPr>
        <w:fldChar w:fldCharType="end"/>
      </w:r>
      <w:r w:rsidR="00177179" w:rsidRPr="000137B2">
        <w:rPr>
          <w:rFonts w:ascii="Calibri Light" w:hAnsi="Calibri Light" w:cs="Calibri Light"/>
          <w:i/>
          <w:iCs/>
        </w:rPr>
        <w:t>:</w:t>
      </w:r>
    </w:p>
    <w:p w14:paraId="27B7E74E" w14:textId="26F7C09F" w:rsidR="00177179" w:rsidRPr="000137B2" w:rsidRDefault="0017717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3149DB5" wp14:editId="5A0F9346">
            <wp:extent cx="5894219" cy="4182533"/>
            <wp:effectExtent l="0" t="0" r="0" b="8890"/>
            <wp:docPr id="223" name="Picture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02875" cy="4188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F29374" w14:textId="7603A22D" w:rsidR="00915C6A" w:rsidRPr="000137B2" w:rsidRDefault="00915C6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Santen 2014</w: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W50ZW48L0F1dGhvcj48WWVhcj4yMDE0PC9ZZWFyPjxS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W50ZW48L0F1dGhvcj48WWVhcj4yMDE0PC9ZZWFyPjxS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42]</w:t>
      </w:r>
      <w:r w:rsidR="0086625B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058EEBA4" w14:textId="13D9C797" w:rsidR="00915C6A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5A69E7CD" wp14:editId="6606A020">
                <wp:simplePos x="0" y="0"/>
                <wp:positionH relativeFrom="column">
                  <wp:posOffset>2772229</wp:posOffset>
                </wp:positionH>
                <wp:positionV relativeFrom="paragraph">
                  <wp:posOffset>465183</wp:posOffset>
                </wp:positionV>
                <wp:extent cx="341085" cy="1555115"/>
                <wp:effectExtent l="0" t="0" r="20955" b="26035"/>
                <wp:wrapNone/>
                <wp:docPr id="228" name="Rectangle 2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1085" cy="15551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88C23DD" id="Rectangle 228" o:spid="_x0000_s1026" style="position:absolute;margin-left:218.3pt;margin-top:36.65pt;width:26.85pt;height:122.4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" filled="f" strokecolor="red" strokeweight="2pt"/>
            </w:pict>
          </mc:Fallback>
        </mc:AlternateContent>
      </w: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060DD821" wp14:editId="45E384AD">
                <wp:simplePos x="0" y="0"/>
                <wp:positionH relativeFrom="column">
                  <wp:posOffset>1629229</wp:posOffset>
                </wp:positionH>
                <wp:positionV relativeFrom="paragraph">
                  <wp:posOffset>526869</wp:posOffset>
                </wp:positionV>
                <wp:extent cx="2162628" cy="1132114"/>
                <wp:effectExtent l="0" t="0" r="28575" b="11430"/>
                <wp:wrapNone/>
                <wp:docPr id="227" name="Rectangle 2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62628" cy="1132114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C9E5E77" id="Rectangle 227" o:spid="_x0000_s1026" style="position:absolute;margin-left:128.3pt;margin-top:41.5pt;width:170.3pt;height:89.1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" filled="f" strokecolor="red" strokeweight="2pt"/>
            </w:pict>
          </mc:Fallback>
        </mc:AlternateContent>
      </w:r>
      <w:r w:rsidR="00915C6A"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CA5578E" wp14:editId="4FCA8197">
            <wp:extent cx="6530340" cy="3428429"/>
            <wp:effectExtent l="0" t="0" r="3810" b="635"/>
            <wp:docPr id="225" name="Picture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6542540" cy="34348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FA0A06" w14:textId="08B352C3" w:rsidR="008877FF" w:rsidRPr="000137B2" w:rsidRDefault="00C479E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eastAsia="Calibri" w:hAnsi="Calibri Light" w:cs="Calibri Light"/>
          <w:bCs/>
          <w:i/>
          <w:iCs/>
        </w:rPr>
        <w:lastRenderedPageBreak/>
        <w:t>UCSC Genome Browser View of Reported CNVs:</w:t>
      </w:r>
      <w:r w:rsidR="00100AEE" w:rsidRPr="000137B2">
        <w:rPr>
          <w:rFonts w:ascii="Calibri Light" w:eastAsia="Calibri" w:hAnsi="Calibri Light" w:cs="Calibri Light"/>
          <w:bCs/>
          <w:i/>
          <w:iCs/>
          <w:noProof/>
        </w:rPr>
        <w:drawing>
          <wp:inline distT="0" distB="0" distL="0" distR="0" wp14:anchorId="51E07670" wp14:editId="5967EE3B">
            <wp:extent cx="6409267" cy="3548953"/>
            <wp:effectExtent l="0" t="0" r="0" b="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26670" cy="3558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BEBEC5" w14:textId="72A3BA6B" w:rsidR="00100AEE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  <w:u w:val="single"/>
        </w:rPr>
        <w:t>6q24-q25 (Blue)</w:t>
      </w:r>
      <w:r w:rsidRPr="000137B2">
        <w:rPr>
          <w:rFonts w:ascii="Calibri Light" w:eastAsia="Calibri" w:hAnsi="Calibri Light" w:cs="Calibri Light"/>
          <w:b/>
        </w:rPr>
        <w:t>:</w:t>
      </w:r>
    </w:p>
    <w:p w14:paraId="627AAD66" w14:textId="365D09C9" w:rsidR="00100AEE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Whole Region (Patient A to Patient B of Thienpont): </w:t>
      </w:r>
      <w:r w:rsidRPr="000137B2">
        <w:rPr>
          <w:rFonts w:ascii="Calibri Light" w:eastAsia="Times New Roman" w:hAnsi="Calibri Light" w:cs="Calibri Light"/>
        </w:rPr>
        <w:t>chr6:143740000-152480000 (hg18)</w:t>
      </w:r>
    </w:p>
    <w:p w14:paraId="32750FEC" w14:textId="698E5736" w:rsidR="00100AEE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 xml:space="preserve">SRO (Thienpont): </w:t>
      </w:r>
      <w:r w:rsidRPr="000137B2">
        <w:rPr>
          <w:rFonts w:ascii="Calibri Light" w:eastAsia="Times New Roman" w:hAnsi="Calibri Light" w:cs="Calibri Light"/>
        </w:rPr>
        <w:t>chr6:149230000-149960000 (hg18)</w:t>
      </w:r>
    </w:p>
    <w:p w14:paraId="66472F59" w14:textId="53F05CA5" w:rsidR="00100AEE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</w:p>
    <w:p w14:paraId="28BBA91B" w14:textId="7728DB3C" w:rsidR="00100AEE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  <w:u w:val="single"/>
        </w:rPr>
        <w:t>6q25 (Green)</w:t>
      </w:r>
      <w:r w:rsidRPr="000137B2">
        <w:rPr>
          <w:rFonts w:ascii="Calibri Light" w:eastAsia="Calibri" w:hAnsi="Calibri Light" w:cs="Calibri Light"/>
          <w:b/>
        </w:rPr>
        <w:t>:</w:t>
      </w:r>
    </w:p>
    <w:p w14:paraId="0B02B1ED" w14:textId="2C230B4A" w:rsidR="00100AEE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Whole Region (Zhong): </w:t>
      </w:r>
      <w:r w:rsidRPr="000137B2">
        <w:rPr>
          <w:rFonts w:ascii="Calibri Light" w:eastAsia="Times New Roman" w:hAnsi="Calibri Light" w:cs="Calibri Light"/>
        </w:rPr>
        <w:t>chr6:152307705-160422834 (hg19)</w:t>
      </w:r>
    </w:p>
    <w:p w14:paraId="479A843D" w14:textId="02501660" w:rsidR="00444BCD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SRO (Patient C to Patient J of Thienpont): </w:t>
      </w:r>
      <w:r w:rsidRPr="000137B2">
        <w:rPr>
          <w:rFonts w:ascii="Calibri Light" w:eastAsia="Times New Roman" w:hAnsi="Calibri Light" w:cs="Calibri Light"/>
        </w:rPr>
        <w:t>chr6:156550000-157790000 (hg18)</w:t>
      </w:r>
    </w:p>
    <w:p w14:paraId="106F1FF7" w14:textId="77777777" w:rsidR="00100AEE" w:rsidRPr="000137B2" w:rsidRDefault="00100AE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</w:p>
    <w:p w14:paraId="7CFA4AEC" w14:textId="4883FAED" w:rsidR="00444BCD" w:rsidRPr="000137B2" w:rsidRDefault="00444BCD" w:rsidP="009B555C">
      <w:pPr>
        <w:pStyle w:val="Heading1"/>
        <w:tabs>
          <w:tab w:val="left" w:pos="333"/>
        </w:tabs>
        <w:rPr>
          <w:rFonts w:eastAsia="Calibri"/>
          <w:bCs/>
          <w:i/>
          <w:iCs/>
        </w:rPr>
      </w:pPr>
      <w:bookmarkStart w:id="52" w:name="_Toc84971407"/>
      <w:r w:rsidRPr="000137B2">
        <w:t xml:space="preserve">Primary CNV </w:t>
      </w:r>
      <w:fldSimple w:instr=" SEQ Primary_CNV \* ARABIC ">
        <w:r w:rsidR="00A360AB">
          <w:rPr>
            <w:noProof/>
          </w:rPr>
          <w:t>44</w:t>
        </w:r>
      </w:fldSimple>
      <w:r w:rsidRPr="000137B2">
        <w:t>: 7p22.1</w:t>
      </w:r>
      <w:bookmarkEnd w:id="52"/>
    </w:p>
    <w:p w14:paraId="01BE9527" w14:textId="42A8C0E0" w:rsidR="00444BCD" w:rsidRPr="000137B2" w:rsidRDefault="00444B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eastAsia="Calibri" w:hAnsi="Calibri Light" w:cs="Calibri Light"/>
          <w:bCs/>
          <w:i/>
          <w:iCs/>
        </w:rPr>
        <w:t>Figure 4 of Caselli 2015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YXNlbGxpPC9BdXRob3I+PFllYXI+MjAxNTwvWWVhcj48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NTc4LTgzPC9wYWdlcz48dm9sdW1lPjU4PC92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==
</w:fldData>
        </w:fldChar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 </w:instrText>
      </w:r>
      <w:r w:rsidR="00FB2DDC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YXNlbGxpPC9BdXRob3I+PFllYXI+MjAxNTwvWWVhcj48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NTc4LTgzPC9wYWdlcz48dm9sdW1lPjU4PC92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==
</w:fldData>
        </w:fldChar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.DATA </w:instrText>
      </w:r>
      <w:r w:rsidR="00FB2DDC">
        <w:rPr>
          <w:rFonts w:ascii="Calibri Light" w:eastAsia="Calibri" w:hAnsi="Calibri Light" w:cs="Calibri Light"/>
          <w:bCs/>
          <w:i/>
          <w:iCs/>
        </w:rPr>
      </w:r>
      <w:r w:rsidR="00FB2DDC">
        <w:rPr>
          <w:rFonts w:ascii="Calibri Light" w:eastAsia="Calibri" w:hAnsi="Calibri Light" w:cs="Calibri Light"/>
          <w:bCs/>
          <w:i/>
          <w:iCs/>
        </w:rPr>
        <w:fldChar w:fldCharType="end"/>
      </w:r>
      <w:r w:rsidR="00E6791B" w:rsidRPr="000137B2">
        <w:rPr>
          <w:rFonts w:ascii="Calibri Light" w:eastAsia="Calibri" w:hAnsi="Calibri Light" w:cs="Calibri Light"/>
          <w:bCs/>
          <w:i/>
          <w:iCs/>
        </w:rPr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bCs/>
          <w:i/>
          <w:iCs/>
          <w:noProof/>
        </w:rPr>
        <w:t>[43]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bCs/>
          <w:i/>
          <w:iCs/>
        </w:rPr>
        <w:t>:</w:t>
      </w:r>
    </w:p>
    <w:p w14:paraId="5CA7EF7F" w14:textId="77777777" w:rsidR="00444BCD" w:rsidRPr="000137B2" w:rsidRDefault="00444BC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4109E37F" wp14:editId="166C87F1">
            <wp:extent cx="4394200" cy="3022351"/>
            <wp:effectExtent l="0" t="0" r="6350" b="698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415470" cy="3036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BCCBB" w14:textId="6C32FDB4" w:rsidR="00444BCD" w:rsidRPr="000137B2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>DECIPHER #249672</w:t>
      </w:r>
      <w:r w:rsidR="00444BCD" w:rsidRPr="000137B2">
        <w:rPr>
          <w:rFonts w:ascii="Calibri Light" w:eastAsia="Calibri" w:hAnsi="Calibri Light" w:cs="Calibri Light"/>
          <w:b/>
        </w:rPr>
        <w:t xml:space="preserve">: </w:t>
      </w:r>
      <w:r w:rsidRPr="000137B2">
        <w:rPr>
          <w:rFonts w:ascii="Calibri Light" w:eastAsia="Calibri" w:hAnsi="Calibri Light" w:cs="Calibri Light"/>
        </w:rPr>
        <w:t>chr7:3483223-7325864</w:t>
      </w:r>
      <w:r w:rsidR="00444BCD" w:rsidRPr="000137B2">
        <w:rPr>
          <w:rFonts w:ascii="Calibri Light" w:eastAsia="Calibri" w:hAnsi="Calibri Light" w:cs="Calibri Light"/>
        </w:rPr>
        <w:t xml:space="preserve"> (hg19)</w:t>
      </w:r>
    </w:p>
    <w:p w14:paraId="5E0349EF" w14:textId="53C913FD" w:rsidR="00A31D9D" w:rsidRPr="000137B2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lastRenderedPageBreak/>
        <w:t>Figure 2 of Shimojima 2016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TaGltb2ppbWE8L0F1dGhvcj48WWVhcj4yMDE2PC9ZZWFy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NTAyLTY8L3BhZ2VzPjx2b2x1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TaGltb2ppbWE8L0F1dGhvcj48WWVhcj4yMDE2PC9ZZWFy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NTAyLTY8L3BhZ2VzPjx2b2x1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eastAsia="Calibri" w:hAnsi="Calibri Light" w:cs="Calibri Light"/>
          <w:i/>
          <w:iCs/>
        </w:rPr>
      </w:r>
      <w:r w:rsidR="00FB2DDC">
        <w:rPr>
          <w:rFonts w:ascii="Calibri Light" w:eastAsia="Calibri" w:hAnsi="Calibri Light" w:cs="Calibri Light"/>
          <w:i/>
          <w:iCs/>
        </w:rPr>
        <w:fldChar w:fldCharType="end"/>
      </w:r>
      <w:r w:rsidR="00E6791B" w:rsidRPr="000137B2">
        <w:rPr>
          <w:rFonts w:ascii="Calibri Light" w:eastAsia="Calibri" w:hAnsi="Calibri Light" w:cs="Calibri Light"/>
          <w:i/>
          <w:iCs/>
        </w:rPr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44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i/>
          <w:iCs/>
        </w:rPr>
        <w:t>:</w:t>
      </w:r>
    </w:p>
    <w:p w14:paraId="44597891" w14:textId="2D8F7FA3" w:rsidR="00A31D9D" w:rsidRPr="000137B2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64097EA4" wp14:editId="10DA97AB">
            <wp:extent cx="5393267" cy="3912116"/>
            <wp:effectExtent l="0" t="0" r="0" b="0"/>
            <wp:docPr id="230" name="Picture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404656" cy="3920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20609C" w14:textId="63F582EE" w:rsidR="00A31D9D" w:rsidRPr="000137B2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SRO = Patient 4,5 = </w:t>
      </w:r>
      <w:r w:rsidRPr="000137B2">
        <w:rPr>
          <w:rFonts w:ascii="Calibri Light" w:eastAsia="Times New Roman" w:hAnsi="Calibri Light" w:cs="Calibri Light"/>
        </w:rPr>
        <w:t>chr7:5492967-5864851 (hg19)</w:t>
      </w:r>
    </w:p>
    <w:p w14:paraId="09B5E7A6" w14:textId="77777777" w:rsidR="00A31D9D" w:rsidRPr="000137B2" w:rsidRDefault="00A31D9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09C36550" w14:textId="0D7F142B" w:rsidR="00C61B6E" w:rsidRPr="002A0EDA" w:rsidRDefault="00C61B6E" w:rsidP="009B555C">
      <w:pPr>
        <w:pStyle w:val="Heading1"/>
        <w:tabs>
          <w:tab w:val="left" w:pos="333"/>
        </w:tabs>
        <w:spacing w:before="0"/>
      </w:pPr>
      <w:bookmarkStart w:id="53" w:name="_Toc84971408"/>
      <w:r w:rsidRPr="000137B2">
        <w:t xml:space="preserve">Primary CNV </w:t>
      </w:r>
      <w:fldSimple w:instr=" SEQ Primary_CNV \* ARABIC ">
        <w:r w:rsidR="00A360AB">
          <w:rPr>
            <w:noProof/>
          </w:rPr>
          <w:t>45</w:t>
        </w:r>
      </w:fldSimple>
      <w:r w:rsidRPr="000137B2">
        <w:t>: 7q11.</w:t>
      </w:r>
      <w:r w:rsidRPr="002A0EDA">
        <w:t>23 (WBS)</w:t>
      </w:r>
      <w:bookmarkEnd w:id="53"/>
    </w:p>
    <w:p w14:paraId="72308C5B" w14:textId="76EB61E1" w:rsidR="00611B61" w:rsidRPr="000137B2" w:rsidRDefault="00611B61" w:rsidP="009B555C">
      <w:pPr>
        <w:pStyle w:val="Heading1"/>
        <w:tabs>
          <w:tab w:val="left" w:pos="333"/>
        </w:tabs>
        <w:spacing w:before="0"/>
        <w:rPr>
          <w:rFonts w:eastAsia="Calibri"/>
          <w:bCs/>
        </w:rPr>
      </w:pPr>
      <w:bookmarkStart w:id="54" w:name="_Toc84971409"/>
      <w:r w:rsidRPr="002A0EDA">
        <w:t xml:space="preserve">Primary CNV </w:t>
      </w:r>
      <w:fldSimple w:instr=" SEQ Primary_CNV \* ARABIC ">
        <w:r w:rsidR="00A360AB">
          <w:rPr>
            <w:noProof/>
          </w:rPr>
          <w:t>46</w:t>
        </w:r>
      </w:fldSimple>
      <w:r w:rsidRPr="002A0EDA">
        <w:t>: 7q11.</w:t>
      </w:r>
      <w:r w:rsidRPr="000137B2">
        <w:t>23 (WBS Distal)</w:t>
      </w:r>
      <w:bookmarkEnd w:id="54"/>
    </w:p>
    <w:p w14:paraId="5CE66151" w14:textId="3EEE520A" w:rsidR="00611B61" w:rsidRPr="000137B2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Cs/>
          <w:i/>
          <w:iCs/>
        </w:rPr>
        <w:t>Figure 1 of Ramocki 2010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SYW1vY2tpPC9BdXRob3I+PFllYXI+MjAxMDwvWWVhcj48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ODU3LTY1PC9wYWdlcz48dm9sdW1lPjg3PC92b2x1bWU+PG51bWJlcj42PC9udW1iZXI+PGVk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=
</w:fldData>
        </w:fldChar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 </w:instrText>
      </w:r>
      <w:r w:rsidR="00FB2DDC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SYW1vY2tpPC9BdXRob3I+PFllYXI+MjAxMDwvWWVhcj48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ODU3LTY1PC9wYWdlcz48dm9sdW1lPjg3PC92b2x1bWU+PG51bWJlcj42PC9udW1iZXI+PGVk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=
</w:fldData>
        </w:fldChar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.DATA </w:instrText>
      </w:r>
      <w:r w:rsidR="00FB2DDC">
        <w:rPr>
          <w:rFonts w:ascii="Calibri Light" w:eastAsia="Calibri" w:hAnsi="Calibri Light" w:cs="Calibri Light"/>
          <w:bCs/>
          <w:i/>
          <w:iCs/>
        </w:rPr>
      </w:r>
      <w:r w:rsidR="00FB2DDC">
        <w:rPr>
          <w:rFonts w:ascii="Calibri Light" w:eastAsia="Calibri" w:hAnsi="Calibri Light" w:cs="Calibri Light"/>
          <w:bCs/>
          <w:i/>
          <w:iCs/>
        </w:rPr>
        <w:fldChar w:fldCharType="end"/>
      </w:r>
      <w:r w:rsidR="00E6791B" w:rsidRPr="000137B2">
        <w:rPr>
          <w:rFonts w:ascii="Calibri Light" w:eastAsia="Calibri" w:hAnsi="Calibri Light" w:cs="Calibri Light"/>
          <w:bCs/>
          <w:i/>
          <w:iCs/>
        </w:rPr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bCs/>
          <w:i/>
          <w:iCs/>
          <w:noProof/>
        </w:rPr>
        <w:t>[45]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bCs/>
          <w:i/>
          <w:iCs/>
        </w:rPr>
        <w:t>:</w:t>
      </w:r>
      <w:r w:rsidRPr="000137B2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F63C3D0" wp14:editId="415BE34C">
                <wp:simplePos x="0" y="0"/>
                <wp:positionH relativeFrom="column">
                  <wp:posOffset>4990646</wp:posOffset>
                </wp:positionH>
                <wp:positionV relativeFrom="paragraph">
                  <wp:posOffset>616041</wp:posOffset>
                </wp:positionV>
                <wp:extent cx="45719" cy="1997528"/>
                <wp:effectExtent l="19050" t="19050" r="12065" b="22225"/>
                <wp:wrapNone/>
                <wp:docPr id="118" name="Rectangle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45719" cy="1997528"/>
                        </a:xfrm>
                        <a:prstGeom prst="rect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187B158A" id="Rectangle 118" o:spid="_x0000_s1026" style="position:absolute;margin-left:392.95pt;margin-top:48.5pt;width:3.6pt;height:157.3pt;flip:x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" filled="f" strokecolor="windowText" strokeweight="2.25pt"/>
            </w:pict>
          </mc:Fallback>
        </mc:AlternateContent>
      </w:r>
      <w:r w:rsidRPr="000137B2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D2BA130" wp14:editId="0DD3B2B0">
                <wp:simplePos x="0" y="0"/>
                <wp:positionH relativeFrom="column">
                  <wp:posOffset>2568846</wp:posOffset>
                </wp:positionH>
                <wp:positionV relativeFrom="paragraph">
                  <wp:posOffset>643346</wp:posOffset>
                </wp:positionV>
                <wp:extent cx="45719" cy="1997528"/>
                <wp:effectExtent l="19050" t="19050" r="12065" b="22225"/>
                <wp:wrapNone/>
                <wp:docPr id="116" name="Rectangle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45719" cy="1997528"/>
                        </a:xfrm>
                        <a:prstGeom prst="rect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47490E5A" id="Rectangle 116" o:spid="_x0000_s1026" style="position:absolute;margin-left:202.25pt;margin-top:50.65pt;width:3.6pt;height:157.3pt;flip:x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" filled="f" strokecolor="windowText" strokeweight="2.25pt"/>
            </w:pict>
          </mc:Fallback>
        </mc:AlternateContent>
      </w: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0D7AD458" wp14:editId="3C30F59B">
            <wp:extent cx="6858000" cy="3177540"/>
            <wp:effectExtent l="0" t="0" r="0" b="3810"/>
            <wp:docPr id="115" name="Picture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177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3041FC" w14:textId="77777777" w:rsidR="00611B61" w:rsidRPr="000137B2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</w:rPr>
        <w:t>Low copy repeats flanking common deletion (Pts 1,3,6,7,8,10): chr7:75071906-76256141 (hg19)</w:t>
      </w:r>
    </w:p>
    <w:p w14:paraId="0F60270F" w14:textId="77777777" w:rsidR="00611B61" w:rsidRPr="000137B2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</w:rPr>
        <w:tab/>
        <w:t>Left: chr7:75,071,539-</w:t>
      </w:r>
      <w:r w:rsidRPr="000137B2">
        <w:rPr>
          <w:rFonts w:ascii="Calibri Light" w:eastAsia="Calibri" w:hAnsi="Calibri Light" w:cs="Calibri Light"/>
          <w:b/>
        </w:rPr>
        <w:t>75,071,906</w:t>
      </w:r>
    </w:p>
    <w:p w14:paraId="76C71B00" w14:textId="18991606" w:rsidR="00611B61" w:rsidRDefault="00611B6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</w:rPr>
        <w:tab/>
        <w:t>Right: chr7:</w:t>
      </w:r>
      <w:r w:rsidRPr="000137B2">
        <w:rPr>
          <w:rFonts w:ascii="Calibri Light" w:eastAsia="Calibri" w:hAnsi="Calibri Light" w:cs="Calibri Light"/>
          <w:b/>
        </w:rPr>
        <w:t>76,256,141</w:t>
      </w:r>
      <w:r w:rsidRPr="000137B2">
        <w:rPr>
          <w:rFonts w:ascii="Calibri Light" w:eastAsia="Calibri" w:hAnsi="Calibri Light" w:cs="Calibri Light"/>
        </w:rPr>
        <w:t>-76,256,508</w:t>
      </w:r>
    </w:p>
    <w:p w14:paraId="43EEA36B" w14:textId="77777777" w:rsidR="00DC2D02" w:rsidRPr="000137B2" w:rsidRDefault="00DC2D02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491BC9C3" w14:textId="52FA79AF" w:rsidR="0057603E" w:rsidRPr="000137B2" w:rsidRDefault="00576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eastAsia="Calibri" w:hAnsi="Calibri Light" w:cs="Calibri Light"/>
          <w:bCs/>
          <w:i/>
          <w:iCs/>
        </w:rPr>
        <w:lastRenderedPageBreak/>
        <w:t>Figure 1 of Porter 2012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 &lt;EndNote&gt;&lt;Cite&gt;&lt;Author&gt;Porter&lt;/Author&gt;&lt;Year&gt;2012&lt;/Year&gt;&lt;RecNum&gt;106&lt;/RecNum&gt;&lt;DisplayText&gt;[46]&lt;/DisplayText&gt;&lt;record&gt;&lt;rec-number&gt;106&lt;/rec-number&gt;&lt;foreign-keys&gt;&lt;key app="EN" db-id="p9wv00a5yez0v1et5awv9pfoepd0x5dtwwpt" timestamp="1623712133"&gt;106&lt;/key&gt;&lt;/foreign-keys&gt;&lt;ref-type name="Journal Article"&gt;17&lt;/ref-type&gt;&lt;contributors&gt;&lt;authors&gt;&lt;author&gt;Porter, Melanie A.&lt;/author&gt;&lt;author&gt;Dobson-Stone, Carol&lt;/author&gt;&lt;author&gt;Kwok, John B. J.&lt;/author&gt;&lt;author&gt;Schofield, Peter R.&lt;/author&gt;&lt;author&gt;Beckett, William&lt;/author&gt;&lt;author&gt;Tassabehji, May&lt;/author&gt;&lt;/authors&gt;&lt;/contributors&gt;&lt;titles&gt;&lt;title&gt;A Role for Transcription Factor GTF2IRD2 in Executive Function in Williams-Beuren Syndrome&lt;/title&gt;&lt;secondary-title&gt;PLOS ONE&lt;/secondary-title&gt;&lt;/titles&gt;&lt;periodical&gt;&lt;full-title&gt;PLOS ONE&lt;/full-title&gt;&lt;/periodical&gt;&lt;pages&gt;e47457&lt;/pages&gt;&lt;volume&gt;7&lt;/volume&gt;&lt;number&gt;10&lt;/number&gt;&lt;dates&gt;&lt;year&gt;2012&lt;/year&gt;&lt;/dates&gt;&lt;publisher&gt;Public Library of Science&lt;/publisher&gt;&lt;urls&gt;&lt;related-urls&gt;&lt;url&gt;https://doi.org/10.1371/journal.pone.0047457&lt;/url&gt;&lt;/related-urls&gt;&lt;/urls&gt;&lt;electronic-resource-num&gt;10.1371/journal.pone.0047457&lt;/electronic-resource-num&gt;&lt;/record&gt;&lt;/Cite&gt;&lt;/EndNote&gt;</w:instrTex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bCs/>
          <w:i/>
          <w:iCs/>
          <w:noProof/>
        </w:rPr>
        <w:t>[46]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bCs/>
          <w:i/>
          <w:iCs/>
        </w:rPr>
        <w:t>:</w:t>
      </w:r>
    </w:p>
    <w:p w14:paraId="1C1A63E0" w14:textId="33BCE955" w:rsidR="0057603E" w:rsidRPr="000137B2" w:rsidRDefault="00576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0137B2">
        <w:rPr>
          <w:rFonts w:ascii="Calibri Light" w:eastAsia="Calibri" w:hAnsi="Calibri Light" w:cs="Calibri Light"/>
          <w:bCs/>
          <w:noProof/>
        </w:rPr>
        <w:drawing>
          <wp:inline distT="0" distB="0" distL="0" distR="0" wp14:anchorId="015B5FB7" wp14:editId="67E436D9">
            <wp:extent cx="6858000" cy="1729740"/>
            <wp:effectExtent l="0" t="0" r="0" b="3810"/>
            <wp:docPr id="109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9"/>
                    <a:srcRect b="26119"/>
                    <a:stretch/>
                  </pic:blipFill>
                  <pic:spPr bwMode="auto">
                    <a:xfrm>
                      <a:off x="0" y="0"/>
                      <a:ext cx="6858000" cy="17297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503ECA" w14:textId="414D91EE" w:rsidR="0057603E" w:rsidRPr="000137B2" w:rsidRDefault="00576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0137B2">
        <w:rPr>
          <w:rFonts w:ascii="Calibri Light" w:eastAsia="Calibri" w:hAnsi="Calibri Light" w:cs="Calibri Light"/>
          <w:b/>
        </w:rPr>
        <w:t xml:space="preserve">1.8 Mb Common Region (NSUN5 to GTF2IRD2B): </w:t>
      </w:r>
      <w:r w:rsidRPr="000137B2">
        <w:rPr>
          <w:rFonts w:ascii="Calibri Light" w:eastAsia="Calibri" w:hAnsi="Calibri Light" w:cs="Calibri Light"/>
          <w:bCs/>
        </w:rPr>
        <w:t>chr7:72716514-74565623 (hg19)</w:t>
      </w:r>
    </w:p>
    <w:p w14:paraId="7E35CC04" w14:textId="2F41F870" w:rsidR="0057603E" w:rsidRPr="000137B2" w:rsidRDefault="0057603E" w:rsidP="009B555C">
      <w:pPr>
        <w:pStyle w:val="ListParagraph"/>
        <w:numPr>
          <w:ilvl w:val="0"/>
          <w:numId w:val="12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NSUN5: </w:t>
      </w:r>
      <w:bookmarkStart w:id="55" w:name="_Hlk74583356"/>
      <w:r w:rsidRPr="000137B2">
        <w:rPr>
          <w:rFonts w:ascii="Calibri Light" w:eastAsia="Calibri" w:hAnsi="Calibri Light" w:cs="Calibri Light"/>
          <w:bCs/>
        </w:rPr>
        <w:t>chr7:72,716,514</w:t>
      </w:r>
      <w:bookmarkEnd w:id="55"/>
      <w:r w:rsidRPr="000137B2">
        <w:rPr>
          <w:rFonts w:ascii="Calibri Light" w:eastAsia="Calibri" w:hAnsi="Calibri Light" w:cs="Calibri Light"/>
          <w:bCs/>
        </w:rPr>
        <w:t>-72,722,864 (hg19)</w:t>
      </w:r>
    </w:p>
    <w:p w14:paraId="08B56619" w14:textId="6AD8622E" w:rsidR="0057603E" w:rsidRPr="000137B2" w:rsidRDefault="0057603E" w:rsidP="009B555C">
      <w:pPr>
        <w:pStyle w:val="ListParagraph"/>
        <w:numPr>
          <w:ilvl w:val="0"/>
          <w:numId w:val="12"/>
        </w:numPr>
        <w:tabs>
          <w:tab w:val="left" w:pos="333"/>
        </w:tabs>
        <w:spacing w:after="0"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>GTF2IRD2B:</w:t>
      </w:r>
      <w:r w:rsidRPr="000137B2">
        <w:rPr>
          <w:rFonts w:ascii="Calibri Light" w:hAnsi="Calibri Light" w:cs="Calibri Light"/>
        </w:rPr>
        <w:t xml:space="preserve"> </w:t>
      </w:r>
      <w:r w:rsidRPr="000137B2">
        <w:rPr>
          <w:rFonts w:ascii="Calibri Light" w:eastAsia="Calibri" w:hAnsi="Calibri Light" w:cs="Calibri Light"/>
          <w:bCs/>
        </w:rPr>
        <w:t>chr7:74,541,458-</w:t>
      </w:r>
      <w:bookmarkStart w:id="56" w:name="_Hlk74583503"/>
      <w:r w:rsidRPr="000137B2">
        <w:rPr>
          <w:rFonts w:ascii="Calibri Light" w:eastAsia="Calibri" w:hAnsi="Calibri Light" w:cs="Calibri Light"/>
          <w:bCs/>
        </w:rPr>
        <w:t>74,565,623</w:t>
      </w:r>
      <w:bookmarkEnd w:id="56"/>
      <w:r w:rsidRPr="000137B2">
        <w:rPr>
          <w:rFonts w:ascii="Calibri Light" w:eastAsia="Calibri" w:hAnsi="Calibri Light" w:cs="Calibri Light"/>
          <w:bCs/>
        </w:rPr>
        <w:t xml:space="preserve"> (hg19)</w:t>
      </w:r>
    </w:p>
    <w:p w14:paraId="6BCCC608" w14:textId="77777777" w:rsidR="00F835B7" w:rsidRPr="000137B2" w:rsidRDefault="00F835B7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0A3B6764" w14:textId="603141A9" w:rsidR="00F835B7" w:rsidRPr="000137B2" w:rsidRDefault="00F835B7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 and WBS Regions:</w:t>
      </w:r>
    </w:p>
    <w:p w14:paraId="387CB9CF" w14:textId="5960C7B4" w:rsidR="00F835B7" w:rsidRPr="000137B2" w:rsidRDefault="00F835B7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  <w:r w:rsidRPr="000137B2">
        <w:rPr>
          <w:rFonts w:ascii="Calibri Light" w:eastAsia="Calibri" w:hAnsi="Calibri Light" w:cs="Calibri Light"/>
          <w:b/>
          <w:i/>
          <w:iCs/>
          <w:noProof/>
        </w:rPr>
        <w:drawing>
          <wp:inline distT="0" distB="0" distL="0" distR="0" wp14:anchorId="5ADE6AC9" wp14:editId="13D4E84A">
            <wp:extent cx="6858000" cy="3674745"/>
            <wp:effectExtent l="0" t="0" r="0" b="1905"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3674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DA2319" w14:textId="7B8166B2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</w:p>
    <w:p w14:paraId="54D6B9C4" w14:textId="3638D9AF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WBS 1.5 Mb Common Region (ClinGen): </w:t>
      </w:r>
      <w:r w:rsidRPr="000137B2">
        <w:rPr>
          <w:rFonts w:ascii="Calibri Light" w:eastAsia="Times New Roman" w:hAnsi="Calibri Light" w:cs="Calibri Light"/>
        </w:rPr>
        <w:t>chr7:72744455-74142510 (hg19)</w:t>
      </w:r>
    </w:p>
    <w:p w14:paraId="77BE288E" w14:textId="37F5214B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0137B2">
        <w:rPr>
          <w:rFonts w:ascii="Calibri Light" w:eastAsia="Calibri" w:hAnsi="Calibri Light" w:cs="Calibri Light"/>
          <w:b/>
        </w:rPr>
        <w:t xml:space="preserve">WBS 1.8 Mb Common Region (NSUN5 to GTF2IRD2B): </w:t>
      </w:r>
      <w:r w:rsidRPr="000137B2">
        <w:rPr>
          <w:rFonts w:ascii="Calibri Light" w:eastAsia="Calibri" w:hAnsi="Calibri Light" w:cs="Calibri Light"/>
          <w:bCs/>
        </w:rPr>
        <w:t>chr7:72716514-74565623 (hg19)</w:t>
      </w:r>
    </w:p>
    <w:p w14:paraId="520B1762" w14:textId="051E2C7E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>WBS Atypical (LCR-P to LCR</w:t>
      </w:r>
      <w:r w:rsidR="00B026F0" w:rsidRPr="000137B2">
        <w:rPr>
          <w:rFonts w:ascii="Calibri Light" w:eastAsia="Calibri" w:hAnsi="Calibri Light" w:cs="Calibri Light"/>
          <w:b/>
        </w:rPr>
        <w:t>-</w:t>
      </w:r>
      <w:r w:rsidRPr="000137B2">
        <w:rPr>
          <w:rFonts w:ascii="Calibri Light" w:eastAsia="Calibri" w:hAnsi="Calibri Light" w:cs="Calibri Light"/>
          <w:b/>
        </w:rPr>
        <w:t xml:space="preserve">D): </w:t>
      </w:r>
      <w:r w:rsidRPr="000137B2">
        <w:rPr>
          <w:rFonts w:ascii="Calibri Light" w:eastAsia="Times New Roman" w:hAnsi="Calibri Light" w:cs="Calibri Light"/>
        </w:rPr>
        <w:t>chr7:72716514-76256141 (hg19)</w:t>
      </w:r>
    </w:p>
    <w:p w14:paraId="7A14CF1A" w14:textId="68F939FE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Times New Roman" w:hAnsi="Calibri Light" w:cs="Calibri Light"/>
          <w:b/>
          <w:bCs/>
        </w:rPr>
        <w:t>WBS Distal (ClinGen):</w:t>
      </w:r>
      <w:r w:rsidRPr="000137B2">
        <w:rPr>
          <w:rFonts w:ascii="Calibri Light" w:eastAsia="Times New Roman" w:hAnsi="Calibri Light" w:cs="Calibri Light"/>
        </w:rPr>
        <w:t xml:space="preserve"> chr7:75158048-76063176 (hg19)</w:t>
      </w:r>
    </w:p>
    <w:p w14:paraId="275CCDDC" w14:textId="100D1C38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</w:p>
    <w:p w14:paraId="62003AD4" w14:textId="77777777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</w:p>
    <w:p w14:paraId="27849540" w14:textId="77777777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6A8AB50C" w14:textId="2F1E7E9C" w:rsidR="00067AFC" w:rsidRPr="000137B2" w:rsidRDefault="00067AFC" w:rsidP="009B555C">
      <w:pPr>
        <w:pStyle w:val="Heading1"/>
        <w:tabs>
          <w:tab w:val="left" w:pos="333"/>
        </w:tabs>
        <w:rPr>
          <w:rFonts w:eastAsia="Calibri"/>
          <w:bCs/>
          <w:i/>
          <w:iCs/>
        </w:rPr>
      </w:pPr>
      <w:bookmarkStart w:id="57" w:name="_Toc8497141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47</w:t>
        </w:r>
      </w:fldSimple>
      <w:r w:rsidRPr="000137B2">
        <w:t>: 7q21.3 (SHFM1)</w:t>
      </w:r>
      <w:bookmarkEnd w:id="57"/>
    </w:p>
    <w:p w14:paraId="4A5000FF" w14:textId="1697E565" w:rsidR="006F48E1" w:rsidRPr="000137B2" w:rsidRDefault="00067AF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eastAsia="Calibri" w:hAnsi="Calibri Light" w:cs="Calibri Light"/>
          <w:bCs/>
          <w:i/>
          <w:iCs/>
        </w:rPr>
        <w:t>Figure 3 from Rasmussen 2016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 &lt;EndNote&gt;&lt;Cite&gt;&lt;Author&gt;Rasmussen&lt;/Author&gt;&lt;Year&gt;2016&lt;/Year&gt;&lt;RecNum&gt;306&lt;/RecNum&gt;&lt;DisplayText&gt;[47]&lt;/DisplayText&gt;&lt;record&gt;&lt;rec-number&gt;306&lt;/rec-number&gt;&lt;foreign-keys&gt;&lt;key app="EN" db-id="p9wv00a5yez0v1et5awv9pfoepd0x5dtwwpt" timestamp="1624741883"&gt;306&lt;/key&gt;&lt;/foreign-keys&gt;&lt;ref-type name="Journal Article"&gt;17&lt;/ref-type&gt;&lt;contributors&gt;&lt;authors&gt;&lt;author&gt;Rasmussen, Malene B.&lt;/author&gt;&lt;author&gt;Kreiborg, Sven&lt;/author&gt;&lt;author&gt;Jensen, Per&lt;/author&gt;&lt;author&gt;Bak, Mads&lt;/author&gt;&lt;author&gt;Mang, Yuan&lt;/author&gt;&lt;author&gt;Lodahl, Marianne&lt;/author&gt;&lt;author&gt;Budtz-Jørgensen, Esben&lt;/author&gt;&lt;author&gt;Tommerup, Niels&lt;/author&gt;&lt;author&gt;Tranebjærg, Lisbeth&lt;/author&gt;&lt;author&gt;Rendtorff, Nanna D.&lt;/author&gt;&lt;/authors&gt;&lt;/contributors&gt;&lt;titles&gt;&lt;title&gt;Phenotypic subregions within the split-hand/foot malformation 1 locus&lt;/title&gt;&lt;secondary-title&gt;Human Genetics&lt;/secondary-title&gt;&lt;/titles&gt;&lt;periodical&gt;&lt;full-title&gt;Hum Genet&lt;/full-title&gt;&lt;abbr-1&gt;Human genetics&lt;/abbr-1&gt;&lt;/periodical&gt;&lt;pages&gt;345-357&lt;/pages&gt;&lt;volume&gt;135&lt;/volume&gt;&lt;number&gt;3&lt;/number&gt;&lt;dates&gt;&lt;year&gt;2016&lt;/year&gt;&lt;pub-dates&gt;&lt;date&gt;2016/03/01&lt;/date&gt;&lt;/pub-dates&gt;&lt;/dates&gt;&lt;isbn&gt;1432-1203&lt;/isbn&gt;&lt;urls&gt;&lt;related-urls&gt;&lt;url&gt;https://doi.org/10.1007/s00439-016-1635-0&lt;/url&gt;&lt;/related-urls&gt;&lt;/urls&gt;&lt;electronic-resource-num&gt;10.1007/s00439-016-1635-0&lt;/electronic-resource-num&gt;&lt;/record&gt;&lt;/Cite&gt;&lt;/EndNote&gt;</w:instrTex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bCs/>
          <w:i/>
          <w:iCs/>
          <w:noProof/>
        </w:rPr>
        <w:t>[47]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bCs/>
          <w:i/>
          <w:iCs/>
        </w:rPr>
        <w:t>:</w:t>
      </w:r>
    </w:p>
    <w:p w14:paraId="79A17F75" w14:textId="65014BF0" w:rsidR="00067AFC" w:rsidRPr="000137B2" w:rsidRDefault="00067AF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eastAsia="Calibri" w:hAnsi="Calibri Light" w:cs="Calibri Light"/>
          <w:bCs/>
          <w:i/>
          <w:iCs/>
          <w:noProof/>
        </w:rPr>
        <w:drawing>
          <wp:inline distT="0" distB="0" distL="0" distR="0" wp14:anchorId="70F25C9C" wp14:editId="2AA05C4A">
            <wp:extent cx="5901267" cy="3724355"/>
            <wp:effectExtent l="0" t="0" r="4445" b="0"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11522" cy="3730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B13D8" w14:textId="1046FD1F" w:rsidR="00067AFC" w:rsidRPr="000137B2" w:rsidRDefault="00067AF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  <w:r w:rsidRPr="000137B2">
        <w:rPr>
          <w:rFonts w:ascii="Calibri Light" w:eastAsia="Calibri" w:hAnsi="Calibri Light" w:cs="Calibri Light"/>
          <w:b/>
        </w:rPr>
        <w:t>Region (DYNC1l1 to DLX5)</w:t>
      </w:r>
      <w:r w:rsidRPr="000137B2">
        <w:rPr>
          <w:rFonts w:ascii="Calibri Light" w:eastAsia="Calibri" w:hAnsi="Calibri Light" w:cs="Calibri Light"/>
          <w:bCs/>
        </w:rPr>
        <w:t>: chr7:95401818-96654143 (hg19)</w:t>
      </w:r>
    </w:p>
    <w:p w14:paraId="679F7F57" w14:textId="7907D8B2" w:rsidR="00067AFC" w:rsidRPr="000137B2" w:rsidRDefault="00067AF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 w:rsidRPr="000137B2">
        <w:rPr>
          <w:rFonts w:ascii="Calibri Light" w:eastAsia="Calibri" w:hAnsi="Calibri Light" w:cs="Calibri Light"/>
          <w:bCs/>
        </w:rPr>
        <w:t>DYNC1l1: chr7:95,401,818-95,727,736 (hg19)</w:t>
      </w:r>
    </w:p>
    <w:p w14:paraId="1895A6EB" w14:textId="245E7817" w:rsidR="00067AFC" w:rsidRPr="000137B2" w:rsidRDefault="00067AF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 w:rsidRPr="000137B2">
        <w:rPr>
          <w:rFonts w:ascii="Calibri Light" w:eastAsia="Calibri" w:hAnsi="Calibri Light" w:cs="Calibri Light"/>
          <w:bCs/>
        </w:rPr>
        <w:t>DLX5: chr7:96,649,702-96,654,143 (hg19)</w:t>
      </w:r>
    </w:p>
    <w:p w14:paraId="5731DAE7" w14:textId="77777777" w:rsidR="00C61B6E" w:rsidRPr="000137B2" w:rsidRDefault="00C61B6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</w:rPr>
      </w:pPr>
    </w:p>
    <w:p w14:paraId="7AB3804A" w14:textId="5CEE1E2A" w:rsidR="006F48E1" w:rsidRPr="000137B2" w:rsidRDefault="006F48E1" w:rsidP="009B555C">
      <w:pPr>
        <w:pStyle w:val="Heading1"/>
        <w:tabs>
          <w:tab w:val="left" w:pos="333"/>
        </w:tabs>
      </w:pPr>
      <w:bookmarkStart w:id="58" w:name="_Toc84971411"/>
      <w:r w:rsidRPr="000137B2">
        <w:t xml:space="preserve">Primary CNV </w:t>
      </w:r>
      <w:fldSimple w:instr=" SEQ Primary_CNV \* ARABIC ">
        <w:r w:rsidR="00A360AB">
          <w:rPr>
            <w:noProof/>
          </w:rPr>
          <w:t>48</w:t>
        </w:r>
      </w:fldSimple>
      <w:r w:rsidRPr="000137B2">
        <w:t xml:space="preserve">: </w:t>
      </w:r>
      <w:r w:rsidRPr="002A0EDA">
        <w:t>8q12</w:t>
      </w:r>
      <w:bookmarkEnd w:id="58"/>
    </w:p>
    <w:p w14:paraId="75C0BDDF" w14:textId="4BD89D49" w:rsidR="006F48E1" w:rsidRPr="000137B2" w:rsidRDefault="006F48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B of Luo 2012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MdW88L0F1dGhvcj48WWVhcj4yMDEyPC9ZZWFyPjxSZWNO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jQ2LTk8L3BhZ2VzPjx2b2x1bWU+NTU8L3ZvbHVtZT48bnVt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MdW88L0F1dGhvcj48WWVhcj4yMDEyPC9ZZWFyPjxSZWNO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jQ2LTk8L3BhZ2VzPjx2b2x1bWU+NTU8L3ZvbHVtZT48bnVt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48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0D363243" w14:textId="2240884F" w:rsidR="006F48E1" w:rsidRPr="000137B2" w:rsidRDefault="006F48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2C279E5" wp14:editId="7F358A8F">
            <wp:extent cx="6858000" cy="3231515"/>
            <wp:effectExtent l="0" t="0" r="0" b="6985"/>
            <wp:docPr id="112" name="Picture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31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A09C8" w14:textId="77777777" w:rsidR="00E70D06" w:rsidRPr="000137B2" w:rsidRDefault="00E70D0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32645382" w14:textId="1E7DDA2D" w:rsidR="00E70D06" w:rsidRPr="000137B2" w:rsidRDefault="00E70D0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Region = Amouroux = </w:t>
      </w:r>
      <w:r w:rsidRPr="000137B2">
        <w:rPr>
          <w:rFonts w:ascii="Calibri Light" w:eastAsia="Times New Roman" w:hAnsi="Calibri Light" w:cs="Calibri Light"/>
        </w:rPr>
        <w:t>chr8:60219746-64072039 (hg19)</w:t>
      </w:r>
    </w:p>
    <w:p w14:paraId="0EF96B97" w14:textId="3F892012" w:rsidR="003B6F90" w:rsidRPr="000137B2" w:rsidRDefault="003B6F90" w:rsidP="009B555C">
      <w:pPr>
        <w:pStyle w:val="Heading1"/>
        <w:tabs>
          <w:tab w:val="left" w:pos="333"/>
        </w:tabs>
        <w:rPr>
          <w:rFonts w:eastAsia="Calibri"/>
          <w:i/>
          <w:iCs/>
        </w:rPr>
      </w:pPr>
      <w:bookmarkStart w:id="59" w:name="_Toc84971412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49</w:t>
        </w:r>
      </w:fldSimple>
      <w:r w:rsidRPr="000137B2">
        <w:t xml:space="preserve">: </w:t>
      </w:r>
      <w:r w:rsidRPr="002A0EDA">
        <w:t>8q13</w:t>
      </w:r>
      <w:bookmarkEnd w:id="59"/>
    </w:p>
    <w:p w14:paraId="6F716286" w14:textId="78812F1D" w:rsidR="00E6540D" w:rsidRPr="000137B2" w:rsidRDefault="003B6F9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2CE39EB0" w14:textId="2942B28B" w:rsidR="003B6F90" w:rsidRPr="000137B2" w:rsidRDefault="003B6F9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44A9588A" wp14:editId="0BD66FF4">
            <wp:extent cx="6111240" cy="3847252"/>
            <wp:effectExtent l="0" t="0" r="3810" b="1270"/>
            <wp:docPr id="197" name="Picture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6122338" cy="38542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C84C0B" w14:textId="30E7238D" w:rsidR="003B6F90" w:rsidRPr="000137B2" w:rsidRDefault="003B6F9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hole Region = </w:t>
      </w:r>
      <w:r w:rsidR="005D6101" w:rsidRPr="000137B2">
        <w:rPr>
          <w:rFonts w:ascii="Calibri Light" w:eastAsia="Calibri" w:hAnsi="Calibri Light" w:cs="Calibri Light"/>
          <w:b/>
          <w:bCs/>
        </w:rPr>
        <w:t xml:space="preserve">Hamilton = </w:t>
      </w:r>
      <w:r w:rsidR="005D6101" w:rsidRPr="000137B2">
        <w:rPr>
          <w:rFonts w:ascii="Calibri Light" w:eastAsia="Times New Roman" w:hAnsi="Calibri Light" w:cs="Calibri Light"/>
          <w:color w:val="000000"/>
        </w:rPr>
        <w:t>chr8:69900100-72552212 (hg19)</w:t>
      </w:r>
    </w:p>
    <w:p w14:paraId="63413EAA" w14:textId="393191CB" w:rsidR="005D6101" w:rsidRPr="000137B2" w:rsidRDefault="003B6F9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proofErr w:type="gramStart"/>
      <w:r w:rsidRPr="000137B2">
        <w:rPr>
          <w:rFonts w:ascii="Calibri Light" w:eastAsia="Calibri" w:hAnsi="Calibri Light" w:cs="Calibri Light"/>
          <w:b/>
          <w:bCs/>
        </w:rPr>
        <w:t>SRO  =</w:t>
      </w:r>
      <w:proofErr w:type="gramEnd"/>
      <w:r w:rsidRPr="000137B2">
        <w:rPr>
          <w:rFonts w:ascii="Calibri Light" w:eastAsia="Calibri" w:hAnsi="Calibri Light" w:cs="Calibri Light"/>
          <w:b/>
          <w:bCs/>
        </w:rPr>
        <w:t xml:space="preserve"> SULF1 to SLC05A1</w:t>
      </w:r>
      <w:r w:rsidR="005D6101" w:rsidRPr="000137B2">
        <w:rPr>
          <w:rFonts w:ascii="Calibri Light" w:eastAsia="Calibri" w:hAnsi="Calibri Light" w:cs="Calibri Light"/>
          <w:b/>
          <w:bCs/>
        </w:rPr>
        <w:t xml:space="preserve"> = </w:t>
      </w:r>
      <w:r w:rsidR="005D6101" w:rsidRPr="000137B2">
        <w:rPr>
          <w:rFonts w:ascii="Calibri Light" w:eastAsia="Times New Roman" w:hAnsi="Calibri Light" w:cs="Calibri Light"/>
        </w:rPr>
        <w:t>chr8:70378859-70745404 (hg19)</w:t>
      </w:r>
    </w:p>
    <w:p w14:paraId="3DB2F43C" w14:textId="77777777" w:rsidR="005D6101" w:rsidRPr="000137B2" w:rsidRDefault="005D6101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</w:p>
    <w:p w14:paraId="32FDE0AD" w14:textId="7D8B9055" w:rsidR="00E6540D" w:rsidRPr="000137B2" w:rsidRDefault="00E6540D" w:rsidP="009B555C">
      <w:pPr>
        <w:pStyle w:val="Heading1"/>
        <w:tabs>
          <w:tab w:val="left" w:pos="333"/>
        </w:tabs>
        <w:rPr>
          <w:rFonts w:eastAsia="Calibri"/>
        </w:rPr>
      </w:pPr>
      <w:bookmarkStart w:id="60" w:name="_Toc84971413"/>
      <w:r w:rsidRPr="000137B2">
        <w:t xml:space="preserve">Primary CNV </w:t>
      </w:r>
      <w:fldSimple w:instr=" SEQ Primary_CNV \* ARABIC ">
        <w:r w:rsidR="00A360AB">
          <w:rPr>
            <w:noProof/>
          </w:rPr>
          <w:t>50</w:t>
        </w:r>
      </w:fldSimple>
      <w:r w:rsidRPr="000137B2">
        <w:t xml:space="preserve">: </w:t>
      </w:r>
      <w:r w:rsidRPr="002A0EDA">
        <w:t>8q21</w:t>
      </w:r>
      <w:r w:rsidRPr="000137B2">
        <w:t>.11</w:t>
      </w:r>
      <w:bookmarkEnd w:id="60"/>
    </w:p>
    <w:p w14:paraId="5A70BB90" w14:textId="782C02B9" w:rsidR="00E6540D" w:rsidRPr="000137B2" w:rsidRDefault="00E6540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153037C6" w14:textId="7EFD35AF" w:rsidR="00E6540D" w:rsidRPr="000137B2" w:rsidRDefault="00E6540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5301735C" wp14:editId="51221273">
            <wp:extent cx="6858000" cy="2588895"/>
            <wp:effectExtent l="0" t="0" r="0" b="1905"/>
            <wp:docPr id="114" name="Picture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58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8401C5" w14:textId="1633620A" w:rsidR="00E6540D" w:rsidRPr="000137B2" w:rsidRDefault="00E148E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  <w:bCs/>
        </w:rPr>
        <w:t xml:space="preserve">Whole Region = Quintela: </w:t>
      </w:r>
      <w:r w:rsidR="005D6101" w:rsidRPr="000137B2">
        <w:rPr>
          <w:rFonts w:ascii="Calibri Light" w:eastAsia="Calibri" w:hAnsi="Calibri Light" w:cs="Calibri Light"/>
        </w:rPr>
        <w:t>chr8:74915253-81924253</w:t>
      </w:r>
      <w:r w:rsidRPr="000137B2">
        <w:rPr>
          <w:rFonts w:ascii="Calibri Light" w:eastAsia="Calibri" w:hAnsi="Calibri Light" w:cs="Calibri Light"/>
        </w:rPr>
        <w:t xml:space="preserve"> (hg19)</w:t>
      </w:r>
    </w:p>
    <w:p w14:paraId="75D85562" w14:textId="26F91D23" w:rsidR="00E6540D" w:rsidRPr="000137B2" w:rsidRDefault="00E6540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 xml:space="preserve">SRO = </w:t>
      </w:r>
      <w:r w:rsidR="005D6101" w:rsidRPr="000137B2">
        <w:rPr>
          <w:rFonts w:ascii="Calibri Light" w:eastAsia="Calibri" w:hAnsi="Calibri Light" w:cs="Calibri Light"/>
          <w:b/>
        </w:rPr>
        <w:t>DECIPHER</w:t>
      </w:r>
      <w:r w:rsidRPr="000137B2">
        <w:rPr>
          <w:rFonts w:ascii="Calibri Light" w:eastAsia="Calibri" w:hAnsi="Calibri Light" w:cs="Calibri Light"/>
        </w:rPr>
        <w:t xml:space="preserve"> </w:t>
      </w:r>
      <w:r w:rsidR="005D6101" w:rsidRPr="000137B2">
        <w:rPr>
          <w:rFonts w:ascii="Calibri Light" w:eastAsia="Calibri" w:hAnsi="Calibri Light" w:cs="Calibri Light"/>
        </w:rPr>
        <w:t>= chr8:76314229-76854003</w:t>
      </w:r>
      <w:r w:rsidRPr="000137B2">
        <w:rPr>
          <w:rFonts w:ascii="Calibri Light" w:eastAsia="Calibri" w:hAnsi="Calibri Light" w:cs="Calibri Light"/>
        </w:rPr>
        <w:t xml:space="preserve"> (</w:t>
      </w:r>
      <w:r w:rsidR="005D6101" w:rsidRPr="000137B2">
        <w:rPr>
          <w:rFonts w:ascii="Calibri Light" w:eastAsia="Calibri" w:hAnsi="Calibri Light" w:cs="Calibri Light"/>
        </w:rPr>
        <w:t>GRCh38</w:t>
      </w:r>
      <w:r w:rsidRPr="000137B2">
        <w:rPr>
          <w:rFonts w:ascii="Calibri Light" w:eastAsia="Calibri" w:hAnsi="Calibri Light" w:cs="Calibri Light"/>
        </w:rPr>
        <w:t>)</w:t>
      </w:r>
    </w:p>
    <w:p w14:paraId="6DC05D59" w14:textId="16DF1051" w:rsidR="006F48E1" w:rsidRPr="000137B2" w:rsidRDefault="006F48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7940C926" w14:textId="77777777" w:rsidR="004729E2" w:rsidRPr="000137B2" w:rsidRDefault="004729E2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0681AC60" w14:textId="7C76DEA6" w:rsidR="00E148EC" w:rsidRPr="000137B2" w:rsidRDefault="00E148EC" w:rsidP="009B555C">
      <w:pPr>
        <w:pStyle w:val="Heading1"/>
        <w:tabs>
          <w:tab w:val="left" w:pos="333"/>
        </w:tabs>
      </w:pPr>
      <w:bookmarkStart w:id="61" w:name="_Toc8497141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51</w:t>
        </w:r>
      </w:fldSimple>
      <w:r w:rsidRPr="000137B2">
        <w:t>: 8q22.1</w:t>
      </w:r>
      <w:bookmarkEnd w:id="61"/>
    </w:p>
    <w:p w14:paraId="7D8A9473" w14:textId="2AF2267C" w:rsidR="004729E2" w:rsidRPr="000137B2" w:rsidRDefault="004729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Overhoff 2013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Overhoff&lt;/Author&gt;&lt;Year&gt;2014&lt;/Year&gt;&lt;RecNum&gt;119&lt;/RecNum&gt;&lt;DisplayText&gt;[49]&lt;/DisplayText&gt;&lt;record&gt;&lt;rec-number&gt;119&lt;/rec-number&gt;&lt;foreign-keys&gt;&lt;key app="EN" db-id="p9wv00a5yez0v1et5awv9pfoepd0x5dtwwpt" timestamp="1623722519"&gt;119&lt;/key&gt;&lt;/foreign-keys&gt;&lt;ref-type name="Journal Article"&gt;17&lt;/ref-type&gt;&lt;contributors&gt;&lt;authors&gt;&lt;author&gt;Overhoff, Justin&lt;/author&gt;&lt;author&gt;Rabideau, Marina M.&lt;/author&gt;&lt;author&gt;Bird, Lynne M.&lt;/author&gt;&lt;author&gt;Schweitzer, Daniela N.&lt;/author&gt;&lt;author&gt;Haynes, Karla&lt;/author&gt;&lt;author&gt;Schultz, Roger A.&lt;/author&gt;&lt;author&gt;Shaffer, Lisa G.&lt;/author&gt;&lt;author&gt;Rosenfeld, Jill A.&lt;/author&gt;&lt;author&gt;Ellison, Jay W.&lt;/author&gt;&lt;/authors&gt;&lt;/contributors&gt;&lt;titles&gt;&lt;title&gt;Refinement of the 8q22.1 microdeletion critical region associated with Nablus mask-like facial syndrome&lt;/title&gt;&lt;secondary-title&gt;American Journal of Medical Genetics Part A&lt;/secondary-title&gt;&lt;/titles&gt;&lt;periodical&gt;&lt;full-title&gt;American Journal of Medical Genetics Part A&lt;/full-title&gt;&lt;/periodical&gt;&lt;pages&gt;259-263&lt;/pages&gt;&lt;volume&gt;164&lt;/volume&gt;&lt;number&gt;1&lt;/number&gt;&lt;dates&gt;&lt;year&gt;2014&lt;/year&gt;&lt;pub-dates&gt;&lt;date&gt;2014/01/01&lt;/date&gt;&lt;/pub-dates&gt;&lt;/dates&gt;&lt;publisher&gt;John Wiley &amp;amp; Sons, Ltd&lt;/publisher&gt;&lt;isbn&gt;1552-4825&lt;/isbn&gt;&lt;work-type&gt;https://doi.org/10.1002/ajmg.a.36163&lt;/work-type&gt;&lt;urls&gt;&lt;related-urls&gt;&lt;url&gt;https://doi.org/10.1002/ajmg.a.36163&lt;/url&gt;&lt;/related-urls&gt;&lt;/urls&gt;&lt;electronic-resource-num&gt;https://doi.org/10.1002/ajmg.a.36163&lt;/electronic-resource-num&gt;&lt;access-date&gt;2021/06/14&lt;/access-date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49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7264830D" w14:textId="3A90B5E1" w:rsidR="00E148EC" w:rsidRPr="000137B2" w:rsidRDefault="004729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79FCA856" wp14:editId="1D032367">
            <wp:extent cx="4411133" cy="4888182"/>
            <wp:effectExtent l="0" t="0" r="8890" b="8255"/>
            <wp:docPr id="117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753" b="6023"/>
                    <a:stretch/>
                  </pic:blipFill>
                  <pic:spPr bwMode="auto">
                    <a:xfrm>
                      <a:off x="0" y="0"/>
                      <a:ext cx="4432761" cy="49121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9E4371" w14:textId="6931EB47" w:rsidR="00380853" w:rsidRPr="000137B2" w:rsidRDefault="00766F0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NMLFS Critical Region: </w:t>
      </w:r>
      <w:r w:rsidRPr="000137B2">
        <w:rPr>
          <w:rFonts w:ascii="Calibri Light" w:hAnsi="Calibri Light" w:cs="Calibri Light"/>
        </w:rPr>
        <w:t>chr8:94358695-96281462 (hg19)</w:t>
      </w:r>
    </w:p>
    <w:p w14:paraId="573527B4" w14:textId="38AFA928" w:rsidR="00766F0C" w:rsidRPr="000137B2" w:rsidRDefault="00766F0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LINC00535: </w:t>
      </w:r>
      <w:r w:rsidRPr="000137B2">
        <w:rPr>
          <w:rFonts w:ascii="Calibri Light" w:hAnsi="Calibri Light" w:cs="Calibri Light"/>
        </w:rPr>
        <w:t>chr8:94,358,695-94,712,661 (hg19)</w:t>
      </w:r>
    </w:p>
    <w:p w14:paraId="66E1ABD6" w14:textId="04662C59" w:rsidR="000B5C77" w:rsidRPr="000137B2" w:rsidRDefault="00766F0C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C8orf37: </w:t>
      </w:r>
      <w:r w:rsidRPr="000137B2">
        <w:rPr>
          <w:rFonts w:ascii="Calibri Light" w:hAnsi="Calibri Light" w:cs="Calibri Light"/>
        </w:rPr>
        <w:t>chr8:96,257,141-96,281,462 (hg19)</w:t>
      </w:r>
    </w:p>
    <w:p w14:paraId="20BE5A06" w14:textId="41904A28" w:rsidR="000B5C77" w:rsidRPr="000137B2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20E5B7CD" w14:textId="5FED1E70" w:rsidR="000B5C77" w:rsidRPr="000137B2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 xml:space="preserve">UCSC Genome Browser View of Reported CNVs: </w:t>
      </w:r>
    </w:p>
    <w:p w14:paraId="4B0516BC" w14:textId="7A8A251A" w:rsidR="000B5C77" w:rsidRPr="000137B2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1E115DA9" wp14:editId="5EC1873A">
            <wp:extent cx="5882640" cy="2375535"/>
            <wp:effectExtent l="0" t="0" r="3810" b="5715"/>
            <wp:docPr id="120" name="Picture 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944296" cy="2400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02EE4" w14:textId="7C3992D4" w:rsidR="000B5C77" w:rsidRPr="000137B2" w:rsidRDefault="000B5C77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Whole Region (Allanson P9): </w:t>
      </w:r>
      <w:r w:rsidRPr="000137B2">
        <w:rPr>
          <w:rFonts w:ascii="Calibri Light" w:eastAsia="Times New Roman" w:hAnsi="Calibri Light" w:cs="Calibri Light"/>
          <w:color w:val="000000"/>
        </w:rPr>
        <w:t>chr8:84974143-96085410 (hg19)</w:t>
      </w:r>
    </w:p>
    <w:p w14:paraId="17A2C85F" w14:textId="77777777" w:rsidR="004E1ED3" w:rsidRPr="000137B2" w:rsidRDefault="004E1ED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NMLFS Critical Region: </w:t>
      </w:r>
      <w:r w:rsidRPr="000137B2">
        <w:rPr>
          <w:rFonts w:ascii="Calibri Light" w:hAnsi="Calibri Light" w:cs="Calibri Light"/>
        </w:rPr>
        <w:t>chr8:94358695-96281462 (hg19)</w:t>
      </w:r>
    </w:p>
    <w:p w14:paraId="5816BDA4" w14:textId="4D68E0DF" w:rsidR="000B5C77" w:rsidRPr="000137B2" w:rsidRDefault="000B5C77" w:rsidP="009B555C">
      <w:pPr>
        <w:pStyle w:val="Heading1"/>
        <w:tabs>
          <w:tab w:val="left" w:pos="333"/>
        </w:tabs>
      </w:pPr>
      <w:bookmarkStart w:id="62" w:name="_Toc84971415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52</w:t>
        </w:r>
      </w:fldSimple>
      <w:r w:rsidRPr="000137B2">
        <w:t>: 8q22.2</w:t>
      </w:r>
      <w:r w:rsidR="00EB5F24" w:rsidRPr="000137B2">
        <w:t>-q22.3</w:t>
      </w:r>
      <w:bookmarkEnd w:id="62"/>
    </w:p>
    <w:p w14:paraId="583A4990" w14:textId="136FA177" w:rsidR="000B5C77" w:rsidRPr="000137B2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Sinajon 2015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TaW5ham9uPC9BdXRob3I+PFllYXI+MjAxNTwvWWVhcj48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TY5LTcyPC9wYWdlcz48dm9sdW1lPjU4PC92b2x1bWU+PG51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TaW5ham9uPC9BdXRob3I+PFllYXI+MjAxNTwvWWVhcj48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0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5557B266" w14:textId="478F2342" w:rsidR="000B5C77" w:rsidRPr="000137B2" w:rsidRDefault="000B5C7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59487AE2" wp14:editId="65FDCAB8">
            <wp:extent cx="6409267" cy="3372580"/>
            <wp:effectExtent l="0" t="0" r="0" b="0"/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6424475" cy="338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A8B6FD" w14:textId="75031C9D" w:rsidR="000B5C77" w:rsidRPr="000137B2" w:rsidRDefault="008028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(Kuechler P4): </w:t>
      </w:r>
      <w:r w:rsidRPr="000137B2">
        <w:rPr>
          <w:rFonts w:ascii="Calibri Light" w:hAnsi="Calibri Light" w:cs="Calibri Light"/>
        </w:rPr>
        <w:t>chr8:100025224-106469347 (hg18)</w:t>
      </w:r>
    </w:p>
    <w:p w14:paraId="4FB67776" w14:textId="3E5A9252" w:rsidR="0080285C" w:rsidRPr="000137B2" w:rsidRDefault="008028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SRO (Kuechler P5): </w:t>
      </w:r>
      <w:r w:rsidRPr="000137B2">
        <w:rPr>
          <w:rFonts w:ascii="Calibri Light" w:hAnsi="Calibri Light" w:cs="Calibri Light"/>
        </w:rPr>
        <w:t>chr8:102017156-103939573 (hg18)</w:t>
      </w:r>
    </w:p>
    <w:p w14:paraId="72AFFAD6" w14:textId="66335287" w:rsidR="0080285C" w:rsidRPr="000137B2" w:rsidRDefault="00224FBF" w:rsidP="009B555C">
      <w:pPr>
        <w:pStyle w:val="Heading1"/>
        <w:tabs>
          <w:tab w:val="left" w:pos="333"/>
        </w:tabs>
      </w:pPr>
      <w:bookmarkStart w:id="63" w:name="_Toc84971416"/>
      <w:r w:rsidRPr="000137B2">
        <w:t xml:space="preserve">Primary CNV </w:t>
      </w:r>
      <w:fldSimple w:instr=" SEQ Primary_CNV \* ARABIC ">
        <w:r w:rsidR="00A360AB">
          <w:rPr>
            <w:noProof/>
          </w:rPr>
          <w:t>53</w:t>
        </w:r>
      </w:fldSimple>
      <w:r w:rsidRPr="000137B2">
        <w:t>: 8q23.1-</w:t>
      </w:r>
      <w:r w:rsidRPr="002A0EDA">
        <w:t>q24</w:t>
      </w:r>
      <w:r w:rsidRPr="000137B2">
        <w:t>.12</w:t>
      </w:r>
      <w:bookmarkEnd w:id="63"/>
    </w:p>
    <w:p w14:paraId="1CDB9515" w14:textId="4B8FA01A" w:rsidR="00224FBF" w:rsidRPr="000137B2" w:rsidRDefault="00224FB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</w:t>
      </w:r>
      <w:r w:rsidR="002251E0" w:rsidRPr="000137B2">
        <w:rPr>
          <w:rFonts w:ascii="Calibri Light" w:hAnsi="Calibri Light" w:cs="Calibri Light"/>
          <w:i/>
          <w:iCs/>
        </w:rPr>
        <w:t xml:space="preserve"> of Reported CNVs:</w:t>
      </w:r>
    </w:p>
    <w:p w14:paraId="5B3CE879" w14:textId="759FF85A" w:rsidR="00224FBF" w:rsidRPr="000137B2" w:rsidRDefault="00DC481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15079D84" wp14:editId="7906C84F">
            <wp:extent cx="6858000" cy="1760855"/>
            <wp:effectExtent l="0" t="0" r="0" b="0"/>
            <wp:docPr id="124" name="Picture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760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4497D" w14:textId="028C7521" w:rsidR="002251E0" w:rsidRPr="000137B2" w:rsidRDefault="002251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 (</w:t>
      </w:r>
      <w:r w:rsidR="00DC481A" w:rsidRPr="000137B2">
        <w:rPr>
          <w:rFonts w:ascii="Calibri Light" w:hAnsi="Calibri Light" w:cs="Calibri Light"/>
          <w:b/>
          <w:bCs/>
        </w:rPr>
        <w:t>Li</w:t>
      </w:r>
      <w:r w:rsidRPr="000137B2">
        <w:rPr>
          <w:rFonts w:ascii="Calibri Light" w:hAnsi="Calibri Light" w:cs="Calibri Light"/>
          <w:b/>
          <w:bCs/>
        </w:rPr>
        <w:t xml:space="preserve"> to Schinzel P3): </w:t>
      </w:r>
      <w:r w:rsidRPr="000137B2">
        <w:rPr>
          <w:rFonts w:ascii="Calibri Light" w:hAnsi="Calibri Light" w:cs="Calibri Light"/>
        </w:rPr>
        <w:t>chr8:</w:t>
      </w:r>
      <w:r w:rsidR="00DC481A" w:rsidRPr="000137B2">
        <w:rPr>
          <w:rFonts w:ascii="Calibri Light" w:hAnsi="Calibri Light" w:cs="Calibri Light"/>
        </w:rPr>
        <w:t>114338391</w:t>
      </w:r>
      <w:r w:rsidRPr="000137B2">
        <w:rPr>
          <w:rFonts w:ascii="Calibri Light" w:hAnsi="Calibri Light" w:cs="Calibri Light"/>
        </w:rPr>
        <w:t>-121241253 (hg19)</w:t>
      </w:r>
    </w:p>
    <w:p w14:paraId="420CC1DC" w14:textId="2B0A2BD8" w:rsidR="002251E0" w:rsidRPr="000137B2" w:rsidRDefault="00DC481A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Li</w:t>
      </w:r>
      <w:r w:rsidR="002251E0" w:rsidRPr="000137B2">
        <w:rPr>
          <w:rFonts w:ascii="Calibri Light" w:hAnsi="Calibri Light" w:cs="Calibri Light"/>
          <w:b/>
          <w:bCs/>
        </w:rPr>
        <w:t xml:space="preserve">: </w:t>
      </w:r>
      <w:bookmarkStart w:id="64" w:name="_Hlk74642917"/>
      <w:r w:rsidRPr="000137B2">
        <w:rPr>
          <w:rFonts w:ascii="Calibri Light" w:hAnsi="Calibri Light" w:cs="Calibri Light"/>
        </w:rPr>
        <w:t xml:space="preserve">chr8:114338391-119817276 </w:t>
      </w:r>
      <w:r w:rsidR="002251E0" w:rsidRPr="000137B2">
        <w:rPr>
          <w:rFonts w:ascii="Calibri Light" w:hAnsi="Calibri Light" w:cs="Calibri Light"/>
        </w:rPr>
        <w:t>(hg19)</w:t>
      </w:r>
      <w:bookmarkEnd w:id="64"/>
    </w:p>
    <w:p w14:paraId="4721294B" w14:textId="5CB8D41C" w:rsidR="002251E0" w:rsidRPr="000137B2" w:rsidRDefault="002251E0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Schinzel P3: </w:t>
      </w:r>
      <w:r w:rsidRPr="000137B2">
        <w:rPr>
          <w:rFonts w:ascii="Calibri Light" w:hAnsi="Calibri Light" w:cs="Calibri Light"/>
        </w:rPr>
        <w:t>chr8:116002879-121241253 (hg19)</w:t>
      </w:r>
      <w:r w:rsidRPr="000137B2">
        <w:rPr>
          <w:rFonts w:ascii="Calibri Light" w:hAnsi="Calibri Light" w:cs="Calibri Light"/>
          <w:b/>
          <w:bCs/>
        </w:rPr>
        <w:t xml:space="preserve"> </w:t>
      </w:r>
    </w:p>
    <w:p w14:paraId="2774BBD3" w14:textId="2DEEBF0E" w:rsidR="002251E0" w:rsidRPr="000137B2" w:rsidRDefault="002251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SRO (TRPS1 to EXT1):</w:t>
      </w:r>
      <w:r w:rsidRPr="000137B2">
        <w:rPr>
          <w:rFonts w:ascii="Calibri Light" w:hAnsi="Calibri Light" w:cs="Calibri Light"/>
        </w:rPr>
        <w:t xml:space="preserve"> chr8:116420724-119124058 (hg19)</w:t>
      </w:r>
    </w:p>
    <w:p w14:paraId="697F977C" w14:textId="71B3AF2A" w:rsidR="002251E0" w:rsidRPr="000137B2" w:rsidRDefault="002251E0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TRPS1: chr8:116,420,724-116,681,228 (hg19)</w:t>
      </w:r>
    </w:p>
    <w:p w14:paraId="68CBCD4B" w14:textId="5BFD71D7" w:rsidR="002251E0" w:rsidRPr="000137B2" w:rsidRDefault="002251E0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EXT1: chr8:118,811,602-119,124,058 (hg19)</w:t>
      </w:r>
    </w:p>
    <w:p w14:paraId="250528C3" w14:textId="77777777" w:rsidR="00EB4247" w:rsidRPr="000137B2" w:rsidRDefault="00EB424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258EA94B" w14:textId="77777777" w:rsidR="008E103F" w:rsidRPr="000137B2" w:rsidRDefault="008E103F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7618B156" w14:textId="76E8EBE1" w:rsidR="00DC481A" w:rsidRPr="000137B2" w:rsidRDefault="00EB4247" w:rsidP="009B555C">
      <w:pPr>
        <w:pStyle w:val="Heading1"/>
        <w:tabs>
          <w:tab w:val="left" w:pos="333"/>
        </w:tabs>
      </w:pPr>
      <w:bookmarkStart w:id="65" w:name="_Toc8497141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54</w:t>
        </w:r>
      </w:fldSimple>
      <w:r w:rsidRPr="000137B2">
        <w:t xml:space="preserve">: </w:t>
      </w:r>
      <w:r w:rsidRPr="002A0EDA">
        <w:t>8q24</w:t>
      </w:r>
      <w:r w:rsidRPr="000137B2">
        <w:t>.3</w:t>
      </w:r>
      <w:bookmarkEnd w:id="65"/>
    </w:p>
    <w:p w14:paraId="0BDFA48E" w14:textId="71C50127" w:rsidR="00EB4247" w:rsidRPr="000137B2" w:rsidRDefault="00EB424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Wells 2016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Wells&lt;/Author&gt;&lt;Year&gt;2016&lt;/Year&gt;&lt;RecNum&gt;132&lt;/RecNum&gt;&lt;DisplayText&gt;[51]&lt;/DisplayText&gt;&lt;record&gt;&lt;rec-number&gt;132&lt;/rec-number&gt;&lt;foreign-keys&gt;&lt;key app="EN" db-id="p9wv00a5yez0v1et5awv9pfoepd0x5dtwwpt" timestamp="1623788292"&gt;132&lt;/key&gt;&lt;/foreign-keys&gt;&lt;ref-type name="Journal Article"&gt;17&lt;/ref-type&gt;&lt;contributors&gt;&lt;authors&gt;&lt;author&gt;Wells, Constance&lt;/author&gt;&lt;author&gt;Spaggiari, Emmanuel&lt;/author&gt;&lt;author&gt;Malan, Valérie&lt;/author&gt;&lt;author&gt;Stirnemann, Julien J.&lt;/author&gt;&lt;author&gt;Attie-Bitach, Tania&lt;/author&gt;&lt;author&gt;Ville, Yves&lt;/author&gt;&lt;author&gt;Vekemans, Michel&lt;/author&gt;&lt;author&gt;Bessieres, Bettina&lt;/author&gt;&lt;author&gt;Romana, Serge&lt;/author&gt;&lt;/authors&gt;&lt;/contributors&gt;&lt;titles&gt;&lt;title&gt;First fetal case of the 8q24.3 contiguous genes syndrome&lt;/title&gt;&lt;secondary-title&gt;American Journal of Medical Genetics Part A&lt;/secondary-title&gt;&lt;/titles&gt;&lt;periodical&gt;&lt;full-title&gt;American Journal of Medical Genetics Part A&lt;/full-title&gt;&lt;/periodical&gt;&lt;pages&gt;239-242&lt;/pages&gt;&lt;volume&gt;170&lt;/volume&gt;&lt;number&gt;1&lt;/number&gt;&lt;keywords&gt;&lt;keyword&gt;del 8q24&lt;/keyword&gt;&lt;keyword&gt;SCRIB&lt;/keyword&gt;&lt;keyword&gt;PUF60&lt;/keyword&gt;&lt;keyword&gt;prenatal array-CGH&lt;/keyword&gt;&lt;/keywords&gt;&lt;dates&gt;&lt;year&gt;2016&lt;/year&gt;&lt;pub-dates&gt;&lt;date&gt;2016/01/01&lt;/date&gt;&lt;/pub-dates&gt;&lt;/dates&gt;&lt;publisher&gt;John Wiley &amp;amp; Sons, Ltd&lt;/publisher&gt;&lt;isbn&gt;1552-4825&lt;/isbn&gt;&lt;work-type&gt;https://doi.org/10.1002/ajmg.a.37411&lt;/work-type&gt;&lt;urls&gt;&lt;related-urls&gt;&lt;url&gt;https://doi.org/10.1002/ajmg.a.37411&lt;/url&gt;&lt;/related-urls&gt;&lt;/urls&gt;&lt;electronic-resource-num&gt;https://doi.org/10.1002/ajmg.a.37411&lt;/electronic-resource-num&gt;&lt;access-date&gt;2021/06/15&lt;/access-date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1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72EC9E91" w14:textId="26EA76E3" w:rsidR="00EB4247" w:rsidRPr="000137B2" w:rsidRDefault="00EB424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0F5DCF6A" wp14:editId="0433D94E">
            <wp:extent cx="5600700" cy="2726711"/>
            <wp:effectExtent l="0" t="0" r="0" b="0"/>
            <wp:docPr id="125" name="Picture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609984" cy="2731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E3BDE7" w14:textId="0BAAF042" w:rsidR="008E103F" w:rsidRPr="000137B2" w:rsidRDefault="008E103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Dauber P5 = </w:t>
      </w:r>
      <w:r w:rsidRPr="000137B2">
        <w:rPr>
          <w:rFonts w:ascii="Calibri Light" w:eastAsia="Times New Roman" w:hAnsi="Calibri Light" w:cs="Calibri Light"/>
        </w:rPr>
        <w:t>chr8:144159121-145573790 (hg19)</w:t>
      </w:r>
    </w:p>
    <w:p w14:paraId="04826F18" w14:textId="22F1B930" w:rsidR="00EB4247" w:rsidRPr="000137B2" w:rsidRDefault="00E84CE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Minimal Region (SCRIB to PUF60):</w:t>
      </w:r>
      <w:r w:rsidRPr="000137B2">
        <w:rPr>
          <w:rFonts w:ascii="Calibri Light" w:hAnsi="Calibri Light" w:cs="Calibri Light"/>
        </w:rPr>
        <w:t xml:space="preserve"> chr8:144873090-144911556</w:t>
      </w:r>
      <w:r w:rsidR="006C386C" w:rsidRPr="000137B2">
        <w:rPr>
          <w:rFonts w:ascii="Calibri Light" w:hAnsi="Calibri Light" w:cs="Calibri Light"/>
        </w:rPr>
        <w:t xml:space="preserve"> (hg19)</w:t>
      </w:r>
    </w:p>
    <w:p w14:paraId="7892FA58" w14:textId="31FD977E" w:rsidR="00E84CE1" w:rsidRPr="000137B2" w:rsidRDefault="00E84CE1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SCRIB: chr8:144,873,090-144,897,549 (hg19)</w:t>
      </w:r>
    </w:p>
    <w:p w14:paraId="165A38D9" w14:textId="78FE9130" w:rsidR="0054639C" w:rsidRDefault="00E84CE1" w:rsidP="009B555C">
      <w:pPr>
        <w:pStyle w:val="ListParagraph"/>
        <w:numPr>
          <w:ilvl w:val="0"/>
          <w:numId w:val="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PUF60: chr8:144,898,514-144,911,556 (hg19)</w:t>
      </w:r>
    </w:p>
    <w:p w14:paraId="5914DC8A" w14:textId="00F97005" w:rsidR="00A477D5" w:rsidRDefault="00A477D5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7C4B1700" w14:textId="77777777" w:rsidR="00920B8B" w:rsidRDefault="00920B8B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</w:p>
    <w:p w14:paraId="164AF5F7" w14:textId="1BAA1712" w:rsidR="00A477D5" w:rsidRDefault="00A477D5" w:rsidP="009B555C">
      <w:pPr>
        <w:pStyle w:val="Heading1"/>
        <w:tabs>
          <w:tab w:val="left" w:pos="333"/>
        </w:tabs>
      </w:pPr>
      <w:bookmarkStart w:id="66" w:name="_Toc84971418"/>
      <w:r>
        <w:t xml:space="preserve">Primary CNV </w:t>
      </w:r>
      <w:fldSimple w:instr=" SEQ Primary_CNV \* ARABIC ">
        <w:r w:rsidR="00A360AB">
          <w:rPr>
            <w:noProof/>
          </w:rPr>
          <w:t>55</w:t>
        </w:r>
      </w:fldSimple>
      <w:r>
        <w:t>: 9p24.3 (SRXY4)</w:t>
      </w:r>
      <w:bookmarkEnd w:id="66"/>
    </w:p>
    <w:p w14:paraId="7AEEA44C" w14:textId="53600F85" w:rsidR="00A477D5" w:rsidRPr="00920B8B" w:rsidRDefault="00920B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B8B">
        <w:rPr>
          <w:rFonts w:ascii="Calibri Light" w:hAnsi="Calibri Light" w:cs="Calibri Light"/>
          <w:i/>
          <w:iCs/>
        </w:rPr>
        <w:t>UCSC Genome Browser View:</w:t>
      </w:r>
    </w:p>
    <w:p w14:paraId="27404FEA" w14:textId="30A6F0FF" w:rsidR="00920B8B" w:rsidRPr="00920B8B" w:rsidRDefault="00920B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B8B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EB83ED5" wp14:editId="2FA5DDB5">
            <wp:extent cx="6858000" cy="1649730"/>
            <wp:effectExtent l="0" t="0" r="0" b="7620"/>
            <wp:docPr id="281" name="Picture 2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649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782BE0" w14:textId="740094C1" w:rsidR="00920B8B" w:rsidRPr="00920B8B" w:rsidRDefault="00920B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B8B">
        <w:rPr>
          <w:rFonts w:ascii="Calibri Light" w:hAnsi="Calibri Light" w:cs="Calibri Light"/>
          <w:b/>
          <w:bCs/>
        </w:rPr>
        <w:t>SRXY4 (pter to DMRT2):</w:t>
      </w:r>
      <w:r w:rsidRPr="00920B8B">
        <w:rPr>
          <w:rFonts w:ascii="Calibri Light" w:hAnsi="Calibri Light" w:cs="Calibri Light"/>
        </w:rPr>
        <w:t xml:space="preserve"> </w:t>
      </w:r>
      <w:r w:rsidRPr="00920B8B">
        <w:rPr>
          <w:rFonts w:ascii="Calibri Light" w:eastAsia="Times New Roman" w:hAnsi="Calibri Light" w:cs="Calibri Light"/>
        </w:rPr>
        <w:t>chr9:1-1057554 (hg19)</w:t>
      </w:r>
    </w:p>
    <w:p w14:paraId="555797F7" w14:textId="363D223D" w:rsidR="00920B8B" w:rsidRPr="00920B8B" w:rsidRDefault="00920B8B" w:rsidP="006163EF">
      <w:pPr>
        <w:pStyle w:val="ListParagraph"/>
        <w:numPr>
          <w:ilvl w:val="0"/>
          <w:numId w:val="30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20B8B">
        <w:rPr>
          <w:rFonts w:ascii="Calibri Light" w:hAnsi="Calibri Light" w:cs="Calibri Light"/>
          <w:b/>
          <w:bCs/>
        </w:rPr>
        <w:t>DMRT2:</w:t>
      </w:r>
      <w:r w:rsidRPr="00920B8B">
        <w:rPr>
          <w:rFonts w:ascii="Calibri Light" w:hAnsi="Calibri Light" w:cs="Calibri Light"/>
        </w:rPr>
        <w:t xml:space="preserve"> chr9:1,050,620-1,057,554 (hg19)</w:t>
      </w:r>
    </w:p>
    <w:p w14:paraId="5428FC54" w14:textId="77777777" w:rsidR="00F62EF6" w:rsidRDefault="00F62EF6" w:rsidP="009B555C">
      <w:pPr>
        <w:tabs>
          <w:tab w:val="left" w:pos="333"/>
        </w:tabs>
        <w:spacing w:after="0"/>
        <w:contextualSpacing/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 w:rsidRPr="00920B8B">
        <w:rPr>
          <w:rFonts w:ascii="Calibri Light" w:hAnsi="Calibri Light" w:cs="Calibri Light"/>
        </w:rPr>
        <w:br w:type="page"/>
      </w:r>
    </w:p>
    <w:p w14:paraId="48864FDA" w14:textId="08D37375" w:rsidR="00A6549E" w:rsidRPr="000137B2" w:rsidRDefault="00A6549E" w:rsidP="009B555C">
      <w:pPr>
        <w:pStyle w:val="Heading1"/>
        <w:tabs>
          <w:tab w:val="left" w:pos="333"/>
        </w:tabs>
      </w:pPr>
      <w:bookmarkStart w:id="67" w:name="_Toc84971419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56</w:t>
        </w:r>
      </w:fldSimple>
      <w:r w:rsidRPr="000137B2">
        <w:t xml:space="preserve">: 9p </w:t>
      </w:r>
      <w:r w:rsidRPr="002A0EDA">
        <w:t>Terminal</w:t>
      </w:r>
      <w:bookmarkEnd w:id="67"/>
    </w:p>
    <w:p w14:paraId="675733B5" w14:textId="27FAA5DF" w:rsidR="00A6549E" w:rsidRDefault="00A6549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55BA231E" w14:textId="34E5DA1D" w:rsidR="00A6549E" w:rsidRPr="00920B8B" w:rsidRDefault="00A6549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20B8B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8CADEE6" wp14:editId="50B79AAB">
            <wp:extent cx="6858000" cy="6675120"/>
            <wp:effectExtent l="0" t="0" r="8890" b="5080"/>
            <wp:docPr id="261" name="Picture 2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6675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010EF4" w14:textId="5E0EA768" w:rsidR="00A477D5" w:rsidRPr="00920B8B" w:rsidRDefault="00A477D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920B8B">
        <w:rPr>
          <w:rFonts w:ascii="Calibri Light" w:hAnsi="Calibri Light" w:cs="Calibri Light"/>
          <w:b/>
          <w:bCs/>
        </w:rPr>
        <w:t xml:space="preserve">Dark </w:t>
      </w:r>
      <w:r w:rsidR="00F62EF6" w:rsidRPr="00920B8B">
        <w:rPr>
          <w:rFonts w:ascii="Calibri Light" w:hAnsi="Calibri Light" w:cs="Calibri Light"/>
          <w:b/>
          <w:bCs/>
        </w:rPr>
        <w:t xml:space="preserve">Blue </w:t>
      </w:r>
      <w:r w:rsidRPr="00920B8B">
        <w:rPr>
          <w:rFonts w:ascii="Calibri Light" w:hAnsi="Calibri Light" w:cs="Calibri Light"/>
          <w:b/>
          <w:bCs/>
        </w:rPr>
        <w:t xml:space="preserve">(pter to GLIS3): </w:t>
      </w:r>
      <w:r w:rsidRPr="00920B8B">
        <w:rPr>
          <w:rFonts w:ascii="Calibri Light" w:eastAsia="Times New Roman" w:hAnsi="Calibri Light" w:cs="Calibri Light"/>
        </w:rPr>
        <w:t>chr9:1-4300035 (hg19)</w:t>
      </w:r>
    </w:p>
    <w:p w14:paraId="053E3FC9" w14:textId="4364F529" w:rsidR="00A477D5" w:rsidRPr="00920B8B" w:rsidRDefault="00A477D5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920B8B">
        <w:rPr>
          <w:rFonts w:ascii="Calibri Light" w:hAnsi="Calibri Light" w:cs="Calibri Light"/>
          <w:b/>
          <w:bCs/>
        </w:rPr>
        <w:t xml:space="preserve">Light Blue (Vissers P1-2): </w:t>
      </w:r>
      <w:r w:rsidRPr="00920B8B">
        <w:rPr>
          <w:rFonts w:ascii="Calibri Light" w:eastAsia="Times New Roman" w:hAnsi="Calibri Light" w:cs="Calibri Light"/>
        </w:rPr>
        <w:t>chr9:1-14734664 (hg19)</w:t>
      </w:r>
    </w:p>
    <w:p w14:paraId="131E0D26" w14:textId="19DAC5DC" w:rsidR="00F62EF6" w:rsidRPr="00920B8B" w:rsidRDefault="00920B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20B8B">
        <w:rPr>
          <w:rFonts w:ascii="Calibri Light" w:hAnsi="Calibri Light" w:cs="Calibri Light"/>
          <w:b/>
          <w:bCs/>
        </w:rPr>
        <w:t>Critical Region (Christ):</w:t>
      </w:r>
      <w:r w:rsidRPr="00920B8B">
        <w:rPr>
          <w:rFonts w:ascii="Calibri Light" w:hAnsi="Calibri Light" w:cs="Calibri Light"/>
        </w:rPr>
        <w:t xml:space="preserve"> </w:t>
      </w:r>
      <w:r w:rsidRPr="00920B8B">
        <w:rPr>
          <w:rFonts w:ascii="Calibri Light" w:eastAsia="Times New Roman" w:hAnsi="Calibri Light" w:cs="Calibri Light"/>
        </w:rPr>
        <w:t>chr9:8053379-16077945 (hg19)</w:t>
      </w:r>
    </w:p>
    <w:p w14:paraId="169D08D1" w14:textId="77777777" w:rsidR="00A477D5" w:rsidRDefault="00A477D5" w:rsidP="009B555C">
      <w:pPr>
        <w:tabs>
          <w:tab w:val="left" w:pos="333"/>
        </w:tabs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 w:rsidRPr="00920B8B">
        <w:rPr>
          <w:rFonts w:ascii="Calibri Light" w:hAnsi="Calibri Light" w:cs="Calibri Light"/>
        </w:rPr>
        <w:br w:type="page"/>
      </w:r>
    </w:p>
    <w:p w14:paraId="551F7AB5" w14:textId="60729737" w:rsidR="00B323D4" w:rsidRPr="000137B2" w:rsidRDefault="00B323D4" w:rsidP="009B555C">
      <w:pPr>
        <w:pStyle w:val="Heading1"/>
        <w:tabs>
          <w:tab w:val="left" w:pos="333"/>
        </w:tabs>
      </w:pPr>
      <w:bookmarkStart w:id="68" w:name="_Toc8497142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57</w:t>
        </w:r>
      </w:fldSimple>
      <w:r w:rsidRPr="000137B2">
        <w:t xml:space="preserve">: </w:t>
      </w:r>
      <w:r w:rsidR="00BE5848" w:rsidRPr="000137B2">
        <w:t>9p13.</w:t>
      </w:r>
      <w:r w:rsidR="00FC706A" w:rsidRPr="000137B2">
        <w:t>3</w:t>
      </w:r>
      <w:r w:rsidR="00BE5848" w:rsidRPr="000137B2">
        <w:t>-</w:t>
      </w:r>
      <w:r w:rsidR="00BE5848" w:rsidRPr="002A0EDA">
        <w:t>p13</w:t>
      </w:r>
      <w:r w:rsidR="00BE5848" w:rsidRPr="000137B2">
        <w:t>.</w:t>
      </w:r>
      <w:r w:rsidR="00FC706A" w:rsidRPr="000137B2">
        <w:t>1</w:t>
      </w:r>
      <w:bookmarkEnd w:id="68"/>
    </w:p>
    <w:p w14:paraId="2F81F68B" w14:textId="09801B4E" w:rsidR="00B323D4" w:rsidRPr="000137B2" w:rsidRDefault="00B323D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C of Ferreira 2020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Ferreira&lt;/Author&gt;&lt;Year&gt;2020&lt;/Year&gt;&lt;RecNum&gt;135&lt;/RecNum&gt;&lt;DisplayText&gt;[52]&lt;/DisplayText&gt;&lt;record&gt;&lt;rec-number&gt;135&lt;/rec-number&gt;&lt;foreign-keys&gt;&lt;key app="EN" db-id="p9wv00a5yez0v1et5awv9pfoepd0x5dtwwpt" timestamp="1623790226"&gt;135&lt;/key&gt;&lt;/foreign-keys&gt;&lt;ref-type name="Journal Article"&gt;17&lt;/ref-type&gt;&lt;contributors&gt;&lt;authors&gt;&lt;author&gt;Ferreira, Susana Isabel&lt;/author&gt;&lt;author&gt;Cinnirella, Giacomo&lt;/author&gt;&lt;author&gt;Ramos, Lina&lt;/author&gt;&lt;author&gt;Suppa, Antonio&lt;/author&gt;&lt;author&gt;Pires, Luís Miguel&lt;/author&gt;&lt;author&gt;Nardone, Anna Maria&lt;/author&gt;&lt;author&gt;Camerota, Letizia&lt;/author&gt;&lt;author&gt;Lanciotti, Silvia&lt;/author&gt;&lt;author&gt;Galasso, Cinzia&lt;/author&gt;&lt;author&gt;De Maio, Fernando&lt;/author&gt;&lt;author&gt;de Melo, Joana Barbosa&lt;/author&gt;&lt;author&gt;Carreira, Isabel Marques&lt;/author&gt;&lt;author&gt;Brancati, Francesco&lt;/author&gt;&lt;/authors&gt;&lt;/contributors&gt;&lt;titles&gt;&lt;title&gt;Tremor is a major feature of 9p13 deletion syndrome&lt;/title&gt;&lt;secondary-title&gt;American Journal of Medical Genetics Part A&lt;/secondary-title&gt;&lt;/titles&gt;&lt;periodical&gt;&lt;full-title&gt;American Journal of Medical Genetics Part A&lt;/full-title&gt;&lt;/periodical&gt;&lt;pages&gt;2694-2698&lt;/pages&gt;&lt;volume&gt;182&lt;/volume&gt;&lt;number&gt;11&lt;/number&gt;&lt;keywords&gt;&lt;keyword&gt;9p13 deletion syndrome&lt;/keyword&gt;&lt;keyword&gt;myoclonus&lt;/keyword&gt;&lt;keyword&gt;NPR2&lt;/keyword&gt;&lt;keyword&gt;tremor&lt;/keyword&gt;&lt;/keywords&gt;&lt;dates&gt;&lt;year&gt;2020&lt;/year&gt;&lt;pub-dates&gt;&lt;date&gt;2020/11/01&lt;/date&gt;&lt;/pub-dates&gt;&lt;/dates&gt;&lt;publisher&gt;John Wiley &amp;amp; Sons, Ltd&lt;/publisher&gt;&lt;isbn&gt;1552-4825&lt;/isbn&gt;&lt;work-type&gt;https://doi.org/10.1002/ajmg.a.61807&lt;/work-type&gt;&lt;urls&gt;&lt;related-urls&gt;&lt;url&gt;https://doi.org/10.1002/ajmg.a.61807&lt;/url&gt;&lt;/related-urls&gt;&lt;/urls&gt;&lt;electronic-resource-num&gt;https://doi.org/10.1002/ajmg.a.61807&lt;/electronic-resource-num&gt;&lt;access-date&gt;2021/06/15&lt;/access-date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2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58D62A5F" w14:textId="7838A0E9" w:rsidR="00B323D4" w:rsidRPr="000137B2" w:rsidRDefault="00B323D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36E8F6BF" wp14:editId="72FF0C9D">
            <wp:extent cx="6858000" cy="3250565"/>
            <wp:effectExtent l="0" t="0" r="0" b="6985"/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50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5B2F43" w14:textId="48A009AE" w:rsidR="003145C7" w:rsidRDefault="00B323D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 = Niemi P2</w:t>
      </w:r>
      <w:r w:rsidR="000B585F" w:rsidRPr="000137B2">
        <w:rPr>
          <w:rFonts w:ascii="Calibri Light" w:hAnsi="Calibri Light" w:cs="Calibri Light"/>
          <w:b/>
          <w:bCs/>
        </w:rPr>
        <w:t xml:space="preserve"> = </w:t>
      </w:r>
      <w:r w:rsidR="000B585F" w:rsidRPr="000137B2">
        <w:rPr>
          <w:rFonts w:ascii="Calibri Light" w:hAnsi="Calibri Light" w:cs="Calibri Light"/>
        </w:rPr>
        <w:t>chr9:33809009-38653271 (hg18)</w:t>
      </w:r>
    </w:p>
    <w:p w14:paraId="6D9B4BAA" w14:textId="30BDEE62" w:rsidR="00B323D4" w:rsidRPr="000137B2" w:rsidRDefault="004C205C" w:rsidP="009B555C">
      <w:pPr>
        <w:pStyle w:val="Heading1"/>
        <w:tabs>
          <w:tab w:val="left" w:pos="333"/>
        </w:tabs>
      </w:pPr>
      <w:bookmarkStart w:id="69" w:name="_Toc84971421"/>
      <w:r w:rsidRPr="000137B2">
        <w:t xml:space="preserve">Primary CNV </w:t>
      </w:r>
      <w:fldSimple w:instr=" SEQ Primary_CNV \* ARABIC ">
        <w:r w:rsidR="00A360AB">
          <w:rPr>
            <w:noProof/>
          </w:rPr>
          <w:t>58</w:t>
        </w:r>
      </w:fldSimple>
      <w:r w:rsidRPr="000137B2">
        <w:t>: 9q22.3</w:t>
      </w:r>
      <w:bookmarkEnd w:id="69"/>
    </w:p>
    <w:p w14:paraId="4CFFF291" w14:textId="05BF5A90" w:rsidR="004C205C" w:rsidRPr="000137B2" w:rsidRDefault="004C20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52769223" w14:textId="45B8F044" w:rsidR="004C205C" w:rsidRPr="000137B2" w:rsidRDefault="004C20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7BB9A49D" wp14:editId="563AD8CF">
            <wp:extent cx="6858000" cy="3272790"/>
            <wp:effectExtent l="0" t="0" r="0" b="381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72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DB58E" w14:textId="4FF29A7D" w:rsidR="004C205C" w:rsidRPr="000137B2" w:rsidRDefault="004C205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Craniosynostosis</w:t>
      </w:r>
      <w:r w:rsidR="008D5AEB" w:rsidRPr="000137B2">
        <w:rPr>
          <w:rFonts w:ascii="Calibri Light" w:hAnsi="Calibri Light" w:cs="Calibri Light"/>
          <w:i/>
          <w:iCs/>
        </w:rPr>
        <w:t>,</w:t>
      </w:r>
      <w:r w:rsidRPr="000137B2">
        <w:rPr>
          <w:rFonts w:ascii="Calibri Light" w:hAnsi="Calibri Light" w:cs="Calibri Light"/>
          <w:i/>
          <w:iCs/>
        </w:rPr>
        <w:t xml:space="preserve"> Hydrocephalus</w:t>
      </w:r>
      <w:r w:rsidR="008D5AEB" w:rsidRPr="000137B2">
        <w:rPr>
          <w:rFonts w:ascii="Calibri Light" w:hAnsi="Calibri Light" w:cs="Calibri Light"/>
          <w:i/>
          <w:iCs/>
        </w:rPr>
        <w:t>, and</w:t>
      </w:r>
      <w:r w:rsidRPr="000137B2">
        <w:rPr>
          <w:rFonts w:ascii="Calibri Light" w:hAnsi="Calibri Light" w:cs="Calibri Light"/>
          <w:i/>
          <w:iCs/>
        </w:rPr>
        <w:t xml:space="preserve"> Macrosomia CR</w:t>
      </w:r>
      <w:r w:rsidR="008D5AEB" w:rsidRPr="000137B2">
        <w:rPr>
          <w:rFonts w:ascii="Calibri Light" w:hAnsi="Calibri Light" w:cs="Calibri Light"/>
          <w:i/>
          <w:iCs/>
        </w:rPr>
        <w:t>s</w:t>
      </w:r>
      <w:r w:rsidRPr="000137B2">
        <w:rPr>
          <w:rFonts w:ascii="Calibri Light" w:hAnsi="Calibri Light" w:cs="Calibri Light"/>
          <w:i/>
          <w:iCs/>
        </w:rPr>
        <w:t xml:space="preserve"> from Muller</w:t>
      </w:r>
      <w:r w:rsidR="008D5AEB" w:rsidRPr="000137B2">
        <w:rPr>
          <w:rFonts w:ascii="Calibri Light" w:hAnsi="Calibri Light" w:cs="Calibri Light"/>
          <w:i/>
          <w:iCs/>
        </w:rPr>
        <w:t xml:space="preserve">; </w:t>
      </w:r>
      <w:r w:rsidRPr="000137B2">
        <w:rPr>
          <w:rFonts w:ascii="Calibri Light" w:hAnsi="Calibri Light" w:cs="Calibri Light"/>
          <w:i/>
          <w:iCs/>
        </w:rPr>
        <w:t>Overgrowth CR from Yamada</w:t>
      </w:r>
    </w:p>
    <w:p w14:paraId="293CEAC6" w14:textId="77777777" w:rsidR="008D5AEB" w:rsidRPr="000137B2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748A3C08" w14:textId="18680780" w:rsidR="008D5AEB" w:rsidRPr="000137B2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Muller P2 = </w:t>
      </w:r>
      <w:r w:rsidRPr="000137B2">
        <w:rPr>
          <w:rFonts w:ascii="Calibri Light" w:eastAsia="Times New Roman" w:hAnsi="Calibri Light" w:cs="Calibri Light"/>
        </w:rPr>
        <w:t>chr9:90333007-101185240 (hg18)</w:t>
      </w:r>
    </w:p>
    <w:p w14:paraId="25296608" w14:textId="0416CF81" w:rsidR="008D5AEB" w:rsidRPr="000137B2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SRO = Shimojima = </w:t>
      </w:r>
      <w:r w:rsidRPr="000137B2">
        <w:rPr>
          <w:rFonts w:ascii="Calibri Light" w:eastAsia="Times New Roman" w:hAnsi="Calibri Light" w:cs="Calibri Light"/>
        </w:rPr>
        <w:t>chr9:95885026-98218797 (hg18)</w:t>
      </w:r>
    </w:p>
    <w:p w14:paraId="2F547778" w14:textId="7E5755D6" w:rsidR="008D5AEB" w:rsidRPr="000137B2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PTCH1 = Gene Coordinates = </w:t>
      </w:r>
      <w:r w:rsidRPr="000137B2">
        <w:rPr>
          <w:rFonts w:ascii="Calibri Light" w:eastAsia="Times New Roman" w:hAnsi="Calibri Light" w:cs="Calibri Light"/>
        </w:rPr>
        <w:t>chr9:98205264-98269699 (hg19)</w:t>
      </w:r>
    </w:p>
    <w:p w14:paraId="47D8E496" w14:textId="77777777" w:rsidR="008D5AEB" w:rsidRPr="000137B2" w:rsidRDefault="008D5AEB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5CDAC65D" w14:textId="15405C5B" w:rsidR="00C66289" w:rsidRPr="000137B2" w:rsidRDefault="00C66289" w:rsidP="009B555C">
      <w:pPr>
        <w:pStyle w:val="Heading1"/>
        <w:tabs>
          <w:tab w:val="left" w:pos="333"/>
        </w:tabs>
      </w:pPr>
      <w:bookmarkStart w:id="70" w:name="_Toc84971422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59</w:t>
        </w:r>
      </w:fldSimple>
      <w:r w:rsidRPr="000137B2">
        <w:t>: 9q31.1-q31.3</w:t>
      </w:r>
      <w:bookmarkEnd w:id="70"/>
    </w:p>
    <w:p w14:paraId="2B7BB28B" w14:textId="3FB416F6" w:rsidR="00C66289" w:rsidRPr="000137B2" w:rsidRDefault="00C6628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Mucciolo 2014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3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BFC3005" w14:textId="03DE6FC5" w:rsidR="00C66289" w:rsidRPr="000137B2" w:rsidRDefault="00C6628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77289CC" wp14:editId="1337D39D">
            <wp:extent cx="6858000" cy="4569460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56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450C1" w14:textId="03534FD3" w:rsidR="0046651C" w:rsidRPr="000137B2" w:rsidRDefault="008D5AE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 xml:space="preserve">NOTE: </w:t>
      </w:r>
      <w:r w:rsidR="0046651C" w:rsidRPr="000137B2">
        <w:rPr>
          <w:rFonts w:ascii="Calibri Light" w:hAnsi="Calibri Light" w:cs="Calibri Light"/>
        </w:rPr>
        <w:t>Phenotype listed in MMS Review paper by Nevado (2014)</w:t>
      </w:r>
      <w:r w:rsidR="00E6791B" w:rsidRPr="000137B2">
        <w:rPr>
          <w:rFonts w:ascii="Calibri Light" w:hAnsi="Calibri Light" w:cs="Calibri Light"/>
        </w:rPr>
        <w:fldChar w:fldCharType="begin">
          <w:fldData xml:space="preserve">PEVuZE5vdGU+PENpdGU+PEF1dGhvcj5OZXZhZG88L0F1dGhvcj48WWVhcj4yMDE0PC9ZZWFyPjxS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</w:fldData>
        </w:fldChar>
      </w:r>
      <w:r w:rsidR="00FB2DDC">
        <w:rPr>
          <w:rFonts w:ascii="Calibri Light" w:hAnsi="Calibri Light" w:cs="Calibri Light"/>
        </w:rPr>
        <w:instrText xml:space="preserve"> ADDIN EN.CITE </w:instrText>
      </w:r>
      <w:r w:rsidR="00FB2DDC">
        <w:rPr>
          <w:rFonts w:ascii="Calibri Light" w:hAnsi="Calibri Light" w:cs="Calibri Light"/>
        </w:rPr>
        <w:fldChar w:fldCharType="begin">
          <w:fldData xml:space="preserve">PEVuZE5vdGU+PENpdGU+PEF1dGhvcj5OZXZhZG88L0F1dGhvcj48WWVhcj4yMDE0PC9ZZWFyPjxS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</w:fldData>
        </w:fldChar>
      </w:r>
      <w:r w:rsidR="00FB2DDC">
        <w:rPr>
          <w:rFonts w:ascii="Calibri Light" w:hAnsi="Calibri Light" w:cs="Calibri Light"/>
        </w:rPr>
        <w:instrText xml:space="preserve"> ADDIN EN.CITE.DATA </w:instrText>
      </w:r>
      <w:r w:rsidR="00FB2DDC">
        <w:rPr>
          <w:rFonts w:ascii="Calibri Light" w:hAnsi="Calibri Light" w:cs="Calibri Light"/>
        </w:rPr>
      </w:r>
      <w:r w:rsidR="00FB2DDC">
        <w:rPr>
          <w:rFonts w:ascii="Calibri Light" w:hAnsi="Calibri Light" w:cs="Calibri Light"/>
        </w:rPr>
        <w:fldChar w:fldCharType="end"/>
      </w:r>
      <w:r w:rsidR="00E6791B" w:rsidRPr="000137B2">
        <w:rPr>
          <w:rFonts w:ascii="Calibri Light" w:hAnsi="Calibri Light" w:cs="Calibri Light"/>
        </w:rPr>
      </w:r>
      <w:r w:rsidR="00E6791B" w:rsidRPr="000137B2">
        <w:rPr>
          <w:rFonts w:ascii="Calibri Light" w:hAnsi="Calibri Light" w:cs="Calibri Light"/>
        </w:rPr>
        <w:fldChar w:fldCharType="separate"/>
      </w:r>
      <w:r w:rsidR="00FB2DDC">
        <w:rPr>
          <w:rFonts w:ascii="Calibri Light" w:hAnsi="Calibri Light" w:cs="Calibri Light"/>
          <w:noProof/>
        </w:rPr>
        <w:t>[54]</w:t>
      </w:r>
      <w:r w:rsidR="00E6791B" w:rsidRPr="000137B2">
        <w:rPr>
          <w:rFonts w:ascii="Calibri Light" w:hAnsi="Calibri Light" w:cs="Calibri Light"/>
        </w:rPr>
        <w:fldChar w:fldCharType="end"/>
      </w:r>
      <w:r w:rsidR="0046651C" w:rsidRPr="000137B2">
        <w:rPr>
          <w:rFonts w:ascii="Calibri Light" w:hAnsi="Calibri Light" w:cs="Calibri Light"/>
        </w:rPr>
        <w:t xml:space="preserve"> matches phenotype of Patients 1,2 of </w:t>
      </w:r>
    </w:p>
    <w:p w14:paraId="180D343C" w14:textId="43847CA5" w:rsidR="00C66289" w:rsidRPr="000137B2" w:rsidRDefault="00C6628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Mucciolo</w:t>
      </w:r>
      <w:r w:rsidR="0046651C" w:rsidRPr="000137B2">
        <w:rPr>
          <w:rFonts w:ascii="Calibri Light" w:hAnsi="Calibri Light" w:cs="Calibri Light"/>
        </w:rPr>
        <w:t xml:space="preserve"> (</w:t>
      </w:r>
      <w:r w:rsidRPr="000137B2">
        <w:rPr>
          <w:rFonts w:ascii="Calibri Light" w:hAnsi="Calibri Light" w:cs="Calibri Light"/>
        </w:rPr>
        <w:t>2014</w:t>
      </w:r>
      <w:r w:rsidR="0046651C" w:rsidRPr="000137B2">
        <w:rPr>
          <w:rFonts w:ascii="Calibri Light" w:hAnsi="Calibri Light" w:cs="Calibri Light"/>
        </w:rPr>
        <w:t>)</w:t>
      </w:r>
      <w:r w:rsidR="00E6791B" w:rsidRPr="000137B2">
        <w:rPr>
          <w:rFonts w:ascii="Calibri Light" w:hAnsi="Calibri Light" w:cs="Calibri Light"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>
        <w:rPr>
          <w:rFonts w:ascii="Calibri Light" w:hAnsi="Calibri Light" w:cs="Calibri Light"/>
        </w:rPr>
        <w:instrText xml:space="preserve"> ADDIN EN.CITE </w:instrText>
      </w:r>
      <w:r w:rsidR="00FB2DDC">
        <w:rPr>
          <w:rFonts w:ascii="Calibri Light" w:hAnsi="Calibri Light" w:cs="Calibri Light"/>
        </w:rPr>
        <w:fldChar w:fldCharType="begin">
          <w:fldData xml:space="preserve">PEVuZE5vdGU+PENpdGU+PEF1dGhvcj5NdWNjaW9sbzwvQXV0aG9yPjxZZWFyPjIwMTQ8L1llYXI+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2ODUtOTA8L3BhZ2Vz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</w:fldData>
        </w:fldChar>
      </w:r>
      <w:r w:rsidR="00FB2DDC">
        <w:rPr>
          <w:rFonts w:ascii="Calibri Light" w:hAnsi="Calibri Light" w:cs="Calibri Light"/>
        </w:rPr>
        <w:instrText xml:space="preserve"> ADDIN EN.CITE.DATA </w:instrText>
      </w:r>
      <w:r w:rsidR="00FB2DDC">
        <w:rPr>
          <w:rFonts w:ascii="Calibri Light" w:hAnsi="Calibri Light" w:cs="Calibri Light"/>
        </w:rPr>
      </w:r>
      <w:r w:rsidR="00FB2DDC">
        <w:rPr>
          <w:rFonts w:ascii="Calibri Light" w:hAnsi="Calibri Light" w:cs="Calibri Light"/>
        </w:rPr>
        <w:fldChar w:fldCharType="end"/>
      </w:r>
      <w:r w:rsidR="00E6791B" w:rsidRPr="000137B2">
        <w:rPr>
          <w:rFonts w:ascii="Calibri Light" w:hAnsi="Calibri Light" w:cs="Calibri Light"/>
        </w:rPr>
      </w:r>
      <w:r w:rsidR="00E6791B" w:rsidRPr="000137B2">
        <w:rPr>
          <w:rFonts w:ascii="Calibri Light" w:hAnsi="Calibri Light" w:cs="Calibri Light"/>
        </w:rPr>
        <w:fldChar w:fldCharType="separate"/>
      </w:r>
      <w:r w:rsidR="00FB2DDC">
        <w:rPr>
          <w:rFonts w:ascii="Calibri Light" w:hAnsi="Calibri Light" w:cs="Calibri Light"/>
          <w:noProof/>
        </w:rPr>
        <w:t>[53]</w:t>
      </w:r>
      <w:r w:rsidR="00E6791B" w:rsidRPr="000137B2">
        <w:rPr>
          <w:rFonts w:ascii="Calibri Light" w:hAnsi="Calibri Light" w:cs="Calibri Light"/>
        </w:rPr>
        <w:fldChar w:fldCharType="end"/>
      </w:r>
      <w:r w:rsidR="0046651C" w:rsidRPr="000137B2">
        <w:rPr>
          <w:rFonts w:ascii="Calibri Light" w:hAnsi="Calibri Light" w:cs="Calibri Light"/>
        </w:rPr>
        <w:t>. However, o</w:t>
      </w:r>
      <w:r w:rsidRPr="000137B2">
        <w:rPr>
          <w:rFonts w:ascii="Calibri Light" w:hAnsi="Calibri Light" w:cs="Calibri Light"/>
        </w:rPr>
        <w:t xml:space="preserve">ther reported CNVs in this region have both overlapping and distinct phenotypic features. </w:t>
      </w:r>
    </w:p>
    <w:p w14:paraId="7E4087E5" w14:textId="40FEEA83" w:rsidR="0046651C" w:rsidRPr="000137B2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0E777544" w14:textId="7EC0BFE2" w:rsidR="0046651C" w:rsidRPr="000137B2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438E3B9C" w14:textId="5DD2904C" w:rsidR="0046651C" w:rsidRPr="000137B2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B50B96E" wp14:editId="6982E686">
            <wp:extent cx="6858000" cy="2504440"/>
            <wp:effectExtent l="0" t="0" r="0" b="0"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504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EBFCA" w14:textId="7745E041" w:rsidR="0046651C" w:rsidRPr="000137B2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Mucciolo P2 = </w:t>
      </w:r>
      <w:r w:rsidRPr="000137B2">
        <w:rPr>
          <w:rFonts w:ascii="Calibri Light" w:eastAsia="Times New Roman" w:hAnsi="Calibri Light" w:cs="Calibri Light"/>
        </w:rPr>
        <w:t>chr9:107945742-114439602 (hg19)</w:t>
      </w:r>
    </w:p>
    <w:p w14:paraId="72612FED" w14:textId="77777777" w:rsidR="0046651C" w:rsidRPr="000137B2" w:rsidRDefault="0046651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C27F859" w14:textId="77777777" w:rsidR="0046651C" w:rsidRPr="000137B2" w:rsidRDefault="0046651C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25B5569F" w14:textId="582FC7BC" w:rsidR="00C95A88" w:rsidRPr="000137B2" w:rsidRDefault="00C95A88" w:rsidP="009B555C">
      <w:pPr>
        <w:pStyle w:val="Heading1"/>
        <w:tabs>
          <w:tab w:val="left" w:pos="333"/>
        </w:tabs>
      </w:pPr>
      <w:bookmarkStart w:id="71" w:name="_Toc84971423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0</w:t>
        </w:r>
      </w:fldSimple>
      <w:r w:rsidRPr="000137B2">
        <w:t>: 10p Terminal</w:t>
      </w:r>
      <w:bookmarkEnd w:id="71"/>
    </w:p>
    <w:p w14:paraId="1F3AB33F" w14:textId="01671D15" w:rsidR="00FF20C1" w:rsidRPr="000137B2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6BD36181" w14:textId="29F6F44A" w:rsidR="00FF20C1" w:rsidRPr="000137B2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52BF6BB" wp14:editId="2B00EAB7">
            <wp:extent cx="6858000" cy="7941945"/>
            <wp:effectExtent l="0" t="0" r="0" b="190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7941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9FA68" w14:textId="69F6E048" w:rsidR="00FF20C1" w:rsidRPr="000137B2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Whole Region (Patient "DW" in Lichtner 2000): </w:t>
      </w:r>
      <w:r w:rsidRPr="000137B2">
        <w:rPr>
          <w:rFonts w:ascii="Calibri Light" w:hAnsi="Calibri Light" w:cs="Calibri Light"/>
        </w:rPr>
        <w:t>chr10:0-10550771</w:t>
      </w:r>
      <w:r w:rsidRPr="000137B2">
        <w:rPr>
          <w:rFonts w:ascii="Calibri Light" w:hAnsi="Calibri Light" w:cs="Calibri Light"/>
          <w:b/>
          <w:bCs/>
        </w:rPr>
        <w:t xml:space="preserve"> </w:t>
      </w:r>
      <w:r w:rsidRPr="000137B2">
        <w:rPr>
          <w:rFonts w:ascii="Calibri Light" w:hAnsi="Calibri Light" w:cs="Calibri Light"/>
        </w:rPr>
        <w:t>(hg19)</w:t>
      </w:r>
    </w:p>
    <w:p w14:paraId="101946CC" w14:textId="77777777" w:rsidR="00FF20C1" w:rsidRPr="000137B2" w:rsidRDefault="00FF20C1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0876C172" w14:textId="239FF0B8" w:rsidR="00C95A88" w:rsidRPr="000137B2" w:rsidRDefault="00C95A88" w:rsidP="009B555C">
      <w:pPr>
        <w:pStyle w:val="Heading1"/>
        <w:tabs>
          <w:tab w:val="left" w:pos="333"/>
        </w:tabs>
      </w:pPr>
      <w:bookmarkStart w:id="72" w:name="_Toc8497142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1</w:t>
        </w:r>
      </w:fldSimple>
      <w:r w:rsidRPr="000137B2">
        <w:t xml:space="preserve">: </w:t>
      </w:r>
      <w:r w:rsidRPr="002A0EDA">
        <w:t>10p15</w:t>
      </w:r>
      <w:r w:rsidRPr="000137B2">
        <w:t>.3</w:t>
      </w:r>
      <w:bookmarkEnd w:id="72"/>
    </w:p>
    <w:p w14:paraId="0D3A392F" w14:textId="116AC5C1" w:rsidR="00C95A88" w:rsidRPr="000137B2" w:rsidRDefault="00C95A8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20F4CF99" w14:textId="792DDB5F" w:rsidR="00C66289" w:rsidRPr="000137B2" w:rsidRDefault="00C95A8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59261BA0" wp14:editId="23735CD7">
            <wp:extent cx="6858000" cy="324802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48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6B414D" w14:textId="618CB988" w:rsidR="00074B3D" w:rsidRPr="000137B2" w:rsidRDefault="00074B3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Whole Region (DeScipio P8):</w:t>
      </w:r>
      <w:r w:rsidR="00FF20C1" w:rsidRPr="000137B2">
        <w:rPr>
          <w:rFonts w:ascii="Calibri Light" w:hAnsi="Calibri Light" w:cs="Calibri Light"/>
          <w:b/>
          <w:bCs/>
        </w:rPr>
        <w:t xml:space="preserve"> </w:t>
      </w:r>
      <w:r w:rsidR="00FF20C1" w:rsidRPr="000137B2">
        <w:rPr>
          <w:rFonts w:ascii="Calibri Light" w:hAnsi="Calibri Light" w:cs="Calibri Light"/>
        </w:rPr>
        <w:t>chr10:126361-3090934 (hg18)</w:t>
      </w:r>
    </w:p>
    <w:p w14:paraId="6F45B921" w14:textId="0F1ACBFA" w:rsidR="00074B3D" w:rsidRPr="000137B2" w:rsidRDefault="00074B3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SRO (DeScipio P4):  </w:t>
      </w:r>
      <w:r w:rsidR="00FF20C1" w:rsidRPr="000137B2">
        <w:rPr>
          <w:rFonts w:ascii="Calibri Light" w:eastAsia="Times New Roman" w:hAnsi="Calibri Light" w:cs="Calibri Light"/>
          <w:color w:val="000000"/>
        </w:rPr>
        <w:t>chr10:101955-739804 (hg18)</w:t>
      </w:r>
    </w:p>
    <w:p w14:paraId="4F422256" w14:textId="341D69AD" w:rsidR="00C95A88" w:rsidRPr="000137B2" w:rsidRDefault="00074B3D" w:rsidP="009B555C">
      <w:pPr>
        <w:pStyle w:val="Heading1"/>
        <w:tabs>
          <w:tab w:val="left" w:pos="333"/>
        </w:tabs>
      </w:pPr>
      <w:bookmarkStart w:id="73" w:name="_Toc84971425"/>
      <w:r w:rsidRPr="000137B2">
        <w:t xml:space="preserve">Primary CNV </w:t>
      </w:r>
      <w:fldSimple w:instr=" SEQ Primary_CNV \* ARABIC ">
        <w:r w:rsidR="00A360AB">
          <w:rPr>
            <w:noProof/>
          </w:rPr>
          <w:t>62</w:t>
        </w:r>
      </w:fldSimple>
      <w:r w:rsidRPr="000137B2">
        <w:t>: 10p14-p12</w:t>
      </w:r>
      <w:bookmarkEnd w:id="73"/>
    </w:p>
    <w:p w14:paraId="32ED6519" w14:textId="128905AC" w:rsidR="00074B3D" w:rsidRPr="000137B2" w:rsidRDefault="00EE7BB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7320BC43" wp14:editId="6846B876">
            <wp:extent cx="4605867" cy="3956711"/>
            <wp:effectExtent l="0" t="0" r="4445" b="571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221"/>
                    <a:stretch/>
                  </pic:blipFill>
                  <pic:spPr bwMode="auto">
                    <a:xfrm>
                      <a:off x="0" y="0"/>
                      <a:ext cx="4629887" cy="39773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E17030" w14:textId="08BA46E0" w:rsidR="00FF20C1" w:rsidRPr="000137B2" w:rsidRDefault="00FF20C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:</w:t>
      </w:r>
      <w:r w:rsidRPr="000137B2">
        <w:rPr>
          <w:rFonts w:ascii="Calibri Light" w:hAnsi="Calibri Light" w:cs="Calibri Light"/>
        </w:rPr>
        <w:t xml:space="preserve"> chr10:8212176-19608181 (hg19)</w:t>
      </w:r>
    </w:p>
    <w:p w14:paraId="703A0961" w14:textId="66813B34" w:rsidR="00FF20C1" w:rsidRPr="000137B2" w:rsidRDefault="00FF20C1" w:rsidP="009B555C">
      <w:pPr>
        <w:pStyle w:val="ListParagraph"/>
        <w:numPr>
          <w:ilvl w:val="0"/>
          <w:numId w:val="13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"CH92-304" in Yatsenko 2004</w:t>
      </w:r>
      <w:r w:rsidRPr="000137B2">
        <w:rPr>
          <w:rFonts w:ascii="Calibri Light" w:hAnsi="Calibri Light" w:cs="Calibri Light"/>
        </w:rPr>
        <w:t>: chr10:8212176-25315588 (hg19)</w:t>
      </w:r>
    </w:p>
    <w:p w14:paraId="2A3A40B6" w14:textId="2DAB53F4" w:rsidR="00FF20C1" w:rsidRPr="000137B2" w:rsidRDefault="00FF20C1" w:rsidP="009B555C">
      <w:pPr>
        <w:pStyle w:val="ListParagraph"/>
        <w:numPr>
          <w:ilvl w:val="0"/>
          <w:numId w:val="13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"AMS" in Yatsenko 2004</w:t>
      </w:r>
      <w:r w:rsidRPr="000137B2">
        <w:rPr>
          <w:rFonts w:ascii="Calibri Light" w:hAnsi="Calibri Light" w:cs="Calibri Light"/>
        </w:rPr>
        <w:t>: chr10:9922844-19608181 (hg19)</w:t>
      </w:r>
    </w:p>
    <w:p w14:paraId="63AB3348" w14:textId="64D22BBE" w:rsidR="00047D8A" w:rsidRPr="000137B2" w:rsidRDefault="00047D8A" w:rsidP="009B555C">
      <w:pPr>
        <w:pStyle w:val="Heading1"/>
        <w:tabs>
          <w:tab w:val="left" w:pos="333"/>
        </w:tabs>
        <w:rPr>
          <w:b/>
          <w:bCs/>
        </w:rPr>
      </w:pPr>
      <w:bookmarkStart w:id="74" w:name="_Toc84971426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3</w:t>
        </w:r>
      </w:fldSimple>
      <w:r w:rsidRPr="000137B2">
        <w:t>: 10p1</w:t>
      </w:r>
      <w:r w:rsidR="00FC706A" w:rsidRPr="000137B2">
        <w:t>4</w:t>
      </w:r>
      <w:r w:rsidRPr="000137B2">
        <w:t xml:space="preserve"> (</w:t>
      </w:r>
      <w:r w:rsidR="00EA186C" w:rsidRPr="002A0EDA">
        <w:t>HDR</w:t>
      </w:r>
      <w:r w:rsidR="00EA186C" w:rsidRPr="000137B2">
        <w:t xml:space="preserve">, </w:t>
      </w:r>
      <w:r w:rsidRPr="000137B2">
        <w:t>DGS2</w:t>
      </w:r>
      <w:r w:rsidRPr="000137B2">
        <w:rPr>
          <w:noProof/>
        </w:rPr>
        <w:t>)</w:t>
      </w:r>
      <w:bookmarkEnd w:id="74"/>
    </w:p>
    <w:p w14:paraId="0899C368" w14:textId="099E1067" w:rsidR="00047D8A" w:rsidRPr="000137B2" w:rsidRDefault="00047D8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</w:t>
      </w:r>
      <w:r w:rsidR="00BA67E4" w:rsidRPr="000137B2">
        <w:rPr>
          <w:rFonts w:ascii="Calibri Light" w:hAnsi="Calibri Light" w:cs="Calibri Light"/>
          <w:i/>
          <w:iCs/>
        </w:rPr>
        <w:t xml:space="preserve"> Lichtner 2000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NodG5lcjwvQXV0aG9yPjxZZWFyPjIwMDA8L1llYXI+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My03PC9wYWdlcz48dm9s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NodG5lcjwvQXV0aG9yPjxZZWFyPjIwMDA8L1llYXI+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My03PC9wYWdlcz48dm9s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5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3EA7DD38" w14:textId="2AB02C79" w:rsidR="00047D8A" w:rsidRPr="000137B2" w:rsidRDefault="001631B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4AB4C28C" wp14:editId="368BD415">
                <wp:simplePos x="0" y="0"/>
                <wp:positionH relativeFrom="column">
                  <wp:posOffset>4038177</wp:posOffset>
                </wp:positionH>
                <wp:positionV relativeFrom="paragraph">
                  <wp:posOffset>2909782</wp:posOffset>
                </wp:positionV>
                <wp:extent cx="3081867" cy="1608666"/>
                <wp:effectExtent l="0" t="0" r="23495" b="10795"/>
                <wp:wrapNone/>
                <wp:docPr id="235" name="Text Box 2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81867" cy="160866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82C0D36" w14:textId="77777777" w:rsidR="002F2009" w:rsidRPr="002A0BDA" w:rsidRDefault="002F2009" w:rsidP="002A0BDA">
                            <w:pPr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DGS2 Critical Region (D10S547 to D10S585)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: </w:t>
                            </w:r>
                            <w:bookmarkStart w:id="75" w:name="_Hlk75878848"/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chr10:10550410-11253972 (hg19)</w:t>
                            </w:r>
                            <w:bookmarkEnd w:id="75"/>
                          </w:p>
                          <w:p w14:paraId="1D0375C9" w14:textId="77777777" w:rsidR="002F2009" w:rsidRPr="002A0BDA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D10S547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: chr10:10550410-10550771 (hg19) </w:t>
                            </w:r>
                          </w:p>
                          <w:p w14:paraId="28CA5718" w14:textId="41EB0A29" w:rsidR="002F2009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D10S585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: chr10: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11253594-11253972 (hg19)</w:t>
                            </w:r>
                          </w:p>
                          <w:p w14:paraId="70F1A574" w14:textId="77777777" w:rsidR="002F2009" w:rsidRPr="00BA67E4" w:rsidRDefault="002F2009" w:rsidP="00BA67E4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</w:p>
                          <w:p w14:paraId="56158EEE" w14:textId="45C0F7E9" w:rsidR="002F2009" w:rsidRDefault="002F2009" w:rsidP="00BA67E4">
                            <w:pPr>
                              <w:spacing w:after="0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HDR Critical Region (D10S189 to D10S226): </w:t>
                            </w:r>
                          </w:p>
                          <w:p w14:paraId="388A62D3" w14:textId="1FCAC8EE" w:rsidR="002F2009" w:rsidRPr="002A0BDA" w:rsidRDefault="002F2009" w:rsidP="00BA67E4">
                            <w:pPr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chr10: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6721874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8919127 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(hg19)</w:t>
                            </w:r>
                          </w:p>
                          <w:p w14:paraId="2FFDFF3C" w14:textId="589D980D" w:rsidR="002F2009" w:rsidRPr="002A0BDA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2A0BDA"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D10S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189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: chr10: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6721874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6722254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(hg19) </w:t>
                            </w:r>
                          </w:p>
                          <w:p w14:paraId="4B791AF3" w14:textId="2E4DB014" w:rsidR="002F2009" w:rsidRPr="001631BA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D10S226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: chr10: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8918789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Pr="00BA67E4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8919127 </w:t>
                            </w:r>
                            <w:r w:rsidRPr="002A0BDA">
                              <w:rPr>
                                <w:rFonts w:ascii="Calibri Light" w:hAnsi="Calibri Light" w:cs="Calibri Light"/>
                                <w:color w:val="000000"/>
                                <w:sz w:val="20"/>
                                <w:szCs w:val="20"/>
                                <w:shd w:val="clear" w:color="auto" w:fill="FFFFFF"/>
                              </w:rPr>
                              <w:t>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B4C28C" id="Text Box 235" o:spid="_x0000_s1037" type="#_x0000_t202" style="position:absolute;margin-left:317.95pt;margin-top:229.1pt;width:242.65pt;height:126.6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" fillcolor="white [3201]" strokeweight=".5pt">
                <v:textbox>
                  <w:txbxContent>
                    <w:p w14:paraId="082C0D36" w14:textId="77777777" w:rsidR="002F2009" w:rsidRPr="002A0BDA" w:rsidRDefault="002F2009" w:rsidP="002A0BDA">
                      <w:pPr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DGS2 Critical Region (D10S547 to D10S585)</w:t>
                      </w:r>
                      <w:r w:rsidRPr="002A0BDA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: </w:t>
                      </w:r>
                      <w:bookmarkStart w:id="76" w:name="_Hlk75878848"/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chr10:10550410-11253972 (hg19)</w:t>
                      </w:r>
                      <w:bookmarkEnd w:id="76"/>
                    </w:p>
                    <w:p w14:paraId="1D0375C9" w14:textId="77777777" w:rsidR="002F2009" w:rsidRPr="002A0BDA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D10S547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: chr10:10550410-10550771 (hg19) </w:t>
                      </w:r>
                    </w:p>
                    <w:p w14:paraId="28CA5718" w14:textId="41EB0A29" w:rsidR="002F2009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D10S585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: chr10:</w:t>
                      </w:r>
                      <w:r w:rsidRPr="002A0BDA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11253594-11253972 (hg19)</w:t>
                      </w:r>
                    </w:p>
                    <w:p w14:paraId="70F1A574" w14:textId="77777777" w:rsidR="002F2009" w:rsidRPr="00BA67E4" w:rsidRDefault="002F2009" w:rsidP="00BA67E4">
                      <w:p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</w:p>
                    <w:p w14:paraId="56158EEE" w14:textId="45C0F7E9" w:rsidR="002F2009" w:rsidRDefault="002F2009" w:rsidP="00BA67E4">
                      <w:pPr>
                        <w:spacing w:after="0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b/>
                          <w:bCs/>
                          <w:sz w:val="20"/>
                          <w:szCs w:val="20"/>
                        </w:rPr>
                        <w:t xml:space="preserve">HDR Critical Region (D10S189 to D10S226): </w:t>
                      </w:r>
                    </w:p>
                    <w:p w14:paraId="388A62D3" w14:textId="1FCAC8EE" w:rsidR="002F2009" w:rsidRPr="002A0BDA" w:rsidRDefault="002F2009" w:rsidP="00BA67E4">
                      <w:pPr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chr10: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6721874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8919127 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(hg19)</w:t>
                      </w:r>
                    </w:p>
                    <w:p w14:paraId="2FFDFF3C" w14:textId="589D980D" w:rsidR="002F2009" w:rsidRPr="002A0BDA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2A0BDA"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D10S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189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: chr10: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6721874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6722254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 (hg19) </w:t>
                      </w:r>
                    </w:p>
                    <w:p w14:paraId="4B791AF3" w14:textId="2E4DB014" w:rsidR="002F2009" w:rsidRPr="001631BA" w:rsidRDefault="002F2009" w:rsidP="008C614C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spacing w:after="0"/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</w:pPr>
                      <w:r>
                        <w:rPr>
                          <w:b/>
                          <w:bCs/>
                          <w:sz w:val="20"/>
                          <w:szCs w:val="20"/>
                        </w:rPr>
                        <w:t>D10S226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: chr10: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8918789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Pr="00BA67E4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 xml:space="preserve">8919127 </w:t>
                      </w:r>
                      <w:r w:rsidRPr="002A0BDA">
                        <w:rPr>
                          <w:rFonts w:ascii="Calibri Light" w:hAnsi="Calibri Light" w:cs="Calibri Light"/>
                          <w:color w:val="000000"/>
                          <w:sz w:val="20"/>
                          <w:szCs w:val="20"/>
                          <w:shd w:val="clear" w:color="auto" w:fill="FFFFFF"/>
                        </w:rPr>
                        <w:t>(hg19)</w:t>
                      </w:r>
                    </w:p>
                  </w:txbxContent>
                </v:textbox>
              </v:shape>
            </w:pict>
          </mc:Fallback>
        </mc:AlternateContent>
      </w:r>
      <w:r w:rsidR="00BA67E4" w:rsidRPr="000137B2">
        <w:rPr>
          <w:rFonts w:ascii="Calibri Light" w:hAnsi="Calibri Light" w:cs="Calibri Light"/>
          <w:noProof/>
        </w:rPr>
        <w:t xml:space="preserve"> </w:t>
      </w:r>
      <w:r w:rsidR="00BA67E4"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621C0A6" wp14:editId="6E27A7DB">
            <wp:extent cx="6858000" cy="2800985"/>
            <wp:effectExtent l="0" t="0" r="0" b="0"/>
            <wp:docPr id="236" name="Picture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800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87A68" w14:textId="1C34A525" w:rsidR="00EA186C" w:rsidRPr="000137B2" w:rsidRDefault="00EA18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 and Critical Regions</w:t>
      </w:r>
    </w:p>
    <w:p w14:paraId="410085CF" w14:textId="34BFE086" w:rsidR="00EA186C" w:rsidRPr="000137B2" w:rsidRDefault="001631B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04C9EF2E" wp14:editId="17420C8B">
            <wp:extent cx="4588933" cy="4798662"/>
            <wp:effectExtent l="0" t="0" r="2540" b="2540"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1406" cy="4811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E42FD4" w14:textId="77777777" w:rsidR="001631BA" w:rsidRPr="000137B2" w:rsidRDefault="00EA18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color w:val="000000"/>
          <w:shd w:val="clear" w:color="auto" w:fill="FFFFFF"/>
        </w:rPr>
      </w:pPr>
      <w:r w:rsidRPr="000137B2">
        <w:rPr>
          <w:rFonts w:ascii="Calibri Light" w:hAnsi="Calibri Light" w:cs="Calibri Light"/>
          <w:b/>
          <w:bCs/>
        </w:rPr>
        <w:t xml:space="preserve">HDR Critical Region = </w:t>
      </w:r>
      <w:r w:rsidR="00BA67E4" w:rsidRPr="000137B2">
        <w:rPr>
          <w:rFonts w:ascii="Calibri Light" w:hAnsi="Calibri Light" w:cs="Calibri Light"/>
          <w:color w:val="000000"/>
          <w:shd w:val="clear" w:color="auto" w:fill="FFFFFF"/>
        </w:rPr>
        <w:t>chr10:6721874-8919127 (hg19)</w:t>
      </w:r>
    </w:p>
    <w:p w14:paraId="7D346D47" w14:textId="584D3E53" w:rsidR="00EA186C" w:rsidRPr="000137B2" w:rsidRDefault="001631B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  <w:color w:val="000000"/>
          <w:shd w:val="clear" w:color="auto" w:fill="FFFFFF"/>
        </w:rPr>
        <w:t xml:space="preserve">GATA3 = </w:t>
      </w:r>
      <w:r w:rsidR="00DE6307" w:rsidRPr="000137B2">
        <w:rPr>
          <w:rFonts w:ascii="Calibri Light" w:hAnsi="Calibri Light" w:cs="Calibri Light"/>
          <w:color w:val="000000"/>
          <w:shd w:val="clear" w:color="auto" w:fill="FFFFFF"/>
        </w:rPr>
        <w:t>chr10:8096667-8117164 (hg19)</w:t>
      </w:r>
    </w:p>
    <w:p w14:paraId="13E7D481" w14:textId="73068C9E" w:rsidR="002A0BDA" w:rsidRPr="000137B2" w:rsidRDefault="00EA186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DGS2 Critical Region = </w:t>
      </w:r>
      <w:r w:rsidR="00BA67E4" w:rsidRPr="000137B2">
        <w:rPr>
          <w:rFonts w:ascii="Calibri Light" w:eastAsia="Times New Roman" w:hAnsi="Calibri Light" w:cs="Calibri Light"/>
        </w:rPr>
        <w:t>chr10:10550410-11253972 (hg19)</w:t>
      </w:r>
    </w:p>
    <w:p w14:paraId="5D4D6F99" w14:textId="42973A41" w:rsidR="00DE6307" w:rsidRPr="000137B2" w:rsidRDefault="00DE6307" w:rsidP="009B555C">
      <w:pPr>
        <w:pStyle w:val="Heading1"/>
        <w:tabs>
          <w:tab w:val="left" w:pos="333"/>
        </w:tabs>
      </w:pPr>
      <w:bookmarkStart w:id="77" w:name="_Toc8497142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4</w:t>
        </w:r>
      </w:fldSimple>
      <w:r w:rsidRPr="000137B2">
        <w:t xml:space="preserve">: 10q22-q23 </w:t>
      </w:r>
      <w:r w:rsidRPr="002A0EDA">
        <w:t>Syndrome</w:t>
      </w:r>
      <w:bookmarkEnd w:id="77"/>
    </w:p>
    <w:p w14:paraId="22FDF68A" w14:textId="310D8B75" w:rsidR="00DE6307" w:rsidRPr="000137B2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van Bon 2011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2YW4gQm9uPC9BdXRob3I+PFllYXI+MjAxMTwvWWVhcj48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0MDAtODwvcGFnZXM+PHZvbHVtZT4xOTwvdm9sdW1lPjxudW1i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2YW4gQm9uPC9BdXRob3I+PFllYXI+MjAxMTwvWWVhcj48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0MDAtODwvcGFnZXM+PHZvbHVtZT4xOTwvdm9sdW1lPjxudW1i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6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3446BBED" w14:textId="77777777" w:rsidR="00DE6307" w:rsidRPr="000137B2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00C9749B" wp14:editId="16227899">
            <wp:extent cx="5029200" cy="3123692"/>
            <wp:effectExtent l="0" t="0" r="0" b="635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1"/>
                    <a:stretch>
                      <a:fillRect/>
                    </a:stretch>
                  </pic:blipFill>
                  <pic:spPr>
                    <a:xfrm>
                      <a:off x="0" y="0"/>
                      <a:ext cx="5058214" cy="3141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E8E6BA" w14:textId="77777777" w:rsidR="00DE6307" w:rsidRPr="000137B2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228CE23F" w14:textId="4B6DF1FA" w:rsidR="00DE6307" w:rsidRPr="000137B2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15A9597B" w14:textId="28E83E6B" w:rsidR="00DE6307" w:rsidRPr="000137B2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976AB91" wp14:editId="7C5D5E6E">
            <wp:extent cx="5943600" cy="4745733"/>
            <wp:effectExtent l="0" t="0" r="0" b="0"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5615" cy="4755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AF6855" w14:textId="46009370" w:rsidR="00DE6307" w:rsidRPr="000137B2" w:rsidRDefault="00DE630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Region = ClinGen Coordinates = </w:t>
      </w:r>
      <w:r w:rsidRPr="000137B2">
        <w:rPr>
          <w:rFonts w:ascii="Calibri Light" w:eastAsia="Times New Roman" w:hAnsi="Calibri Light" w:cs="Calibri Light"/>
        </w:rPr>
        <w:t>chr10:81682843-88739388 (hg19)</w:t>
      </w:r>
    </w:p>
    <w:p w14:paraId="096DE7C1" w14:textId="11B0DF7B" w:rsidR="00173126" w:rsidRPr="000137B2" w:rsidRDefault="00173126" w:rsidP="009B555C">
      <w:pPr>
        <w:pStyle w:val="Heading1"/>
        <w:tabs>
          <w:tab w:val="left" w:pos="333"/>
        </w:tabs>
        <w:rPr>
          <w:rFonts w:eastAsia="Times New Roman"/>
          <w:color w:val="000000"/>
        </w:rPr>
      </w:pPr>
      <w:bookmarkStart w:id="78" w:name="_Toc84971428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5</w:t>
        </w:r>
      </w:fldSimple>
      <w:r w:rsidRPr="000137B2">
        <w:t>: 10p24 (SHFM3)</w:t>
      </w:r>
      <w:bookmarkEnd w:id="78"/>
    </w:p>
    <w:p w14:paraId="7A422AAB" w14:textId="18C0ECD9" w:rsidR="00E02DF7" w:rsidRPr="000137B2" w:rsidRDefault="00012C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  <w:color w:val="000000"/>
          <w:shd w:val="clear" w:color="auto" w:fill="FFFFFF"/>
        </w:rPr>
      </w:pPr>
      <w:r w:rsidRPr="000137B2">
        <w:rPr>
          <w:rFonts w:ascii="Calibri Light" w:hAnsi="Calibri Light" w:cs="Calibri Light"/>
          <w:i/>
          <w:iCs/>
          <w:color w:val="000000"/>
          <w:shd w:val="clear" w:color="auto" w:fill="FFFFFF"/>
        </w:rPr>
        <w:t xml:space="preserve">UCSC Genome Browser View of Reported CNVs: </w:t>
      </w:r>
    </w:p>
    <w:p w14:paraId="3C4B0A90" w14:textId="24C23BCB" w:rsidR="00012CCB" w:rsidRPr="000137B2" w:rsidRDefault="00012C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color w:val="000000"/>
          <w:shd w:val="clear" w:color="auto" w:fill="FFFFFF"/>
        </w:rPr>
      </w:pPr>
      <w:r w:rsidRPr="000137B2">
        <w:rPr>
          <w:rFonts w:ascii="Calibri Light" w:hAnsi="Calibri Light" w:cs="Calibri Light"/>
          <w:b/>
          <w:bCs/>
          <w:noProof/>
          <w:color w:val="000000"/>
          <w:shd w:val="clear" w:color="auto" w:fill="FFFFFF"/>
        </w:rPr>
        <w:drawing>
          <wp:inline distT="0" distB="0" distL="0" distR="0" wp14:anchorId="645E8AA7" wp14:editId="71D873D9">
            <wp:extent cx="5811261" cy="7994650"/>
            <wp:effectExtent l="0" t="0" r="0" b="6350"/>
            <wp:docPr id="243" name="Picture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4305" cy="79988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F8FF82" w14:textId="10FD507B" w:rsidR="00261A4C" w:rsidRPr="000137B2" w:rsidRDefault="00261A4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color w:val="000000"/>
          <w:shd w:val="clear" w:color="auto" w:fill="FFFFFF"/>
        </w:rPr>
      </w:pPr>
      <w:r w:rsidRPr="000137B2">
        <w:rPr>
          <w:rFonts w:ascii="Calibri Light" w:hAnsi="Calibri Light" w:cs="Calibri Light"/>
          <w:b/>
          <w:bCs/>
          <w:color w:val="000000"/>
          <w:shd w:val="clear" w:color="auto" w:fill="FFFFFF"/>
        </w:rPr>
        <w:t>Whole Region = Dimitrov F2</w:t>
      </w:r>
      <w:r w:rsidR="00012CCB" w:rsidRPr="000137B2">
        <w:rPr>
          <w:rFonts w:ascii="Calibri Light" w:hAnsi="Calibri Light" w:cs="Calibri Light"/>
          <w:b/>
          <w:bCs/>
          <w:color w:val="000000"/>
          <w:shd w:val="clear" w:color="auto" w:fill="FFFFFF"/>
        </w:rPr>
        <w:t xml:space="preserve"> = </w:t>
      </w:r>
      <w:r w:rsidR="00012CCB" w:rsidRPr="000137B2">
        <w:rPr>
          <w:rFonts w:ascii="Calibri Light" w:eastAsia="Times New Roman" w:hAnsi="Calibri Light" w:cs="Calibri Light"/>
        </w:rPr>
        <w:t>chr10:102969344-103498069 (hg18)</w:t>
      </w:r>
    </w:p>
    <w:p w14:paraId="2C0C720D" w14:textId="77777777" w:rsidR="0003027A" w:rsidRPr="000137B2" w:rsidRDefault="0003027A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  <w:r w:rsidRPr="000137B2">
        <w:rPr>
          <w:rFonts w:ascii="Calibri Light" w:hAnsi="Calibri Light" w:cs="Calibri Light"/>
        </w:rPr>
        <w:br w:type="page"/>
      </w:r>
    </w:p>
    <w:p w14:paraId="19675CD5" w14:textId="1BA5F132" w:rsidR="00261A4C" w:rsidRPr="000137B2" w:rsidRDefault="0003027A" w:rsidP="009B555C">
      <w:pPr>
        <w:pStyle w:val="Heading1"/>
        <w:tabs>
          <w:tab w:val="left" w:pos="333"/>
        </w:tabs>
      </w:pPr>
      <w:bookmarkStart w:id="79" w:name="_Toc84971429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6</w:t>
        </w:r>
      </w:fldSimple>
      <w:r w:rsidRPr="000137B2">
        <w:t xml:space="preserve">: 10q26 </w:t>
      </w:r>
      <w:r w:rsidRPr="002A0EDA">
        <w:t>Interstitial</w:t>
      </w:r>
      <w:bookmarkEnd w:id="79"/>
    </w:p>
    <w:p w14:paraId="45DECEF4" w14:textId="07693030" w:rsidR="0003027A" w:rsidRPr="000137B2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eastAsia="Calibri" w:hAnsi="Calibri Light" w:cs="Calibri Light"/>
          <w:bCs/>
          <w:i/>
          <w:iCs/>
        </w:rPr>
        <w:t>Figure 3 of Choucair 2015</w:t>
      </w:r>
      <w:r w:rsidR="0086625B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aG91Y2FpcjwvQXV0aG9yPjxZZWFyPjIwMTU8L1llYXI+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jcwNy0xMzwvcGFnZXM+PHZvbHVtZT4xNjdhPC92b2x1bWU+PG51bWJl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</w:fldData>
        </w:fldChar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 </w:instrText>
      </w:r>
      <w:r w:rsidR="00FB2DDC">
        <w:rPr>
          <w:rFonts w:ascii="Calibri Light" w:eastAsia="Calibri" w:hAnsi="Calibri Light" w:cs="Calibri Light"/>
          <w:bCs/>
          <w:i/>
          <w:iCs/>
        </w:rPr>
        <w:fldChar w:fldCharType="begin">
          <w:fldData xml:space="preserve">PEVuZE5vdGU+PENpdGU+PEF1dGhvcj5DaG91Y2FpcjwvQXV0aG9yPjxZZWFyPjIwMTU8L1llYXI+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jcwNy0xMzwvcGFnZXM+PHZvbHVtZT4xNjdhPC92b2x1bWU+PG51bWJl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</w:fldData>
        </w:fldChar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.DATA </w:instrText>
      </w:r>
      <w:r w:rsidR="00FB2DDC">
        <w:rPr>
          <w:rFonts w:ascii="Calibri Light" w:eastAsia="Calibri" w:hAnsi="Calibri Light" w:cs="Calibri Light"/>
          <w:bCs/>
          <w:i/>
          <w:iCs/>
        </w:rPr>
      </w:r>
      <w:r w:rsidR="00FB2DDC">
        <w:rPr>
          <w:rFonts w:ascii="Calibri Light" w:eastAsia="Calibri" w:hAnsi="Calibri Light" w:cs="Calibri Light"/>
          <w:bCs/>
          <w:i/>
          <w:iCs/>
        </w:rPr>
        <w:fldChar w:fldCharType="end"/>
      </w:r>
      <w:r w:rsidR="0086625B">
        <w:rPr>
          <w:rFonts w:ascii="Calibri Light" w:eastAsia="Calibri" w:hAnsi="Calibri Light" w:cs="Calibri Light"/>
          <w:bCs/>
          <w:i/>
          <w:iCs/>
        </w:rPr>
      </w:r>
      <w:r w:rsidR="0086625B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bCs/>
          <w:i/>
          <w:iCs/>
          <w:noProof/>
        </w:rPr>
        <w:t>[57]</w:t>
      </w:r>
      <w:r w:rsidR="0086625B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bCs/>
          <w:i/>
          <w:iCs/>
        </w:rPr>
        <w:t>:</w:t>
      </w:r>
    </w:p>
    <w:p w14:paraId="0FB652D7" w14:textId="77777777" w:rsidR="0003027A" w:rsidRPr="000137B2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i/>
          <w:iCs/>
        </w:rPr>
      </w:pPr>
      <w:r w:rsidRPr="000137B2">
        <w:rPr>
          <w:rFonts w:ascii="Calibri Light" w:eastAsia="Calibri" w:hAnsi="Calibri Light" w:cs="Calibri Light"/>
          <w:b/>
          <w:i/>
          <w:iCs/>
          <w:noProof/>
        </w:rPr>
        <w:drawing>
          <wp:inline distT="0" distB="0" distL="0" distR="0" wp14:anchorId="6094C0AB" wp14:editId="0A680600">
            <wp:extent cx="3294758" cy="1939636"/>
            <wp:effectExtent l="0" t="0" r="1270" b="3810"/>
            <wp:docPr id="248" name="Picture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4"/>
                    <a:stretch>
                      <a:fillRect/>
                    </a:stretch>
                  </pic:blipFill>
                  <pic:spPr>
                    <a:xfrm>
                      <a:off x="0" y="0"/>
                      <a:ext cx="3339931" cy="1966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5C838" w14:textId="0228F6FE" w:rsidR="0003027A" w:rsidRPr="000137B2" w:rsidRDefault="0003027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Region = Miller P4 = </w:t>
      </w:r>
      <w:r w:rsidRPr="000137B2">
        <w:rPr>
          <w:rFonts w:ascii="Calibri Light" w:hAnsi="Calibri Light" w:cs="Calibri Light"/>
        </w:rPr>
        <w:t>chr10:118506755-125492105 (hg19)</w:t>
      </w:r>
    </w:p>
    <w:p w14:paraId="4C6CEEA5" w14:textId="43E3EAA5" w:rsidR="00261A4C" w:rsidRPr="000137B2" w:rsidRDefault="00261A4C" w:rsidP="009B555C">
      <w:pPr>
        <w:pStyle w:val="Heading1"/>
        <w:tabs>
          <w:tab w:val="left" w:pos="333"/>
        </w:tabs>
      </w:pPr>
      <w:bookmarkStart w:id="80" w:name="_Toc84971430"/>
      <w:r w:rsidRPr="000137B2">
        <w:t xml:space="preserve">Primary CNV </w:t>
      </w:r>
      <w:fldSimple w:instr=" SEQ Primary_CNV \* ARABIC ">
        <w:r w:rsidR="00A360AB">
          <w:rPr>
            <w:noProof/>
          </w:rPr>
          <w:t>67</w:t>
        </w:r>
      </w:fldSimple>
      <w:r w:rsidRPr="000137B2">
        <w:t xml:space="preserve">: 10q26 </w:t>
      </w:r>
      <w:r w:rsidRPr="002A0EDA">
        <w:t>Terminal</w:t>
      </w:r>
      <w:bookmarkEnd w:id="80"/>
    </w:p>
    <w:p w14:paraId="716A1D7C" w14:textId="4B52EA08" w:rsidR="00904725" w:rsidRPr="000137B2" w:rsidRDefault="0090472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Lin 2016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48L0F1dGhvcj48WWVhcj4yMDE2PC9ZZWFyPjxSZWNO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MaW48L0F1dGhvcj48WWVhcj4yMDE2PC9ZZWFyPjxSZWNO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8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4A94859" w14:textId="03548C96" w:rsidR="00904725" w:rsidRPr="000137B2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0CFF1B94" wp14:editId="3A2C9C79">
                <wp:simplePos x="0" y="0"/>
                <wp:positionH relativeFrom="column">
                  <wp:posOffset>3608936</wp:posOffset>
                </wp:positionH>
                <wp:positionV relativeFrom="paragraph">
                  <wp:posOffset>114012</wp:posOffset>
                </wp:positionV>
                <wp:extent cx="3465715" cy="1233054"/>
                <wp:effectExtent l="0" t="0" r="20955" b="24765"/>
                <wp:wrapNone/>
                <wp:docPr id="246" name="Text Box 2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65715" cy="123305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0559077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a=the CR proposed by Yatsenko et al (7) for common clinical features of 10q26 deletion syndrome (C10orf90 &amp; DOCK1)</w:t>
                            </w:r>
                          </w:p>
                          <w:p w14:paraId="7D94091B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b=the CR proposed by Vera</w:t>
                            </w:r>
                            <w:r w:rsidRPr="00520260">
                              <w:rPr>
                                <w:rFonts w:ascii="Cambria Math" w:hAnsi="Cambria Math" w:cs="Cambria Math"/>
                                <w:sz w:val="16"/>
                                <w:szCs w:val="16"/>
                              </w:rPr>
                              <w:t>‑</w:t>
                            </w:r>
                            <w:r w:rsidRPr="00520260">
                              <w:rPr>
                                <w:sz w:val="16"/>
                                <w:szCs w:val="16"/>
                              </w:rPr>
                              <w:t>Carbonell et al (10) for renal/urinary anomalies</w:t>
                            </w:r>
                          </w:p>
                          <w:p w14:paraId="332E55E2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c=the CR proposed by Miller et al (12) for inner ear malformation, vestibular dysfunction and hearing loss</w:t>
                            </w:r>
                          </w:p>
                          <w:p w14:paraId="13A1895C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d=the deleted region suggested by the current study as a region that may contribute to common clinical features of 10q26 deletion syndrome</w:t>
                            </w:r>
                          </w:p>
                          <w:p w14:paraId="371F4220" w14:textId="7777777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e=the CR proposed by Choucair et al (13) for genital anomalies</w:t>
                            </w:r>
                          </w:p>
                          <w:p w14:paraId="546892F1" w14:textId="453885D7" w:rsidR="002F2009" w:rsidRPr="00520260" w:rsidRDefault="002F2009" w:rsidP="00520260">
                            <w:pPr>
                              <w:spacing w:after="0"/>
                              <w:rPr>
                                <w:sz w:val="16"/>
                                <w:szCs w:val="16"/>
                              </w:rPr>
                            </w:pPr>
                            <w:r w:rsidRPr="00520260">
                              <w:rPr>
                                <w:sz w:val="16"/>
                                <w:szCs w:val="16"/>
                              </w:rPr>
                              <w:t>f=the CR proposed by Choucair et al (13) for common clinical featur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FF1B94" id="Text Box 246" o:spid="_x0000_s1038" type="#_x0000_t202" style="position:absolute;margin-left:284.15pt;margin-top:9pt;width:272.9pt;height:97.1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" fillcolor="white [3201]" strokeweight=".5pt">
                <v:textbox>
                  <w:txbxContent>
                    <w:p w14:paraId="50559077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a=the CR proposed by Yatsenko et al (7) for common clinical features of 10q26 deletion syndrome (C10orf90 &amp; DOCK1)</w:t>
                      </w:r>
                    </w:p>
                    <w:p w14:paraId="7D94091B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b=the CR proposed by Vera</w:t>
                      </w:r>
                      <w:r w:rsidRPr="00520260">
                        <w:rPr>
                          <w:rFonts w:ascii="Cambria Math" w:hAnsi="Cambria Math" w:cs="Cambria Math"/>
                          <w:sz w:val="16"/>
                          <w:szCs w:val="16"/>
                        </w:rPr>
                        <w:t>‑</w:t>
                      </w:r>
                      <w:r w:rsidRPr="00520260">
                        <w:rPr>
                          <w:sz w:val="16"/>
                          <w:szCs w:val="16"/>
                        </w:rPr>
                        <w:t>Carbonell et al (10) for renal/urinary anomalies</w:t>
                      </w:r>
                    </w:p>
                    <w:p w14:paraId="332E55E2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c=the CR proposed by Miller et al (12) for inner ear malformation, vestibular dysfunction and hearing loss</w:t>
                      </w:r>
                    </w:p>
                    <w:p w14:paraId="13A1895C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d=the deleted region suggested by the current study as a region that may contribute to common clinical features of 10q26 deletion syndrome</w:t>
                      </w:r>
                    </w:p>
                    <w:p w14:paraId="371F4220" w14:textId="7777777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e=the CR proposed by Choucair et al (13) for genital anomalies</w:t>
                      </w:r>
                    </w:p>
                    <w:p w14:paraId="546892F1" w14:textId="453885D7" w:rsidR="002F2009" w:rsidRPr="00520260" w:rsidRDefault="002F2009" w:rsidP="00520260">
                      <w:pPr>
                        <w:spacing w:after="0"/>
                        <w:rPr>
                          <w:sz w:val="16"/>
                          <w:szCs w:val="16"/>
                        </w:rPr>
                      </w:pPr>
                      <w:r w:rsidRPr="00520260">
                        <w:rPr>
                          <w:sz w:val="16"/>
                          <w:szCs w:val="16"/>
                        </w:rPr>
                        <w:t>f=the CR proposed by Choucair et al (13) for common clinical features</w:t>
                      </w:r>
                    </w:p>
                  </w:txbxContent>
                </v:textbox>
              </v:shape>
            </w:pict>
          </mc:Fallback>
        </mc:AlternateContent>
      </w:r>
      <w:r w:rsidR="00904725"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241B38FE" wp14:editId="1C0FFFFC">
            <wp:extent cx="3650673" cy="2762671"/>
            <wp:effectExtent l="0" t="0" r="6985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5"/>
                    <a:stretch>
                      <a:fillRect/>
                    </a:stretch>
                  </pic:blipFill>
                  <pic:spPr>
                    <a:xfrm>
                      <a:off x="0" y="0"/>
                      <a:ext cx="3688187" cy="2791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D35BD" w14:textId="608640FC" w:rsidR="002A680F" w:rsidRPr="000137B2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  <w:noProof/>
        </w:rPr>
        <w:drawing>
          <wp:inline distT="0" distB="0" distL="0" distR="0" wp14:anchorId="1977E794" wp14:editId="1397F420">
            <wp:extent cx="5985933" cy="2802042"/>
            <wp:effectExtent l="0" t="0" r="0" b="0"/>
            <wp:docPr id="251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6"/>
                    <a:stretch>
                      <a:fillRect/>
                    </a:stretch>
                  </pic:blipFill>
                  <pic:spPr>
                    <a:xfrm>
                      <a:off x="0" y="0"/>
                      <a:ext cx="6092376" cy="2851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1AB09" w14:textId="3BF52273" w:rsidR="00520260" w:rsidRPr="000137B2" w:rsidRDefault="0052026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Light </w:t>
      </w:r>
      <w:r w:rsidR="0003027A" w:rsidRPr="000137B2">
        <w:rPr>
          <w:rFonts w:ascii="Calibri Light" w:eastAsia="Calibri" w:hAnsi="Calibri Light" w:cs="Calibri Light"/>
          <w:b/>
        </w:rPr>
        <w:t xml:space="preserve">Blue </w:t>
      </w:r>
      <w:r w:rsidRPr="000137B2">
        <w:rPr>
          <w:rFonts w:ascii="Calibri Light" w:eastAsia="Calibri" w:hAnsi="Calibri Light" w:cs="Calibri Light"/>
          <w:b/>
        </w:rPr>
        <w:t>Region (</w:t>
      </w:r>
      <w:r w:rsidR="00130E7A" w:rsidRPr="000137B2">
        <w:rPr>
          <w:rFonts w:ascii="Calibri Light" w:eastAsia="Calibri" w:hAnsi="Calibri Light" w:cs="Calibri Light"/>
          <w:b/>
        </w:rPr>
        <w:t>Lin P1</w:t>
      </w:r>
      <w:r w:rsidRPr="000137B2">
        <w:rPr>
          <w:rFonts w:ascii="Calibri Light" w:eastAsia="Calibri" w:hAnsi="Calibri Light" w:cs="Calibri Light"/>
          <w:b/>
        </w:rPr>
        <w:t>)</w:t>
      </w:r>
      <w:r w:rsidR="00130E7A" w:rsidRPr="000137B2">
        <w:rPr>
          <w:rFonts w:ascii="Calibri Light" w:eastAsia="Calibri" w:hAnsi="Calibri Light" w:cs="Calibri Light"/>
          <w:b/>
        </w:rPr>
        <w:t xml:space="preserve">: </w:t>
      </w:r>
      <w:r w:rsidR="00130E7A" w:rsidRPr="000137B2">
        <w:rPr>
          <w:rFonts w:ascii="Calibri Light" w:eastAsia="Times New Roman" w:hAnsi="Calibri Light" w:cs="Calibri Light"/>
        </w:rPr>
        <w:t>chr10:121385399-135534747 (hg19)</w:t>
      </w:r>
    </w:p>
    <w:p w14:paraId="362B6465" w14:textId="495A2C53" w:rsidR="00C75403" w:rsidRPr="000137B2" w:rsidRDefault="0003027A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Dark Blue Region </w:t>
      </w:r>
      <w:r w:rsidR="00130E7A" w:rsidRPr="000137B2">
        <w:rPr>
          <w:rFonts w:ascii="Calibri Light" w:eastAsia="Calibri" w:hAnsi="Calibri Light" w:cs="Calibri Light"/>
          <w:b/>
        </w:rPr>
        <w:t xml:space="preserve">(C10orf90 to qter): </w:t>
      </w:r>
      <w:r w:rsidR="00130E7A" w:rsidRPr="000137B2">
        <w:rPr>
          <w:rFonts w:ascii="Calibri Light" w:eastAsia="Times New Roman" w:hAnsi="Calibri Light" w:cs="Calibri Light"/>
        </w:rPr>
        <w:t>chr10:128113575-135534747 (hg19)</w:t>
      </w:r>
    </w:p>
    <w:p w14:paraId="3F629F20" w14:textId="2FC52475" w:rsidR="0093303E" w:rsidRPr="000137B2" w:rsidRDefault="0093303E" w:rsidP="009B555C">
      <w:pPr>
        <w:pStyle w:val="Heading1"/>
        <w:tabs>
          <w:tab w:val="left" w:pos="333"/>
        </w:tabs>
      </w:pPr>
      <w:bookmarkStart w:id="81" w:name="_Toc84971431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68</w:t>
        </w:r>
      </w:fldSimple>
      <w:r w:rsidRPr="000137B2">
        <w:t>: 11p15.5 (</w:t>
      </w:r>
      <w:r w:rsidRPr="002A0EDA">
        <w:t>BWS</w:t>
      </w:r>
      <w:r w:rsidRPr="000137B2">
        <w:t>/RS)</w:t>
      </w:r>
      <w:bookmarkEnd w:id="81"/>
    </w:p>
    <w:p w14:paraId="457F5595" w14:textId="1C2ECB25" w:rsidR="0093303E" w:rsidRPr="000137B2" w:rsidRDefault="001908A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550885D6" wp14:editId="77832F97">
                <wp:simplePos x="0" y="0"/>
                <wp:positionH relativeFrom="column">
                  <wp:posOffset>2827020</wp:posOffset>
                </wp:positionH>
                <wp:positionV relativeFrom="paragraph">
                  <wp:posOffset>158115</wp:posOffset>
                </wp:positionV>
                <wp:extent cx="2956560" cy="624840"/>
                <wp:effectExtent l="0" t="0" r="15240" b="22860"/>
                <wp:wrapNone/>
                <wp:docPr id="253" name="Text Box 2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56560" cy="6248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76EDCF5" w14:textId="77777777" w:rsidR="002F2009" w:rsidRPr="0093303E" w:rsidRDefault="002F2009" w:rsidP="001908A0">
                            <w:pPr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93303E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 xml:space="preserve">Whole Region: </w:t>
                            </w:r>
                            <w:r w:rsidRPr="0093303E">
                              <w:rPr>
                                <w:rFonts w:ascii="Calibri Light" w:hAnsi="Calibri Light" w:cs="Calibri Light"/>
                              </w:rPr>
                              <w:t>chr11:2016406-2906995 (hg19)</w:t>
                            </w:r>
                          </w:p>
                          <w:p w14:paraId="631F6E01" w14:textId="77777777" w:rsidR="002F2009" w:rsidRPr="0093303E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93303E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>H19:</w:t>
                            </w:r>
                            <w:r w:rsidRPr="0093303E">
                              <w:rPr>
                                <w:rFonts w:ascii="Calibri Light" w:hAnsi="Calibri Light" w:cs="Calibri Light"/>
                              </w:rPr>
                              <w:t xml:space="preserve"> chr11:2016406-2022696 (hg19)</w:t>
                            </w:r>
                          </w:p>
                          <w:p w14:paraId="47CC15BF" w14:textId="77777777" w:rsidR="002F2009" w:rsidRPr="0093303E" w:rsidRDefault="002F2009" w:rsidP="008C614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93303E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>CDKN1C:</w:t>
                            </w:r>
                            <w:r w:rsidRPr="0093303E">
                              <w:rPr>
                                <w:rFonts w:ascii="Calibri Light" w:hAnsi="Calibri Light" w:cs="Calibri Light"/>
                              </w:rPr>
                              <w:t xml:space="preserve"> chr11:2904448-2906995 (hg19)</w:t>
                            </w:r>
                          </w:p>
                          <w:p w14:paraId="71CA08AC" w14:textId="77777777" w:rsidR="002F2009" w:rsidRDefault="002F200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0885D6" id="Text Box 253" o:spid="_x0000_s1039" type="#_x0000_t202" style="position:absolute;margin-left:222.6pt;margin-top:12.45pt;width:232.8pt;height:49.2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" fillcolor="white [3201]" strokeweight=".5pt">
                <v:textbox>
                  <w:txbxContent>
                    <w:p w14:paraId="276EDCF5" w14:textId="77777777" w:rsidR="002F2009" w:rsidRPr="0093303E" w:rsidRDefault="002F2009" w:rsidP="001908A0">
                      <w:pPr>
                        <w:spacing w:after="0"/>
                        <w:contextualSpacing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93303E">
                        <w:rPr>
                          <w:rFonts w:ascii="Calibri Light" w:hAnsi="Calibri Light" w:cs="Calibri Light"/>
                          <w:b/>
                          <w:bCs/>
                        </w:rPr>
                        <w:t xml:space="preserve">Whole Region: </w:t>
                      </w:r>
                      <w:r w:rsidRPr="0093303E">
                        <w:rPr>
                          <w:rFonts w:ascii="Calibri Light" w:hAnsi="Calibri Light" w:cs="Calibri Light"/>
                        </w:rPr>
                        <w:t>chr11:2016406-2906995 (hg19)</w:t>
                      </w:r>
                    </w:p>
                    <w:p w14:paraId="631F6E01" w14:textId="77777777" w:rsidR="002F2009" w:rsidRPr="0093303E" w:rsidRDefault="002F2009" w:rsidP="008C614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93303E">
                        <w:rPr>
                          <w:rFonts w:ascii="Calibri Light" w:hAnsi="Calibri Light" w:cs="Calibri Light"/>
                          <w:b/>
                          <w:bCs/>
                        </w:rPr>
                        <w:t>H19:</w:t>
                      </w:r>
                      <w:r w:rsidRPr="0093303E">
                        <w:rPr>
                          <w:rFonts w:ascii="Calibri Light" w:hAnsi="Calibri Light" w:cs="Calibri Light"/>
                        </w:rPr>
                        <w:t xml:space="preserve"> chr11:2016406-2022696 (hg19)</w:t>
                      </w:r>
                    </w:p>
                    <w:p w14:paraId="47CC15BF" w14:textId="77777777" w:rsidR="002F2009" w:rsidRPr="0093303E" w:rsidRDefault="002F2009" w:rsidP="008C614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93303E">
                        <w:rPr>
                          <w:rFonts w:ascii="Calibri Light" w:hAnsi="Calibri Light" w:cs="Calibri Light"/>
                          <w:b/>
                          <w:bCs/>
                        </w:rPr>
                        <w:t>CDKN1C:</w:t>
                      </w:r>
                      <w:r w:rsidRPr="0093303E">
                        <w:rPr>
                          <w:rFonts w:ascii="Calibri Light" w:hAnsi="Calibri Light" w:cs="Calibri Light"/>
                        </w:rPr>
                        <w:t xml:space="preserve"> chr11:2904448-2906995 (hg19)</w:t>
                      </w:r>
                    </w:p>
                    <w:p w14:paraId="71CA08AC" w14:textId="77777777" w:rsidR="002F2009" w:rsidRDefault="002F2009"/>
                  </w:txbxContent>
                </v:textbox>
              </v:shape>
            </w:pict>
          </mc:Fallback>
        </mc:AlternateContent>
      </w:r>
      <w:r w:rsidR="0093303E" w:rsidRPr="000137B2">
        <w:rPr>
          <w:rFonts w:ascii="Calibri Light" w:hAnsi="Calibri Light" w:cs="Calibri Light"/>
          <w:i/>
          <w:iCs/>
        </w:rPr>
        <w:t>Figure 8 of Chiesa 2012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DaGllc2E8L0F1dGhvcj48WWVhcj4yMDEyPC9ZZWFyPjxS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DaGllc2E8L0F1dGhvcj48WWVhcj4yMDEyPC9ZZWFyPjxS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59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="0093303E" w:rsidRPr="000137B2">
        <w:rPr>
          <w:rFonts w:ascii="Calibri Light" w:hAnsi="Calibri Light" w:cs="Calibri Light"/>
          <w:i/>
          <w:iCs/>
        </w:rPr>
        <w:t>:</w:t>
      </w:r>
    </w:p>
    <w:p w14:paraId="41030F7E" w14:textId="29B38E4F" w:rsidR="0093303E" w:rsidRPr="000137B2" w:rsidRDefault="0093303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83F32C0" wp14:editId="6B8AC4F1">
            <wp:extent cx="2754269" cy="2182091"/>
            <wp:effectExtent l="0" t="0" r="8255" b="889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7"/>
                    <a:stretch>
                      <a:fillRect/>
                    </a:stretch>
                  </pic:blipFill>
                  <pic:spPr>
                    <a:xfrm>
                      <a:off x="0" y="0"/>
                      <a:ext cx="2771321" cy="21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CFF697" w14:textId="4A804CF1" w:rsidR="0093303E" w:rsidRPr="000137B2" w:rsidRDefault="0093303E" w:rsidP="009B555C">
      <w:pPr>
        <w:pStyle w:val="Heading1"/>
        <w:tabs>
          <w:tab w:val="left" w:pos="333"/>
        </w:tabs>
      </w:pPr>
      <w:bookmarkStart w:id="82" w:name="_Toc84971432"/>
      <w:r w:rsidRPr="000137B2">
        <w:t xml:space="preserve">Primary CNV </w:t>
      </w:r>
      <w:fldSimple w:instr=" SEQ Primary_CNV \* ARABIC ">
        <w:r w:rsidR="00A360AB">
          <w:rPr>
            <w:noProof/>
          </w:rPr>
          <w:t>69</w:t>
        </w:r>
      </w:fldSimple>
      <w:r w:rsidRPr="000137B2">
        <w:t>: 11p13 (ELP4)</w:t>
      </w:r>
      <w:bookmarkEnd w:id="82"/>
    </w:p>
    <w:p w14:paraId="6134DC49" w14:textId="05268D92" w:rsidR="00775421" w:rsidRPr="000137B2" w:rsidRDefault="00775421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</w:rPr>
        <w:t>Figure 1 of Addis 2015</w:t>
      </w:r>
      <w:r w:rsidR="00E6791B" w:rsidRPr="000137B2">
        <w:rPr>
          <w:rFonts w:ascii="Calibri Light" w:hAnsi="Calibri Light"/>
          <w:i/>
          <w:iCs/>
        </w:rPr>
        <w:fldChar w:fldCharType="begin">
          <w:fldData xml:space="preserve">PEVuZE5vdGU+PENpdGU+PEF1dGhvcj5BZGRpczwvQXV0aG9yPjxZZWFyPjIwMTU8L1llYXI+PFJl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</w:fldData>
        </w:fldChar>
      </w:r>
      <w:r w:rsidR="00FB2DDC">
        <w:rPr>
          <w:rFonts w:ascii="Calibri Light" w:hAnsi="Calibri Light"/>
          <w:i/>
          <w:iCs/>
        </w:rPr>
        <w:instrText xml:space="preserve"> ADDIN EN.CITE </w:instrTex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BZGRpczwvQXV0aG9yPjxZZWFyPjIwMTU8L1llYXI+PFJl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</w:fldData>
        </w:fldChar>
      </w:r>
      <w:r w:rsidR="00FB2DDC">
        <w:rPr>
          <w:rFonts w:ascii="Calibri Light" w:hAnsi="Calibri Light"/>
          <w:i/>
          <w:iCs/>
        </w:rPr>
        <w:instrText xml:space="preserve"> ADDIN EN.CITE.DATA </w:instrText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end"/>
      </w:r>
      <w:r w:rsidR="00E6791B" w:rsidRPr="000137B2">
        <w:rPr>
          <w:rFonts w:ascii="Calibri Light" w:hAnsi="Calibri Light"/>
          <w:i/>
          <w:iCs/>
        </w:rPr>
      </w:r>
      <w:r w:rsidR="00E6791B" w:rsidRPr="000137B2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60]</w:t>
      </w:r>
      <w:r w:rsidR="00E6791B" w:rsidRPr="000137B2">
        <w:rPr>
          <w:rFonts w:ascii="Calibri Light" w:hAnsi="Calibri Light"/>
          <w:i/>
          <w:iCs/>
        </w:rPr>
        <w:fldChar w:fldCharType="end"/>
      </w:r>
      <w:r w:rsidRPr="000137B2">
        <w:rPr>
          <w:rFonts w:ascii="Calibri Light" w:hAnsi="Calibri Light"/>
          <w:i/>
          <w:iCs/>
        </w:rPr>
        <w:t>:</w:t>
      </w:r>
    </w:p>
    <w:p w14:paraId="4A33E236" w14:textId="77777777" w:rsidR="0093303E" w:rsidRPr="000137B2" w:rsidRDefault="00933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3B41A2BF" wp14:editId="7B489BBA">
            <wp:extent cx="4775200" cy="2529971"/>
            <wp:effectExtent l="0" t="0" r="6350" b="381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8"/>
                    <a:stretch>
                      <a:fillRect/>
                    </a:stretch>
                  </pic:blipFill>
                  <pic:spPr>
                    <a:xfrm>
                      <a:off x="0" y="0"/>
                      <a:ext cx="4951684" cy="2623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7A05E9" w14:textId="77777777" w:rsidR="0093303E" w:rsidRPr="000137B2" w:rsidRDefault="0093303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 xml:space="preserve">ELP4 Coordinates: </w:t>
      </w:r>
      <w:r w:rsidRPr="000137B2">
        <w:rPr>
          <w:rFonts w:ascii="Calibri Light" w:eastAsia="Calibri" w:hAnsi="Calibri Light" w:cs="Calibri Light"/>
        </w:rPr>
        <w:t>chr11:31531297-31805329 (hg19)</w:t>
      </w:r>
    </w:p>
    <w:p w14:paraId="2BC1459A" w14:textId="125E8119" w:rsidR="0093303E" w:rsidRPr="000137B2" w:rsidRDefault="0093303E" w:rsidP="009B555C">
      <w:pPr>
        <w:pStyle w:val="Heading1"/>
        <w:tabs>
          <w:tab w:val="left" w:pos="333"/>
        </w:tabs>
      </w:pPr>
      <w:bookmarkStart w:id="83" w:name="_Toc84971433"/>
      <w:r w:rsidRPr="000137B2">
        <w:t xml:space="preserve">Primary CNV </w:t>
      </w:r>
      <w:fldSimple w:instr=" SEQ Primary_CNV \* ARABIC ">
        <w:r w:rsidR="00A360AB">
          <w:rPr>
            <w:noProof/>
          </w:rPr>
          <w:t>70</w:t>
        </w:r>
      </w:fldSimple>
      <w:r w:rsidRPr="000137B2">
        <w:t xml:space="preserve">: 11p13 (WAGR, </w:t>
      </w:r>
      <w:r w:rsidRPr="002A0EDA">
        <w:t>WAGRO</w:t>
      </w:r>
      <w:r w:rsidRPr="000137B2">
        <w:t>)</w:t>
      </w:r>
      <w:bookmarkEnd w:id="83"/>
    </w:p>
    <w:p w14:paraId="326D6B45" w14:textId="2DE805F0" w:rsidR="0093303E" w:rsidRPr="000137B2" w:rsidRDefault="0093303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Han 2008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Han&lt;/Author&gt;&lt;Year&gt;2008&lt;/Year&gt;&lt;RecNum&gt;351&lt;/RecNum&gt;&lt;DisplayText&gt;[61]&lt;/DisplayText&gt;&lt;record&gt;&lt;rec-number&gt;351&lt;/rec-number&gt;&lt;foreign-keys&gt;&lt;key app="EN" db-id="p9wv00a5yez0v1et5awv9pfoepd0x5dtwwpt" timestamp="1624831837"&gt;351&lt;/key&gt;&lt;/foreign-keys&gt;&lt;ref-type name="Journal Article"&gt;17&lt;/ref-type&gt;&lt;contributors&gt;&lt;authors&gt;&lt;author&gt;Han, Joan C.&lt;/author&gt;&lt;author&gt;Liu, Qing-Rong&lt;/author&gt;&lt;author&gt;Jones, MaryPat&lt;/author&gt;&lt;author&gt;Levinn, Rebecca L.&lt;/author&gt;&lt;author&gt;Menzie, Carolyn M.&lt;/author&gt;&lt;author&gt;Jefferson-George, Kyra S.&lt;/author&gt;&lt;author&gt;Adler-Wailes, Diane C.&lt;/author&gt;&lt;author&gt;Sanford, Ethan L.&lt;/author&gt;&lt;author&gt;Lacbawan, Felicitas L.&lt;/author&gt;&lt;author&gt;Uhl, George R.&lt;/author&gt;&lt;author&gt;Rennert, Owen M.&lt;/author&gt;&lt;author&gt;Yanovski, Jack A.&lt;/author&gt;&lt;/authors&gt;&lt;/contributors&gt;&lt;titles&gt;&lt;title&gt;Brain-Derived Neurotrophic Factor and Obesity in the WAGR Syndrome&lt;/title&gt;&lt;secondary-title&gt;New England Journal of Medicine&lt;/secondary-title&gt;&lt;/titles&gt;&lt;periodical&gt;&lt;full-title&gt;New England Journal of Medicine&lt;/full-title&gt;&lt;/periodical&gt;&lt;pages&gt;918-927&lt;/pages&gt;&lt;volume&gt;359&lt;/volume&gt;&lt;number&gt;9&lt;/number&gt;&lt;dates&gt;&lt;year&gt;2008&lt;/year&gt;&lt;pub-dates&gt;&lt;date&gt;2008/08/28&lt;/date&gt;&lt;/pub-dates&gt;&lt;/dates&gt;&lt;publisher&gt;Massachusetts Medical Society&lt;/publisher&gt;&lt;isbn&gt;0028-4793&lt;/isbn&gt;&lt;urls&gt;&lt;related-urls&gt;&lt;url&gt;https://doi.org/10.1056/NEJMoa0801119&lt;/url&gt;&lt;/related-urls&gt;&lt;/urls&gt;&lt;electronic-resource-num&gt;10.1056/NEJMoa0801119&lt;/electronic-resource-num&gt;&lt;access-date&gt;2021/06/27&lt;/access-date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61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08AFC460" w14:textId="77777777" w:rsidR="005A137B" w:rsidRDefault="005A137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  <w:sectPr w:rsidR="005A137B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50AC0147" w14:textId="43D8C57B" w:rsidR="005A137B" w:rsidRDefault="0093303E" w:rsidP="005A137B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F4D115D" wp14:editId="31777036">
            <wp:extent cx="2644140" cy="1979147"/>
            <wp:effectExtent l="0" t="0" r="3810" b="2540"/>
            <wp:docPr id="252" name="Picture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9"/>
                    <a:stretch>
                      <a:fillRect/>
                    </a:stretch>
                  </pic:blipFill>
                  <pic:spPr>
                    <a:xfrm>
                      <a:off x="0" y="0"/>
                      <a:ext cx="2654325" cy="1986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609E4" w14:textId="15678E56" w:rsidR="005A137B" w:rsidRPr="005A137B" w:rsidRDefault="005A137B" w:rsidP="005A137B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  <w:i/>
          <w:iCs/>
        </w:rPr>
      </w:pPr>
      <w:r w:rsidRPr="005A137B">
        <w:rPr>
          <w:rFonts w:ascii="Calibri Light" w:eastAsia="Calibri" w:hAnsi="Calibri Light" w:cs="Calibri Light"/>
          <w:bCs/>
          <w:i/>
          <w:iCs/>
        </w:rPr>
        <w:t>UCSC Genome Browser View:</w:t>
      </w:r>
    </w:p>
    <w:p w14:paraId="02F532DF" w14:textId="518832C4" w:rsidR="005A137B" w:rsidRDefault="007658A3" w:rsidP="005A137B">
      <w:pPr>
        <w:tabs>
          <w:tab w:val="left" w:pos="333"/>
        </w:tabs>
        <w:spacing w:after="0"/>
        <w:rPr>
          <w:rFonts w:ascii="Calibri Light" w:eastAsia="Calibri" w:hAnsi="Calibri Light" w:cs="Calibri Light"/>
          <w:b/>
          <w:i/>
          <w:iCs/>
        </w:rPr>
      </w:pPr>
      <w:r>
        <w:rPr>
          <w:rFonts w:ascii="Calibri Light" w:eastAsia="Calibri" w:hAnsi="Calibri Light" w:cs="Calibri Light"/>
          <w:b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17C849D5" wp14:editId="3BF53353">
                <wp:simplePos x="0" y="0"/>
                <wp:positionH relativeFrom="column">
                  <wp:posOffset>346710</wp:posOffset>
                </wp:positionH>
                <wp:positionV relativeFrom="paragraph">
                  <wp:posOffset>1743921</wp:posOffset>
                </wp:positionV>
                <wp:extent cx="2819400" cy="618066"/>
                <wp:effectExtent l="0" t="0" r="0" b="0"/>
                <wp:wrapNone/>
                <wp:docPr id="119" name="Text Box 1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19400" cy="61806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537FA88" w14:textId="77777777" w:rsidR="002F2009" w:rsidRPr="007658A3" w:rsidRDefault="002F2009" w:rsidP="007658A3">
                            <w:p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7658A3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 xml:space="preserve">BDNF: </w:t>
                            </w:r>
                            <w:r w:rsidRPr="007658A3">
                              <w:rPr>
                                <w:rFonts w:ascii="Calibri Light" w:hAnsi="Calibri Light" w:cs="Calibri Light"/>
                              </w:rPr>
                              <w:t>chr11:27,676,442-27,722,600</w:t>
                            </w:r>
                          </w:p>
                          <w:p w14:paraId="1F92FBDD" w14:textId="77777777" w:rsidR="002F2009" w:rsidRPr="007658A3" w:rsidRDefault="002F2009" w:rsidP="007658A3">
                            <w:p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</w:pPr>
                            <w:r w:rsidRPr="007658A3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 xml:space="preserve">PAX6: </w:t>
                            </w:r>
                            <w:r w:rsidRPr="007658A3">
                              <w:rPr>
                                <w:rFonts w:ascii="Calibri Light" w:hAnsi="Calibri Light" w:cs="Calibri Light"/>
                              </w:rPr>
                              <w:t>chr11:31,806,340-31,839,509</w:t>
                            </w:r>
                          </w:p>
                          <w:p w14:paraId="64D5198F" w14:textId="77777777" w:rsidR="002F2009" w:rsidRPr="007658A3" w:rsidRDefault="002F2009" w:rsidP="007658A3">
                            <w:p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eastAsia="Calibri" w:hAnsi="Calibri Light" w:cs="Calibri Light"/>
                                <w:b/>
                              </w:rPr>
                            </w:pPr>
                            <w:r w:rsidRPr="007658A3">
                              <w:rPr>
                                <w:rFonts w:ascii="Calibri Light" w:hAnsi="Calibri Light" w:cs="Calibri Light"/>
                                <w:b/>
                                <w:bCs/>
                              </w:rPr>
                              <w:t>WT1:</w:t>
                            </w:r>
                            <w:r w:rsidRPr="007658A3">
                              <w:rPr>
                                <w:rFonts w:ascii="Calibri Light" w:hAnsi="Calibri Light" w:cs="Calibri Light"/>
                              </w:rPr>
                              <w:t xml:space="preserve"> chr11:32,409,322-32,457,081</w:t>
                            </w:r>
                          </w:p>
                          <w:p w14:paraId="3D75ED5B" w14:textId="77777777" w:rsidR="002F2009" w:rsidRDefault="002F2009" w:rsidP="007658A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C849D5" id="Text Box 119" o:spid="_x0000_s1040" type="#_x0000_t202" style="position:absolute;margin-left:27.3pt;margin-top:137.3pt;width:222pt;height:48.65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" filled="f" stroked="f" strokeweight=".5pt">
                <v:textbox>
                  <w:txbxContent>
                    <w:p w14:paraId="1537FA88" w14:textId="77777777" w:rsidR="002F2009" w:rsidRPr="007658A3" w:rsidRDefault="002F2009" w:rsidP="007658A3">
                      <w:p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7658A3">
                        <w:rPr>
                          <w:rFonts w:ascii="Calibri Light" w:hAnsi="Calibri Light" w:cs="Calibri Light"/>
                          <w:b/>
                          <w:bCs/>
                        </w:rPr>
                        <w:t xml:space="preserve">BDNF: </w:t>
                      </w:r>
                      <w:r w:rsidRPr="007658A3">
                        <w:rPr>
                          <w:rFonts w:ascii="Calibri Light" w:hAnsi="Calibri Light" w:cs="Calibri Light"/>
                        </w:rPr>
                        <w:t>chr11:27,676,442-27,722,600</w:t>
                      </w:r>
                    </w:p>
                    <w:p w14:paraId="1F92FBDD" w14:textId="77777777" w:rsidR="002F2009" w:rsidRPr="007658A3" w:rsidRDefault="002F2009" w:rsidP="007658A3">
                      <w:p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</w:rPr>
                      </w:pPr>
                      <w:r w:rsidRPr="007658A3">
                        <w:rPr>
                          <w:rFonts w:ascii="Calibri Light" w:hAnsi="Calibri Light" w:cs="Calibri Light"/>
                          <w:b/>
                          <w:bCs/>
                        </w:rPr>
                        <w:t xml:space="preserve">PAX6: </w:t>
                      </w:r>
                      <w:r w:rsidRPr="007658A3">
                        <w:rPr>
                          <w:rFonts w:ascii="Calibri Light" w:hAnsi="Calibri Light" w:cs="Calibri Light"/>
                        </w:rPr>
                        <w:t>chr11:31,806,340-31,839,509</w:t>
                      </w:r>
                    </w:p>
                    <w:p w14:paraId="64D5198F" w14:textId="77777777" w:rsidR="002F2009" w:rsidRPr="007658A3" w:rsidRDefault="002F2009" w:rsidP="007658A3">
                      <w:p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eastAsia="Calibri" w:hAnsi="Calibri Light" w:cs="Calibri Light"/>
                          <w:b/>
                        </w:rPr>
                      </w:pPr>
                      <w:r w:rsidRPr="007658A3">
                        <w:rPr>
                          <w:rFonts w:ascii="Calibri Light" w:hAnsi="Calibri Light" w:cs="Calibri Light"/>
                          <w:b/>
                          <w:bCs/>
                        </w:rPr>
                        <w:t>WT1:</w:t>
                      </w:r>
                      <w:r w:rsidRPr="007658A3">
                        <w:rPr>
                          <w:rFonts w:ascii="Calibri Light" w:hAnsi="Calibri Light" w:cs="Calibri Light"/>
                        </w:rPr>
                        <w:t xml:space="preserve"> chr11:32,409,322-32,457,081</w:t>
                      </w:r>
                    </w:p>
                    <w:p w14:paraId="3D75ED5B" w14:textId="77777777" w:rsidR="002F2009" w:rsidRDefault="002F2009" w:rsidP="007658A3"/>
                  </w:txbxContent>
                </v:textbox>
              </v:shape>
            </w:pict>
          </mc:Fallback>
        </mc:AlternateContent>
      </w:r>
      <w:r w:rsidR="005A137B" w:rsidRPr="005A137B">
        <w:rPr>
          <w:rFonts w:ascii="Calibri Light" w:eastAsia="Calibri" w:hAnsi="Calibri Light" w:cs="Calibri Light"/>
          <w:b/>
          <w:i/>
          <w:iCs/>
          <w:noProof/>
        </w:rPr>
        <w:drawing>
          <wp:inline distT="0" distB="0" distL="0" distR="0" wp14:anchorId="2DC43498" wp14:editId="02CDE1AC">
            <wp:extent cx="3226435" cy="1745210"/>
            <wp:effectExtent l="0" t="0" r="0" b="7620"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9036" cy="17520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7A6CE" w14:textId="77777777" w:rsidR="005A137B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  <w:sectPr w:rsidR="005A137B" w:rsidSect="005A137B">
          <w:type w:val="continuous"/>
          <w:pgSz w:w="12240" w:h="15840"/>
          <w:pgMar w:top="720" w:right="720" w:bottom="720" w:left="720" w:header="720" w:footer="720" w:gutter="0"/>
          <w:cols w:num="2" w:space="720"/>
          <w:docGrid w:linePitch="360"/>
        </w:sectPr>
      </w:pPr>
    </w:p>
    <w:p w14:paraId="02655653" w14:textId="5587B06D" w:rsidR="005A137B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72BF153E" w14:textId="063D8D60" w:rsidR="005A137B" w:rsidRPr="005A137B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>
        <w:rPr>
          <w:rFonts w:ascii="Calibri Light" w:hAnsi="Calibri Light" w:cs="Calibri Light"/>
          <w:b/>
          <w:bCs/>
        </w:rPr>
        <w:t xml:space="preserve">WAGR (ClinGen; PAX6 to WT1): </w:t>
      </w:r>
      <w:r w:rsidRPr="005A137B">
        <w:rPr>
          <w:rFonts w:ascii="Calibri Light" w:hAnsi="Calibri Light" w:cs="Calibri Light"/>
        </w:rPr>
        <w:t xml:space="preserve">chr11:31803509-32510988 </w:t>
      </w:r>
      <w:r>
        <w:rPr>
          <w:rFonts w:ascii="Calibri Light" w:hAnsi="Calibri Light" w:cs="Calibri Light"/>
        </w:rPr>
        <w:t>(hg19)</w:t>
      </w:r>
    </w:p>
    <w:p w14:paraId="1B03F5A8" w14:textId="1BE31C3D" w:rsidR="005A137B" w:rsidRPr="000137B2" w:rsidRDefault="005A137B" w:rsidP="005A137B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 xml:space="preserve">WAGRO </w:t>
      </w:r>
      <w:r w:rsidRPr="000137B2">
        <w:rPr>
          <w:rFonts w:ascii="Calibri Light" w:hAnsi="Calibri Light" w:cs="Calibri Light"/>
          <w:b/>
          <w:bCs/>
        </w:rPr>
        <w:t xml:space="preserve">Region (BDNF to WT1): </w:t>
      </w:r>
      <w:r w:rsidRPr="000137B2">
        <w:rPr>
          <w:rFonts w:ascii="Calibri Light" w:hAnsi="Calibri Light" w:cs="Calibri Light"/>
        </w:rPr>
        <w:t>chr11:27676442-32457081 (hg19)</w:t>
      </w:r>
    </w:p>
    <w:p w14:paraId="24ECE196" w14:textId="568D3A6B" w:rsidR="007658A3" w:rsidRDefault="007658A3" w:rsidP="007658A3">
      <w:pPr>
        <w:pStyle w:val="Heading1"/>
        <w:tabs>
          <w:tab w:val="left" w:pos="333"/>
        </w:tabs>
        <w:rPr>
          <w:rFonts w:ascii="Calibri Light" w:eastAsia="Calibri" w:hAnsi="Calibri Light" w:cs="Calibri Light"/>
          <w:bCs/>
          <w:i/>
          <w:iCs/>
        </w:rPr>
      </w:pPr>
      <w:bookmarkStart w:id="84" w:name="_Toc84971434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71</w:t>
        </w:r>
      </w:fldSimple>
      <w:r>
        <w:t>: 11p11.2 (</w:t>
      </w:r>
      <w:r w:rsidRPr="007658A3">
        <w:t>Potocki-Shaffer</w:t>
      </w:r>
      <w:r>
        <w:t>)</w:t>
      </w:r>
      <w:bookmarkEnd w:id="84"/>
    </w:p>
    <w:p w14:paraId="37C87D9B" w14:textId="69D419C4" w:rsidR="007658A3" w:rsidRDefault="00D77564" w:rsidP="007658A3">
      <w:pPr>
        <w:rPr>
          <w:rFonts w:ascii="Calibri Light" w:hAnsi="Calibri Light"/>
          <w:i/>
          <w:iCs/>
        </w:rPr>
      </w:pPr>
      <w:r>
        <w:rPr>
          <w:rFonts w:ascii="Calibri Light" w:hAnsi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5A353464" wp14:editId="40ACE1FC">
                <wp:simplePos x="0" y="0"/>
                <wp:positionH relativeFrom="column">
                  <wp:posOffset>4149436</wp:posOffset>
                </wp:positionH>
                <wp:positionV relativeFrom="paragraph">
                  <wp:posOffset>25111</wp:posOffset>
                </wp:positionV>
                <wp:extent cx="1981143" cy="4142105"/>
                <wp:effectExtent l="0" t="0" r="19685" b="10795"/>
                <wp:wrapNone/>
                <wp:docPr id="204" name="Rectangle 2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81143" cy="41421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002060"/>
                          </a:solidFill>
                          <a:prstDash val="lgDash"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EBD0C38" id="Rectangle 204" o:spid="_x0000_s1026" style="position:absolute;margin-left:326.75pt;margin-top:2pt;width:156pt;height:326.1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" filled="f" strokecolor="#002060" strokeweight="2pt">
                <v:stroke dashstyle="longDash"/>
              </v:rect>
            </w:pict>
          </mc:Fallback>
        </mc:AlternateContent>
      </w:r>
      <w:r w:rsidR="007658A3" w:rsidRPr="007658A3">
        <w:rPr>
          <w:rFonts w:ascii="Calibri Light" w:hAnsi="Calibri Light"/>
          <w:i/>
          <w:iCs/>
        </w:rPr>
        <w:t>Figure 3 of Trajkova 2020</w: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UcmFqa292YTwvQXV0aG9yPjxZZWFyPjIwMjA8L1llYXI+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</w:fldData>
        </w:fldChar>
      </w:r>
      <w:r w:rsidR="00FB2DDC">
        <w:rPr>
          <w:rFonts w:ascii="Calibri Light" w:hAnsi="Calibri Light"/>
          <w:i/>
          <w:iCs/>
        </w:rPr>
        <w:instrText xml:space="preserve"> ADDIN EN.CITE </w:instrTex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UcmFqa292YTwvQXV0aG9yPjxZZWFyPjIwMjA8L1llYXI+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</w:fldData>
        </w:fldChar>
      </w:r>
      <w:r w:rsidR="00FB2DDC">
        <w:rPr>
          <w:rFonts w:ascii="Calibri Light" w:hAnsi="Calibri Light"/>
          <w:i/>
          <w:iCs/>
        </w:rPr>
        <w:instrText xml:space="preserve"> ADDIN EN.CITE.DATA </w:instrText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end"/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62]</w:t>
      </w:r>
      <w:r w:rsidR="00FB2DDC">
        <w:rPr>
          <w:rFonts w:ascii="Calibri Light" w:hAnsi="Calibri Light"/>
          <w:i/>
          <w:iCs/>
        </w:rPr>
        <w:fldChar w:fldCharType="end"/>
      </w:r>
      <w:r w:rsidR="007658A3" w:rsidRPr="007658A3">
        <w:rPr>
          <w:rFonts w:ascii="Calibri Light" w:hAnsi="Calibri Light"/>
          <w:i/>
          <w:iCs/>
        </w:rPr>
        <w:t>:</w:t>
      </w:r>
      <w:r w:rsidR="007658A3" w:rsidRPr="007658A3">
        <w:rPr>
          <w:rFonts w:ascii="Calibri Light" w:hAnsi="Calibri Light"/>
          <w:i/>
          <w:iCs/>
          <w:noProof/>
        </w:rPr>
        <w:drawing>
          <wp:inline distT="0" distB="0" distL="0" distR="0" wp14:anchorId="2A025B92" wp14:editId="4E94B168">
            <wp:extent cx="6651225" cy="4033732"/>
            <wp:effectExtent l="0" t="0" r="0" b="5080"/>
            <wp:docPr id="202" name="Pictur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1"/>
                    <a:srcRect t="1039"/>
                    <a:stretch/>
                  </pic:blipFill>
                  <pic:spPr bwMode="auto">
                    <a:xfrm>
                      <a:off x="0" y="0"/>
                      <a:ext cx="6652837" cy="40347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2EA024" w14:textId="00B3E546" w:rsidR="00D77564" w:rsidRPr="00D77564" w:rsidRDefault="00D77564" w:rsidP="00D77564">
      <w:pPr>
        <w:spacing w:after="0"/>
        <w:rPr>
          <w:rFonts w:ascii="Calibri Light" w:hAnsi="Calibri Light"/>
          <w:b/>
          <w:bCs/>
        </w:rPr>
      </w:pPr>
      <w:r w:rsidRPr="00D77564">
        <w:rPr>
          <w:rFonts w:ascii="Calibri Light" w:hAnsi="Calibri Light"/>
          <w:b/>
          <w:bCs/>
        </w:rPr>
        <w:t xml:space="preserve">ClinGen (EXT2 to PHF21A): </w:t>
      </w:r>
      <w:r w:rsidRPr="00D77564">
        <w:rPr>
          <w:rFonts w:ascii="Calibri Light" w:hAnsi="Calibri Light"/>
        </w:rPr>
        <w:t>chr11:43894800-46152450 (hg19)</w:t>
      </w:r>
    </w:p>
    <w:p w14:paraId="106F5552" w14:textId="6863C0CF" w:rsidR="00D77564" w:rsidRPr="00D77564" w:rsidRDefault="00D77564" w:rsidP="00D77564">
      <w:pPr>
        <w:spacing w:after="0"/>
        <w:rPr>
          <w:rFonts w:ascii="Calibri Light" w:hAnsi="Calibri Light"/>
        </w:rPr>
      </w:pPr>
      <w:r w:rsidRPr="00D77564">
        <w:rPr>
          <w:rFonts w:ascii="Calibri Light" w:hAnsi="Calibri Light"/>
          <w:b/>
          <w:bCs/>
        </w:rPr>
        <w:t xml:space="preserve">Whole Region (DECIPHER 286390): </w:t>
      </w:r>
      <w:r w:rsidRPr="00D77564">
        <w:rPr>
          <w:rFonts w:ascii="Calibri Light" w:eastAsia="Times New Roman" w:hAnsi="Calibri Light" w:cstheme="minorHAnsi"/>
        </w:rPr>
        <w:t>chr11:42312866-50419631 (GRCh38)</w:t>
      </w:r>
    </w:p>
    <w:p w14:paraId="24F8DDA0" w14:textId="5EEBC5E6" w:rsidR="009C038E" w:rsidRDefault="009C038E" w:rsidP="009B555C">
      <w:pPr>
        <w:pStyle w:val="Heading1"/>
        <w:tabs>
          <w:tab w:val="left" w:pos="333"/>
        </w:tabs>
        <w:rPr>
          <w:rFonts w:ascii="Calibri Light" w:eastAsia="Calibri" w:hAnsi="Calibri Light" w:cs="Calibri Light"/>
          <w:bCs/>
          <w:i/>
          <w:iCs/>
        </w:rPr>
      </w:pPr>
      <w:bookmarkStart w:id="85" w:name="_Toc84971435"/>
      <w:r>
        <w:t xml:space="preserve">Primary CNV </w:t>
      </w:r>
      <w:fldSimple w:instr=" SEQ Primary_CNV \* ARABIC ">
        <w:r w:rsidR="00A360AB">
          <w:rPr>
            <w:noProof/>
          </w:rPr>
          <w:t>72</w:t>
        </w:r>
      </w:fldSimple>
      <w:r>
        <w:t>: 11q13</w:t>
      </w:r>
      <w:bookmarkEnd w:id="85"/>
    </w:p>
    <w:p w14:paraId="2FB506A3" w14:textId="688DDA34" w:rsidR="009C038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  <w:i/>
          <w:iCs/>
        </w:rPr>
      </w:pPr>
      <w:r>
        <w:rPr>
          <w:rFonts w:ascii="Calibri Light" w:eastAsia="Calibri" w:hAnsi="Calibri Light" w:cs="Calibri Light"/>
          <w:bCs/>
          <w:i/>
          <w:iCs/>
        </w:rPr>
        <w:t>UCSC Genome Browser View of Reported CNVs:</w:t>
      </w:r>
    </w:p>
    <w:p w14:paraId="32985634" w14:textId="6654B057" w:rsidR="009C038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  <w:i/>
          <w:iCs/>
        </w:rPr>
      </w:pPr>
      <w:r w:rsidRPr="009C038E">
        <w:rPr>
          <w:rFonts w:ascii="Calibri Light" w:eastAsia="Calibri" w:hAnsi="Calibri Light" w:cs="Calibri Light"/>
          <w:bCs/>
          <w:i/>
          <w:iCs/>
          <w:noProof/>
        </w:rPr>
        <w:drawing>
          <wp:inline distT="0" distB="0" distL="0" distR="0" wp14:anchorId="6BABD1A1" wp14:editId="4017A654">
            <wp:extent cx="6858000" cy="2179955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179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DF2EA" w14:textId="094D464D" w:rsidR="009C038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>
        <w:rPr>
          <w:rFonts w:ascii="Calibri Light" w:eastAsia="Calibri" w:hAnsi="Calibri Light" w:cs="Calibri Light"/>
          <w:b/>
        </w:rPr>
        <w:t xml:space="preserve">Whole Region (ClinGen Coordinates): </w:t>
      </w:r>
      <w:r w:rsidRPr="009C038E">
        <w:rPr>
          <w:rFonts w:ascii="Calibri Light" w:eastAsia="Calibri" w:hAnsi="Calibri Light" w:cs="Calibri Light"/>
          <w:bCs/>
        </w:rPr>
        <w:t>chr11:67763646-71236931</w:t>
      </w:r>
      <w:r>
        <w:rPr>
          <w:rFonts w:ascii="Calibri Light" w:eastAsia="Calibri" w:hAnsi="Calibri Light" w:cs="Calibri Light"/>
          <w:b/>
        </w:rPr>
        <w:t xml:space="preserve"> </w:t>
      </w:r>
      <w:r w:rsidRPr="009C038E">
        <w:rPr>
          <w:rFonts w:ascii="Calibri Light" w:eastAsia="Calibri" w:hAnsi="Calibri Light" w:cs="Calibri Light"/>
          <w:bCs/>
        </w:rPr>
        <w:t>(hg19)</w:t>
      </w:r>
    </w:p>
    <w:p w14:paraId="748EBF3A" w14:textId="18921C35" w:rsidR="009C038E" w:rsidRPr="009C038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/>
        </w:rPr>
      </w:pPr>
      <w:r w:rsidRPr="009C038E">
        <w:rPr>
          <w:rFonts w:ascii="Calibri Light" w:eastAsia="Calibri" w:hAnsi="Calibri Light" w:cs="Calibri Light"/>
          <w:b/>
        </w:rPr>
        <w:t xml:space="preserve">Ziebart: </w:t>
      </w:r>
      <w:r w:rsidRPr="009C038E">
        <w:rPr>
          <w:rFonts w:ascii="Calibri Light" w:eastAsia="Calibri" w:hAnsi="Calibri Light" w:cs="Calibri Light"/>
          <w:bCs/>
        </w:rPr>
        <w:t>chr11:69246102-69600647 (hg18)</w:t>
      </w:r>
    </w:p>
    <w:p w14:paraId="1F91FF54" w14:textId="7C0FE83C" w:rsidR="009C038E" w:rsidRPr="009C038E" w:rsidRDefault="009C038E" w:rsidP="009B555C">
      <w:pPr>
        <w:tabs>
          <w:tab w:val="left" w:pos="333"/>
        </w:tabs>
        <w:spacing w:after="0"/>
        <w:rPr>
          <w:rFonts w:ascii="Calibri Light" w:eastAsia="Calibri" w:hAnsi="Calibri Light" w:cs="Calibri Light"/>
          <w:bCs/>
        </w:rPr>
      </w:pPr>
      <w:r w:rsidRPr="009C038E">
        <w:rPr>
          <w:rFonts w:ascii="Calibri Light" w:eastAsia="Calibri" w:hAnsi="Calibri Light" w:cs="Calibri Light"/>
          <w:b/>
        </w:rPr>
        <w:t>FGF3:</w:t>
      </w:r>
      <w:r>
        <w:rPr>
          <w:rFonts w:ascii="Calibri Light" w:eastAsia="Calibri" w:hAnsi="Calibri Light" w:cs="Calibri Light"/>
          <w:bCs/>
        </w:rPr>
        <w:t xml:space="preserve"> </w:t>
      </w:r>
      <w:r w:rsidRPr="009C038E">
        <w:rPr>
          <w:rFonts w:ascii="Calibri Light" w:eastAsia="Calibri" w:hAnsi="Calibri Light" w:cs="Calibri Light"/>
          <w:bCs/>
        </w:rPr>
        <w:t>chr11:69,624,736-69,634,192</w:t>
      </w:r>
      <w:r>
        <w:rPr>
          <w:rFonts w:ascii="Calibri Light" w:eastAsia="Calibri" w:hAnsi="Calibri Light" w:cs="Calibri Light"/>
          <w:bCs/>
        </w:rPr>
        <w:t xml:space="preserve"> (hg19)</w:t>
      </w:r>
    </w:p>
    <w:p w14:paraId="48BA78BB" w14:textId="77777777" w:rsidR="00A40A6B" w:rsidRDefault="00A40A6B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151CB935" w14:textId="61AECB02" w:rsidR="003D7F7D" w:rsidRPr="000137B2" w:rsidRDefault="00DA21C0" w:rsidP="009B555C">
      <w:pPr>
        <w:pStyle w:val="Heading1"/>
        <w:tabs>
          <w:tab w:val="left" w:pos="333"/>
        </w:tabs>
      </w:pPr>
      <w:bookmarkStart w:id="86" w:name="_Toc84971436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73</w:t>
        </w:r>
      </w:fldSimple>
      <w:r w:rsidRPr="000137B2">
        <w:t>: 11q23-q25 (</w:t>
      </w:r>
      <w:r w:rsidRPr="002A0EDA">
        <w:t>Jacobsen</w:t>
      </w:r>
      <w:r w:rsidRPr="000137B2">
        <w:t>)</w:t>
      </w:r>
      <w:bookmarkEnd w:id="86"/>
    </w:p>
    <w:p w14:paraId="6664B7C7" w14:textId="6901589B" w:rsidR="001908A0" w:rsidRPr="000137B2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Cs/>
          <w:i/>
          <w:iCs/>
        </w:rPr>
      </w:pPr>
      <w:r w:rsidRPr="000137B2">
        <w:rPr>
          <w:rFonts w:ascii="Calibri Light" w:eastAsia="Calibri" w:hAnsi="Calibri Light" w:cs="Calibri Light"/>
          <w:bCs/>
          <w:i/>
          <w:iCs/>
        </w:rPr>
        <w:t>Figure 2 of Grossfeld 2004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bCs/>
          <w:i/>
          <w:iCs/>
        </w:rPr>
        <w:instrText xml:space="preserve"> ADDIN EN.CITE &lt;EndNote&gt;&lt;Cite&gt;&lt;Author&gt;Grossfeld&lt;/Author&gt;&lt;Year&gt;2004&lt;/Year&gt;&lt;RecNum&gt;161&lt;/RecNum&gt;&lt;DisplayText&gt;[63]&lt;/DisplayText&gt;&lt;record&gt;&lt;rec-number&gt;161&lt;/rec-number&gt;&lt;foreign-keys&gt;&lt;key app="EN" db-id="p9wv00a5yez0v1et5awv9pfoepd0x5dtwwpt" timestamp="1623896997"&gt;161&lt;/key&gt;&lt;/foreign-keys&gt;&lt;ref-type name="Journal Article"&gt;17&lt;/ref-type&gt;&lt;contributors&gt;&lt;authors&gt;&lt;author&gt;Grossfeld, Paul D.&lt;/author&gt;&lt;author&gt;Mattina, Teresa&lt;/author&gt;&lt;author&gt;Lai, Zona&lt;/author&gt;&lt;author&gt;Favier, Remi&lt;/author&gt;&lt;author&gt;Jones, Ken Lyons&lt;/author&gt;&lt;author&gt;Cotter, Finbarr&lt;/author&gt;&lt;author&gt;Jones, Christopher&lt;/author&gt;&lt;author&gt;the 11q, Consortium&lt;/author&gt;&lt;/authors&gt;&lt;/contributors&gt;&lt;titles&gt;&lt;title&gt;The 11q terminal deletion disorder: A prospective study of 110 cases&lt;/title&gt;&lt;secondary-title&gt;American Journal of Medical Genetics Part A&lt;/secondary-title&gt;&lt;/titles&gt;&lt;periodical&gt;&lt;full-title&gt;American Journal of Medical Genetics Part A&lt;/full-title&gt;&lt;/periodical&gt;&lt;pages&gt;51-61&lt;/pages&gt;&lt;volume&gt;129A&lt;/volume&gt;&lt;number&gt;1&lt;/number&gt;&lt;keywords&gt;&lt;keyword&gt;11q terminal deletion disorder&lt;/keyword&gt;&lt;keyword&gt;Jacobsen syndrome&lt;/keyword&gt;&lt;keyword&gt;partial 11q monosomy&lt;/keyword&gt;&lt;keyword&gt;neurocognitive profile&lt;/keyword&gt;&lt;keyword&gt;Paris-Trousseau syndrome&lt;/keyword&gt;&lt;keyword&gt;thrombocytopenia&lt;/keyword&gt;&lt;keyword&gt;hypoplastic left heart syndrome&lt;/keyword&gt;&lt;keyword&gt;candidate gene&lt;/keyword&gt;&lt;keyword&gt;FRA11B&lt;/keyword&gt;&lt;keyword&gt;CCG trinucleotide repeat&lt;/keyword&gt;&lt;/keywords&gt;&lt;dates&gt;&lt;year&gt;2004&lt;/year&gt;&lt;pub-dates&gt;&lt;date&gt;2004/08/15&lt;/date&gt;&lt;/pub-dates&gt;&lt;/dates&gt;&lt;publisher&gt;John Wiley &amp;amp; Sons, Ltd&lt;/publisher&gt;&lt;isbn&gt;1552-4825&lt;/isbn&gt;&lt;work-type&gt;https://doi.org/10.1002/ajmg.a.30090&lt;/work-type&gt;&lt;urls&gt;&lt;related-urls&gt;&lt;url&gt;https://doi.org/10.1002/ajmg.a.30090&lt;/url&gt;&lt;/related-urls&gt;&lt;/urls&gt;&lt;electronic-resource-num&gt;https://doi.org/10.1002/ajmg.a.30090&lt;/electronic-resource-num&gt;&lt;access-date&gt;2021/06/16&lt;/access-date&gt;&lt;/record&gt;&lt;/Cite&gt;&lt;/EndNote&gt;</w:instrTex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bCs/>
          <w:i/>
          <w:iCs/>
          <w:noProof/>
        </w:rPr>
        <w:t>[63]</w:t>
      </w:r>
      <w:r w:rsidR="00E6791B" w:rsidRPr="000137B2">
        <w:rPr>
          <w:rFonts w:ascii="Calibri Light" w:eastAsia="Calibri" w:hAnsi="Calibri Light" w:cs="Calibri Light"/>
          <w:bCs/>
          <w:i/>
          <w:iCs/>
        </w:rPr>
        <w:fldChar w:fldCharType="end"/>
      </w:r>
      <w:r w:rsidRPr="000137B2">
        <w:rPr>
          <w:rFonts w:ascii="Calibri Light" w:eastAsia="Calibri" w:hAnsi="Calibri Light" w:cs="Calibri Light"/>
          <w:bCs/>
          <w:i/>
          <w:iCs/>
        </w:rPr>
        <w:t>:</w:t>
      </w:r>
    </w:p>
    <w:p w14:paraId="40EB45EE" w14:textId="77777777" w:rsidR="001908A0" w:rsidRPr="000137B2" w:rsidRDefault="001908A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  <w:noProof/>
        </w:rPr>
        <w:drawing>
          <wp:inline distT="0" distB="0" distL="0" distR="0" wp14:anchorId="1CE67FDF" wp14:editId="134C5C9E">
            <wp:extent cx="5920740" cy="5182751"/>
            <wp:effectExtent l="0" t="0" r="3810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74" b="5728"/>
                    <a:stretch/>
                  </pic:blipFill>
                  <pic:spPr bwMode="auto">
                    <a:xfrm>
                      <a:off x="0" y="0"/>
                      <a:ext cx="5995173" cy="5247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7988F4" w14:textId="77777777" w:rsidR="00A40A6B" w:rsidRDefault="00A40A6B">
      <w:pPr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br w:type="page"/>
      </w:r>
    </w:p>
    <w:p w14:paraId="5A7DA92E" w14:textId="34B680D7" w:rsidR="00981BD1" w:rsidRPr="000137B2" w:rsidRDefault="007A453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lastRenderedPageBreak/>
        <w:t>UCSC Genome Browser View of Reported CNVs, DECIPHER CNVs, and Phenotype Groups from Grossman 2004:</w:t>
      </w:r>
    </w:p>
    <w:p w14:paraId="3D045582" w14:textId="4FB0C88C" w:rsidR="00DA21C0" w:rsidRPr="000137B2" w:rsidRDefault="00E069D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2B3AC299" wp14:editId="2669570F">
            <wp:extent cx="6117156" cy="648462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89"/>
                    <a:stretch/>
                  </pic:blipFill>
                  <pic:spPr bwMode="auto">
                    <a:xfrm>
                      <a:off x="0" y="0"/>
                      <a:ext cx="6122908" cy="6490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0A7F05" w14:textId="476B244B" w:rsidR="00981BD1" w:rsidRPr="000137B2" w:rsidRDefault="00981BD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A-E refer to the critical regions for 11q- syndrome phenotypes identified by Grossman et al.</w:t>
      </w:r>
    </w:p>
    <w:p w14:paraId="60D5E0CA" w14:textId="71E6EDA0" w:rsidR="00DA21C0" w:rsidRPr="000137B2" w:rsidRDefault="00DA21C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tbl>
      <w:tblPr>
        <w:tblStyle w:val="PlainTable5"/>
        <w:tblW w:w="10694" w:type="dxa"/>
        <w:tblLook w:val="04A0" w:firstRow="1" w:lastRow="0" w:firstColumn="1" w:lastColumn="0" w:noHBand="0" w:noVBand="1"/>
      </w:tblPr>
      <w:tblGrid>
        <w:gridCol w:w="789"/>
        <w:gridCol w:w="2727"/>
        <w:gridCol w:w="3451"/>
        <w:gridCol w:w="3727"/>
      </w:tblGrid>
      <w:tr w:rsidR="007A4539" w:rsidRPr="000137B2" w14:paraId="5EF67622" w14:textId="77777777" w:rsidTr="001908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89" w:type="dxa"/>
          </w:tcPr>
          <w:p w14:paraId="7E67997F" w14:textId="7ED37E9E" w:rsidR="007A4539" w:rsidRPr="000137B2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Group</w:t>
            </w:r>
          </w:p>
        </w:tc>
        <w:tc>
          <w:tcPr>
            <w:tcW w:w="2727" w:type="dxa"/>
          </w:tcPr>
          <w:p w14:paraId="6778A91A" w14:textId="5DE6928F" w:rsidR="007A4539" w:rsidRPr="000137B2" w:rsidRDefault="007A4539" w:rsidP="009B555C">
            <w:pPr>
              <w:tabs>
                <w:tab w:val="left" w:pos="333"/>
              </w:tabs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STS Marker</w:t>
            </w:r>
          </w:p>
        </w:tc>
        <w:tc>
          <w:tcPr>
            <w:tcW w:w="3451" w:type="dxa"/>
          </w:tcPr>
          <w:p w14:paraId="1AFC2FFA" w14:textId="0D0E3225" w:rsidR="007A4539" w:rsidRPr="000137B2" w:rsidRDefault="007A4539" w:rsidP="009B555C">
            <w:pPr>
              <w:tabs>
                <w:tab w:val="left" w:pos="333"/>
              </w:tabs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STS Marker Coordinates</w:t>
            </w:r>
            <w:r w:rsidR="00BE5DEF" w:rsidRPr="000137B2">
              <w:rPr>
                <w:rFonts w:ascii="Calibri Light" w:hAnsi="Calibri Light" w:cs="Calibri Light"/>
                <w:b/>
                <w:bCs/>
                <w:sz w:val="22"/>
              </w:rPr>
              <w:t xml:space="preserve"> (hg19)</w:t>
            </w:r>
          </w:p>
        </w:tc>
        <w:tc>
          <w:tcPr>
            <w:tcW w:w="3727" w:type="dxa"/>
          </w:tcPr>
          <w:p w14:paraId="57C94204" w14:textId="375D112E" w:rsidR="007A4539" w:rsidRPr="000137B2" w:rsidRDefault="007A4539" w:rsidP="009B555C">
            <w:pPr>
              <w:tabs>
                <w:tab w:val="left" w:pos="333"/>
              </w:tabs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Phenotype Group Coordinates</w:t>
            </w:r>
            <w:r w:rsidR="00BE5DEF" w:rsidRPr="000137B2">
              <w:rPr>
                <w:rFonts w:ascii="Calibri Light" w:hAnsi="Calibri Light" w:cs="Calibri Light"/>
                <w:b/>
                <w:bCs/>
                <w:sz w:val="22"/>
              </w:rPr>
              <w:t xml:space="preserve"> (hg19)</w:t>
            </w:r>
          </w:p>
        </w:tc>
      </w:tr>
      <w:tr w:rsidR="007A4539" w:rsidRPr="000137B2" w14:paraId="2077F9BB" w14:textId="77777777" w:rsidTr="001908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1A665217" w14:textId="77777777" w:rsidR="007A4539" w:rsidRPr="000137B2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A</w:t>
            </w:r>
          </w:p>
        </w:tc>
        <w:tc>
          <w:tcPr>
            <w:tcW w:w="2727" w:type="dxa"/>
          </w:tcPr>
          <w:p w14:paraId="62680A0E" w14:textId="77777777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0137B2">
              <w:rPr>
                <w:rFonts w:ascii="Calibri Light" w:hAnsi="Calibri Light" w:cs="Calibri Light"/>
              </w:rPr>
              <w:t>D11S1299</w:t>
            </w:r>
          </w:p>
        </w:tc>
        <w:tc>
          <w:tcPr>
            <w:tcW w:w="3451" w:type="dxa"/>
          </w:tcPr>
          <w:p w14:paraId="4C56A2C9" w14:textId="77777777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19634290-119634837</w:t>
            </w:r>
          </w:p>
        </w:tc>
        <w:tc>
          <w:tcPr>
            <w:tcW w:w="3727" w:type="dxa"/>
          </w:tcPr>
          <w:p w14:paraId="32AFE1D8" w14:textId="77777777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19634290-135006516</w:t>
            </w:r>
          </w:p>
        </w:tc>
      </w:tr>
      <w:tr w:rsidR="007A4539" w:rsidRPr="000137B2" w14:paraId="277E7905" w14:textId="5D607745" w:rsidTr="001908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25FE873C" w14:textId="70ED960B" w:rsidR="007A4539" w:rsidRPr="000137B2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B</w:t>
            </w:r>
          </w:p>
        </w:tc>
        <w:tc>
          <w:tcPr>
            <w:tcW w:w="2727" w:type="dxa"/>
          </w:tcPr>
          <w:p w14:paraId="1FA487F3" w14:textId="03F0B302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0137B2">
              <w:rPr>
                <w:rFonts w:ascii="Calibri Light" w:hAnsi="Calibri Light" w:cs="Calibri Light"/>
              </w:rPr>
              <w:t>D11S1345</w:t>
            </w:r>
          </w:p>
        </w:tc>
        <w:tc>
          <w:tcPr>
            <w:tcW w:w="3451" w:type="dxa"/>
          </w:tcPr>
          <w:p w14:paraId="3096E290" w14:textId="0F6B23AA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2297785-122298119</w:t>
            </w:r>
          </w:p>
        </w:tc>
        <w:tc>
          <w:tcPr>
            <w:tcW w:w="3727" w:type="dxa"/>
          </w:tcPr>
          <w:p w14:paraId="1B230F1D" w14:textId="0545C64C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2297785-135006516</w:t>
            </w:r>
          </w:p>
        </w:tc>
      </w:tr>
      <w:tr w:rsidR="007A4539" w:rsidRPr="000137B2" w14:paraId="4CDF3700" w14:textId="3606ACF0" w:rsidTr="001908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173BB095" w14:textId="65A2076D" w:rsidR="007A4539" w:rsidRPr="000137B2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C</w:t>
            </w:r>
          </w:p>
        </w:tc>
        <w:tc>
          <w:tcPr>
            <w:tcW w:w="2727" w:type="dxa"/>
          </w:tcPr>
          <w:p w14:paraId="4FC65EAC" w14:textId="441006FA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0137B2">
              <w:rPr>
                <w:rFonts w:ascii="Calibri Light" w:hAnsi="Calibri Light" w:cs="Calibri Light"/>
              </w:rPr>
              <w:t>D11S2090</w:t>
            </w:r>
          </w:p>
        </w:tc>
        <w:tc>
          <w:tcPr>
            <w:tcW w:w="3451" w:type="dxa"/>
          </w:tcPr>
          <w:p w14:paraId="67F21367" w14:textId="6E9EEC6F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5086881-125086982</w:t>
            </w:r>
          </w:p>
        </w:tc>
        <w:tc>
          <w:tcPr>
            <w:tcW w:w="3727" w:type="dxa"/>
          </w:tcPr>
          <w:p w14:paraId="5B46F4C0" w14:textId="69503638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5086881-135006516</w:t>
            </w:r>
          </w:p>
        </w:tc>
      </w:tr>
      <w:tr w:rsidR="007A4539" w:rsidRPr="000137B2" w14:paraId="5CC0F9CA" w14:textId="632C03B3" w:rsidTr="001908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07B164DC" w14:textId="1403BBF0" w:rsidR="007A4539" w:rsidRPr="000137B2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D</w:t>
            </w:r>
          </w:p>
        </w:tc>
        <w:tc>
          <w:tcPr>
            <w:tcW w:w="2727" w:type="dxa"/>
          </w:tcPr>
          <w:p w14:paraId="6C7D0A85" w14:textId="7B000529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0137B2">
              <w:rPr>
                <w:rFonts w:ascii="Calibri Light" w:hAnsi="Calibri Light" w:cs="Calibri Light"/>
              </w:rPr>
              <w:t>D11S707 (SIAT4C/ST3GAL4)</w:t>
            </w:r>
          </w:p>
        </w:tc>
        <w:tc>
          <w:tcPr>
            <w:tcW w:w="3451" w:type="dxa"/>
          </w:tcPr>
          <w:p w14:paraId="3B76EF24" w14:textId="585A0E58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6225789-126284536</w:t>
            </w:r>
          </w:p>
        </w:tc>
        <w:tc>
          <w:tcPr>
            <w:tcW w:w="3727" w:type="dxa"/>
          </w:tcPr>
          <w:p w14:paraId="40D81C77" w14:textId="4EC8BB5A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6225789-135006516</w:t>
            </w:r>
          </w:p>
        </w:tc>
      </w:tr>
      <w:tr w:rsidR="007A4539" w:rsidRPr="000137B2" w14:paraId="5A55BBF0" w14:textId="7A4E6EFB" w:rsidTr="001908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</w:tcPr>
          <w:p w14:paraId="161175B3" w14:textId="6E4DA9C5" w:rsidR="007A4539" w:rsidRPr="000137B2" w:rsidRDefault="007A4539" w:rsidP="009B555C">
            <w:pPr>
              <w:tabs>
                <w:tab w:val="left" w:pos="333"/>
              </w:tabs>
              <w:contextualSpacing/>
              <w:rPr>
                <w:rFonts w:ascii="Calibri Light" w:hAnsi="Calibri Light" w:cs="Calibri Light"/>
                <w:b/>
                <w:bCs/>
                <w:sz w:val="22"/>
              </w:rPr>
            </w:pPr>
            <w:r w:rsidRPr="000137B2">
              <w:rPr>
                <w:rFonts w:ascii="Calibri Light" w:hAnsi="Calibri Light" w:cs="Calibri Light"/>
                <w:b/>
                <w:bCs/>
                <w:sz w:val="22"/>
              </w:rPr>
              <w:t>E</w:t>
            </w:r>
          </w:p>
        </w:tc>
        <w:tc>
          <w:tcPr>
            <w:tcW w:w="2727" w:type="dxa"/>
          </w:tcPr>
          <w:p w14:paraId="4B95CBAF" w14:textId="34B45B08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  <w:b/>
                <w:bCs/>
              </w:rPr>
            </w:pPr>
            <w:r w:rsidRPr="000137B2">
              <w:rPr>
                <w:rFonts w:ascii="Calibri Light" w:hAnsi="Calibri Light" w:cs="Calibri Light"/>
              </w:rPr>
              <w:t>D11S1351</w:t>
            </w:r>
          </w:p>
        </w:tc>
        <w:tc>
          <w:tcPr>
            <w:tcW w:w="3451" w:type="dxa"/>
          </w:tcPr>
          <w:p w14:paraId="36DD1404" w14:textId="484683D9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8142005-128142355</w:t>
            </w:r>
          </w:p>
        </w:tc>
        <w:tc>
          <w:tcPr>
            <w:tcW w:w="3727" w:type="dxa"/>
          </w:tcPr>
          <w:p w14:paraId="5E552A07" w14:textId="70C137B0" w:rsidR="007A4539" w:rsidRPr="000137B2" w:rsidRDefault="007A4539" w:rsidP="009B555C">
            <w:pPr>
              <w:tabs>
                <w:tab w:val="left" w:pos="333"/>
              </w:tabs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 Light" w:hAnsi="Calibri Light" w:cs="Calibri Light"/>
              </w:rPr>
            </w:pPr>
            <w:r w:rsidRPr="000137B2">
              <w:rPr>
                <w:rFonts w:ascii="Calibri Light" w:hAnsi="Calibri Light" w:cs="Calibri Light"/>
              </w:rPr>
              <w:t>chr11:128142005-135006516</w:t>
            </w:r>
          </w:p>
        </w:tc>
      </w:tr>
    </w:tbl>
    <w:p w14:paraId="51D75F9E" w14:textId="43260783" w:rsidR="00FE6830" w:rsidRPr="000137B2" w:rsidRDefault="00FE683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45FE93E" w14:textId="284B40E8" w:rsidR="00871CA9" w:rsidRPr="000137B2" w:rsidRDefault="00871CA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A05BA01" w14:textId="07E06E9F" w:rsidR="00BA459A" w:rsidRPr="000137B2" w:rsidRDefault="00BA459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br w:type="page"/>
      </w:r>
    </w:p>
    <w:p w14:paraId="48007080" w14:textId="6CD5EE9C" w:rsidR="00981BD1" w:rsidRPr="000137B2" w:rsidRDefault="00516691" w:rsidP="009B555C">
      <w:pPr>
        <w:pStyle w:val="Heading1"/>
        <w:tabs>
          <w:tab w:val="left" w:pos="333"/>
        </w:tabs>
      </w:pPr>
      <w:bookmarkStart w:id="87" w:name="_Toc8497143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74</w:t>
        </w:r>
      </w:fldSimple>
      <w:r w:rsidRPr="000137B2">
        <w:t>: 12p13.33</w:t>
      </w:r>
      <w:bookmarkEnd w:id="87"/>
    </w:p>
    <w:p w14:paraId="26BFDFBF" w14:textId="18385726" w:rsidR="00516691" w:rsidRPr="000137B2" w:rsidRDefault="0051669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BDCFBE6" wp14:editId="605E5A72">
            <wp:extent cx="5327841" cy="8328660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0542" cy="8348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74182F" w14:textId="12C96D8D" w:rsidR="00516691" w:rsidRPr="000137B2" w:rsidRDefault="0051669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(START to Thevanon P8): </w:t>
      </w:r>
      <w:r w:rsidRPr="000137B2">
        <w:rPr>
          <w:rFonts w:ascii="Calibri Light" w:hAnsi="Calibri Light" w:cs="Calibri Light"/>
        </w:rPr>
        <w:t>chr12:0-</w:t>
      </w:r>
      <w:r w:rsidR="00D46419" w:rsidRPr="000137B2">
        <w:rPr>
          <w:rFonts w:ascii="Calibri Light" w:hAnsi="Calibri Light" w:cs="Calibri Light"/>
        </w:rPr>
        <w:t>2537524</w:t>
      </w:r>
      <w:r w:rsidRPr="000137B2">
        <w:rPr>
          <w:rFonts w:ascii="Calibri Light" w:hAnsi="Calibri Light" w:cs="Calibri Light"/>
        </w:rPr>
        <w:t xml:space="preserve"> (hg1</w:t>
      </w:r>
      <w:r w:rsidR="00D46419" w:rsidRPr="000137B2">
        <w:rPr>
          <w:rFonts w:ascii="Calibri Light" w:hAnsi="Calibri Light" w:cs="Calibri Light"/>
        </w:rPr>
        <w:t>8</w:t>
      </w:r>
      <w:r w:rsidRPr="000137B2">
        <w:rPr>
          <w:rFonts w:ascii="Calibri Light" w:hAnsi="Calibri Light" w:cs="Calibri Light"/>
        </w:rPr>
        <w:t>)</w:t>
      </w:r>
    </w:p>
    <w:p w14:paraId="675F0B58" w14:textId="7144DACC" w:rsidR="00516691" w:rsidRPr="002A0EDA" w:rsidRDefault="00446C50" w:rsidP="009B555C">
      <w:pPr>
        <w:pStyle w:val="Heading1"/>
        <w:tabs>
          <w:tab w:val="left" w:pos="333"/>
        </w:tabs>
      </w:pPr>
      <w:bookmarkStart w:id="88" w:name="_Toc84971438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75</w:t>
        </w:r>
      </w:fldSimple>
      <w:r w:rsidRPr="000137B2">
        <w:t>: 12q14</w:t>
      </w:r>
      <w:bookmarkEnd w:id="88"/>
    </w:p>
    <w:p w14:paraId="35EEC227" w14:textId="1413A669" w:rsidR="00446C50" w:rsidRPr="000137B2" w:rsidRDefault="00446C5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Lynch 2011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MeW5jaDwvQXV0aG9yPjxZZWFyPjIwMTE8L1llYXI+PFJl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MeW5jaDwvQXV0aG9yPjxZZWFyPjIwMTE8L1llYXI+PFJl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64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  <w:r w:rsidRPr="000137B2">
        <w:rPr>
          <w:rFonts w:ascii="Calibri Light" w:hAnsi="Calibri Light" w:cs="Calibri Light"/>
          <w:noProof/>
        </w:rPr>
        <w:drawing>
          <wp:inline distT="0" distB="0" distL="0" distR="0" wp14:anchorId="105EF826" wp14:editId="2BC6B4FD">
            <wp:extent cx="6858000" cy="3939540"/>
            <wp:effectExtent l="0" t="0" r="0" b="381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939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59FE47" w14:textId="577CB399" w:rsidR="00775421" w:rsidRPr="000137B2" w:rsidRDefault="0077542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6602CB32" w14:textId="48A15916" w:rsidR="00775421" w:rsidRPr="000137B2" w:rsidRDefault="0077542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70E37AD4" w14:textId="5613EB95" w:rsidR="00775421" w:rsidRPr="000137B2" w:rsidRDefault="0077542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5418CE4" wp14:editId="4C10B092">
            <wp:extent cx="6858000" cy="3025140"/>
            <wp:effectExtent l="0" t="0" r="0" b="3810"/>
            <wp:docPr id="254" name="Picture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7"/>
                    <a:srcRect b="25224"/>
                    <a:stretch/>
                  </pic:blipFill>
                  <pic:spPr bwMode="auto">
                    <a:xfrm>
                      <a:off x="0" y="0"/>
                      <a:ext cx="6880963" cy="30352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748CE9" w14:textId="7EAC6288" w:rsidR="00446C50" w:rsidRPr="000137B2" w:rsidRDefault="00446C5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</w:rPr>
      </w:pPr>
      <w:r w:rsidRPr="000137B2">
        <w:rPr>
          <w:rFonts w:ascii="Calibri Light" w:eastAsia="Calibri" w:hAnsi="Calibri Light" w:cs="Calibri Light"/>
          <w:b/>
        </w:rPr>
        <w:t xml:space="preserve">Whole Region: Lynch (2011) Case 1: </w:t>
      </w:r>
      <w:r w:rsidR="00D46419" w:rsidRPr="000137B2">
        <w:rPr>
          <w:rFonts w:ascii="Calibri Light" w:eastAsia="Calibri" w:hAnsi="Calibri Light" w:cs="Calibri Light"/>
          <w:bCs/>
        </w:rPr>
        <w:t xml:space="preserve">chr12:56192860-66309484 </w:t>
      </w:r>
      <w:r w:rsidRPr="000137B2">
        <w:rPr>
          <w:rFonts w:ascii="Calibri Light" w:eastAsia="Calibri" w:hAnsi="Calibri Light" w:cs="Calibri Light"/>
          <w:bCs/>
        </w:rPr>
        <w:t>(hg18)</w:t>
      </w:r>
      <w:r w:rsidR="002408D7" w:rsidRPr="000137B2">
        <w:rPr>
          <w:rFonts w:ascii="Calibri Light" w:hAnsi="Calibri Light" w:cs="Calibri Light"/>
          <w:noProof/>
        </w:rPr>
        <w:t xml:space="preserve"> </w:t>
      </w:r>
    </w:p>
    <w:p w14:paraId="13D85598" w14:textId="5F200309" w:rsidR="00446C50" w:rsidRPr="000137B2" w:rsidRDefault="00446C5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 xml:space="preserve">Left: Lynch (2011) Case 3: </w:t>
      </w:r>
      <w:r w:rsidR="00D46419" w:rsidRPr="000137B2">
        <w:rPr>
          <w:rFonts w:ascii="Calibri Light" w:eastAsia="Calibri" w:hAnsi="Calibri Light" w:cs="Calibri Light"/>
        </w:rPr>
        <w:t xml:space="preserve">chr12:55704299-58779521 </w:t>
      </w:r>
      <w:r w:rsidRPr="000137B2">
        <w:rPr>
          <w:rFonts w:ascii="Calibri Light" w:eastAsia="Calibri" w:hAnsi="Calibri Light" w:cs="Calibri Light"/>
        </w:rPr>
        <w:t>(hg18)</w:t>
      </w:r>
    </w:p>
    <w:p w14:paraId="6D585972" w14:textId="4466B9E2" w:rsidR="00446C50" w:rsidRDefault="00446C50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 xml:space="preserve">Right: Menten (2007) Case 3: </w:t>
      </w:r>
      <w:r w:rsidR="00D46419" w:rsidRPr="000137B2">
        <w:rPr>
          <w:rFonts w:ascii="Calibri Light" w:eastAsia="Calibri" w:hAnsi="Calibri Light" w:cs="Calibri Light"/>
        </w:rPr>
        <w:t>chr12:63342399-66780345</w:t>
      </w:r>
      <w:r w:rsidRPr="000137B2">
        <w:rPr>
          <w:rFonts w:ascii="Calibri Light" w:eastAsia="Calibri" w:hAnsi="Calibri Light" w:cs="Calibri Light"/>
        </w:rPr>
        <w:t xml:space="preserve"> (hg18)</w:t>
      </w:r>
    </w:p>
    <w:p w14:paraId="33F5EEAA" w14:textId="7CD1C83F" w:rsidR="0083267C" w:rsidRDefault="0083267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38D8E613" w14:textId="77777777" w:rsidR="0083267C" w:rsidRDefault="0083267C" w:rsidP="009B555C">
      <w:pPr>
        <w:tabs>
          <w:tab w:val="left" w:pos="333"/>
        </w:tabs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16FC0696" w14:textId="61829BF4" w:rsidR="0083267C" w:rsidRDefault="0083267C" w:rsidP="009B555C">
      <w:pPr>
        <w:pStyle w:val="Heading1"/>
        <w:tabs>
          <w:tab w:val="left" w:pos="333"/>
        </w:tabs>
      </w:pPr>
      <w:bookmarkStart w:id="89" w:name="_Toc84971439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76</w:t>
        </w:r>
      </w:fldSimple>
      <w:r>
        <w:t>: 12q21.33</w:t>
      </w:r>
      <w:bookmarkEnd w:id="89"/>
    </w:p>
    <w:p w14:paraId="7930A3E9" w14:textId="794B366D" w:rsidR="0083267C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83267C">
        <w:rPr>
          <w:rFonts w:ascii="Calibri Light" w:hAnsi="Calibri Light" w:cs="Calibri Light"/>
          <w:i/>
          <w:iCs/>
        </w:rPr>
        <w:t>UCSC Genome Browser View of Reported CNVs:</w:t>
      </w:r>
    </w:p>
    <w:p w14:paraId="5573EB55" w14:textId="7BEBB5A8" w:rsidR="009251ED" w:rsidRDefault="009251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9251ED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5423A9F" wp14:editId="44F81288">
            <wp:extent cx="6858000" cy="1829435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829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A4EE76" w14:textId="77777777" w:rsidR="009251ED" w:rsidRDefault="009251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22524B79" w14:textId="4FB3EC5B" w:rsidR="0083267C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Figure 3 of Kim 2014</w:t>
      </w:r>
      <w:r w:rsidR="0086625B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0PC9ZZWFyPjxSZWNO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0PC9ZZWFyPjxSZWNO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86625B">
        <w:rPr>
          <w:rFonts w:ascii="Calibri Light" w:hAnsi="Calibri Light" w:cs="Calibri Light"/>
          <w:i/>
          <w:iCs/>
        </w:rPr>
      </w:r>
      <w:r w:rsidR="0086625B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65]</w:t>
      </w:r>
      <w:r w:rsidR="0086625B">
        <w:rPr>
          <w:rFonts w:ascii="Calibri Light" w:hAnsi="Calibri Light" w:cs="Calibri Light"/>
          <w:i/>
          <w:iCs/>
        </w:rPr>
        <w:fldChar w:fldCharType="end"/>
      </w:r>
      <w:r>
        <w:rPr>
          <w:rFonts w:ascii="Calibri Light" w:hAnsi="Calibri Light" w:cs="Calibri Light"/>
          <w:i/>
          <w:iCs/>
        </w:rPr>
        <w:t>:</w:t>
      </w:r>
    </w:p>
    <w:p w14:paraId="53436F34" w14:textId="40C12C11" w:rsidR="0083267C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83267C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EA43284" wp14:editId="7F1AC33E">
            <wp:extent cx="6858000" cy="4243070"/>
            <wp:effectExtent l="0" t="0" r="0" b="5080"/>
            <wp:docPr id="282" name="Picture 2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243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C45C78" w14:textId="5B80F44F" w:rsidR="0083267C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>Region (</w:t>
      </w:r>
      <w:r w:rsidRPr="0083267C">
        <w:rPr>
          <w:rFonts w:ascii="Calibri Light" w:hAnsi="Calibri Light" w:cs="Calibri Light"/>
          <w:b/>
          <w:bCs/>
        </w:rPr>
        <w:t xml:space="preserve">LINC00615 </w:t>
      </w:r>
      <w:r>
        <w:rPr>
          <w:rFonts w:ascii="Calibri Light" w:hAnsi="Calibri Light" w:cs="Calibri Light"/>
          <w:b/>
          <w:bCs/>
        </w:rPr>
        <w:t xml:space="preserve">to </w:t>
      </w:r>
      <w:r w:rsidRPr="0083267C">
        <w:rPr>
          <w:rFonts w:ascii="Calibri Light" w:hAnsi="Calibri Light" w:cs="Calibri Light"/>
          <w:b/>
          <w:bCs/>
        </w:rPr>
        <w:t>DCN</w:t>
      </w:r>
      <w:r>
        <w:rPr>
          <w:rFonts w:ascii="Calibri Light" w:hAnsi="Calibri Light" w:cs="Calibri Light"/>
          <w:b/>
          <w:bCs/>
        </w:rPr>
        <w:t xml:space="preserve">): </w:t>
      </w:r>
      <w:r w:rsidRPr="0083267C">
        <w:rPr>
          <w:rFonts w:ascii="Calibri Light" w:hAnsi="Calibri Light" w:cs="Calibri Light"/>
        </w:rPr>
        <w:t>chr12:91,311,800-91,573,359</w:t>
      </w:r>
      <w:r>
        <w:rPr>
          <w:rFonts w:ascii="Calibri Light" w:hAnsi="Calibri Light" w:cs="Calibri Light"/>
        </w:rPr>
        <w:t xml:space="preserve"> (hg19)</w:t>
      </w:r>
    </w:p>
    <w:p w14:paraId="651B7B91" w14:textId="08B61DD0" w:rsidR="0083267C" w:rsidRPr="0083267C" w:rsidRDefault="0083267C" w:rsidP="006163EF">
      <w:pPr>
        <w:pStyle w:val="ListParagraph"/>
        <w:numPr>
          <w:ilvl w:val="0"/>
          <w:numId w:val="3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83267C">
        <w:rPr>
          <w:rFonts w:ascii="Calibri Light" w:hAnsi="Calibri Light" w:cs="Calibri Light"/>
          <w:b/>
          <w:bCs/>
        </w:rPr>
        <w:t>LINC00615</w:t>
      </w:r>
      <w:r>
        <w:rPr>
          <w:rFonts w:ascii="Calibri Light" w:hAnsi="Calibri Light" w:cs="Calibri Light"/>
          <w:b/>
          <w:bCs/>
        </w:rPr>
        <w:t xml:space="preserve">: </w:t>
      </w:r>
      <w:r w:rsidRPr="0083267C">
        <w:rPr>
          <w:rFonts w:ascii="Calibri Light" w:hAnsi="Calibri Light" w:cs="Calibri Light"/>
        </w:rPr>
        <w:t>chr12:91,311,800-91,342,446 (hg19)</w:t>
      </w:r>
    </w:p>
    <w:p w14:paraId="7290190B" w14:textId="3C73C928" w:rsidR="0083267C" w:rsidRPr="0083267C" w:rsidRDefault="0083267C" w:rsidP="006163EF">
      <w:pPr>
        <w:pStyle w:val="ListParagraph"/>
        <w:numPr>
          <w:ilvl w:val="0"/>
          <w:numId w:val="31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83267C">
        <w:rPr>
          <w:rFonts w:ascii="Calibri Light" w:hAnsi="Calibri Light" w:cs="Calibri Light"/>
          <w:b/>
          <w:bCs/>
        </w:rPr>
        <w:t>DCN</w:t>
      </w:r>
      <w:r>
        <w:rPr>
          <w:rFonts w:ascii="Calibri Light" w:hAnsi="Calibri Light" w:cs="Calibri Light"/>
          <w:b/>
          <w:bCs/>
        </w:rPr>
        <w:t xml:space="preserve">: </w:t>
      </w:r>
      <w:r w:rsidRPr="0083267C">
        <w:rPr>
          <w:rFonts w:ascii="Calibri Light" w:hAnsi="Calibri Light" w:cs="Calibri Light"/>
        </w:rPr>
        <w:t>chr12:91,539,035-91,573,359 (hg19)</w:t>
      </w:r>
    </w:p>
    <w:p w14:paraId="358E0E18" w14:textId="0C9439E1" w:rsidR="0083267C" w:rsidRDefault="0083267C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2D7D1174" w14:textId="77777777" w:rsidR="0083267C" w:rsidRPr="0083267C" w:rsidRDefault="0083267C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</w:p>
    <w:p w14:paraId="4A7F909F" w14:textId="5A630B1D" w:rsidR="002408D7" w:rsidRPr="000137B2" w:rsidRDefault="00EE7E14" w:rsidP="009B555C">
      <w:pPr>
        <w:pStyle w:val="Heading1"/>
        <w:tabs>
          <w:tab w:val="left" w:pos="333"/>
        </w:tabs>
      </w:pPr>
      <w:bookmarkStart w:id="90" w:name="_Toc8497144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77</w:t>
        </w:r>
      </w:fldSimple>
      <w:r w:rsidRPr="000137B2">
        <w:t xml:space="preserve">: </w:t>
      </w:r>
      <w:r w:rsidRPr="002A0EDA">
        <w:t>12q24</w:t>
      </w:r>
      <w:r w:rsidRPr="000137B2">
        <w:t>.3</w:t>
      </w:r>
      <w:bookmarkEnd w:id="90"/>
    </w:p>
    <w:p w14:paraId="0A20C7F7" w14:textId="2BA3ED15" w:rsidR="00EE7E14" w:rsidRPr="000137B2" w:rsidRDefault="00EE7E1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G from Labonne 2016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Labonne&lt;/Author&gt;&lt;Year&gt;2016&lt;/Year&gt;&lt;RecNum&gt;178&lt;/RecNum&gt;&lt;DisplayText&gt;[66]&lt;/DisplayText&gt;&lt;record&gt;&lt;rec-number&gt;178&lt;/rec-number&gt;&lt;foreign-keys&gt;&lt;key app="EN" db-id="p9wv00a5yez0v1et5awv9pfoepd0x5dtwwpt" timestamp="1623950526"&gt;178&lt;/key&gt;&lt;/foreign-keys&gt;&lt;ref-type name="Journal Article"&gt;17&lt;/ref-type&gt;&lt;contributors&gt;&lt;authors&gt;&lt;author&gt;Labonne, Jonathan D. J.&lt;/author&gt;&lt;author&gt;Lee, Kang-Han&lt;/author&gt;&lt;author&gt;Iwase, Shigeki&lt;/author&gt;&lt;author&gt;Kong, Il-Keun&lt;/author&gt;&lt;author&gt;Diamond, Michael P.&lt;/author&gt;&lt;author&gt;Layman, Lawrence C.&lt;/author&gt;&lt;author&gt;Kim, Cheol-Hee&lt;/author&gt;&lt;author&gt;Kim, Hyung-Goo&lt;/author&gt;&lt;/authors&gt;&lt;/contributors&gt;&lt;titles&gt;&lt;title&gt;An atypical 12q24.31 microdeletion implicates six genes including a histone demethylase KDM2B and a histone methyltransferase SETD1B in syndromic intellectual disability&lt;/title&gt;&lt;secondary-title&gt;Human Genetics&lt;/secondary-title&gt;&lt;/titles&gt;&lt;periodical&gt;&lt;full-title&gt;Hum Genet&lt;/full-title&gt;&lt;abbr-1&gt;Human genetics&lt;/abbr-1&gt;&lt;/periodical&gt;&lt;pages&gt;757-771&lt;/pages&gt;&lt;volume&gt;135&lt;/volume&gt;&lt;number&gt;7&lt;/number&gt;&lt;dates&gt;&lt;year&gt;2016&lt;/year&gt;&lt;pub-dates&gt;&lt;date&gt;2016/07/01&lt;/date&gt;&lt;/pub-dates&gt;&lt;/dates&gt;&lt;isbn&gt;1432-1203&lt;/isbn&gt;&lt;urls&gt;&lt;related-urls&gt;&lt;url&gt;https://doi.org/10.1007/s00439-016-1668-4&lt;/url&gt;&lt;/related-urls&gt;&lt;/urls&gt;&lt;electronic-resource-num&gt;10.1007/s00439-016-1668-4&lt;/electronic-resource-num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66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30DFE71" wp14:editId="72D4CCB3">
            <wp:extent cx="6858000" cy="407797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077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C723D" w14:textId="5F77096D" w:rsidR="00EE7E14" w:rsidRPr="000137B2" w:rsidRDefault="00EE7E1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Whole Region </w:t>
      </w:r>
      <w:r w:rsidR="005238A3" w:rsidRPr="000137B2">
        <w:rPr>
          <w:rFonts w:ascii="Calibri Light" w:hAnsi="Calibri Light" w:cs="Calibri Light"/>
          <w:b/>
          <w:bCs/>
        </w:rPr>
        <w:t xml:space="preserve">(Midpoint of Chouery – Midpoint of Qiao): </w:t>
      </w:r>
      <w:r w:rsidR="005238A3" w:rsidRPr="000137B2">
        <w:rPr>
          <w:rFonts w:ascii="Calibri Light" w:hAnsi="Calibri Light" w:cs="Calibri Light"/>
        </w:rPr>
        <w:t>chr12:121639241-123000639 (hg19)</w:t>
      </w:r>
    </w:p>
    <w:p w14:paraId="74B1727D" w14:textId="75EB2C62" w:rsidR="006F3EC2" w:rsidRPr="000137B2" w:rsidRDefault="006F3EC2" w:rsidP="009B555C">
      <w:pPr>
        <w:pStyle w:val="Heading1"/>
        <w:tabs>
          <w:tab w:val="left" w:pos="333"/>
        </w:tabs>
      </w:pPr>
      <w:bookmarkStart w:id="91" w:name="_Toc84971441"/>
      <w:r w:rsidRPr="000137B2">
        <w:t xml:space="preserve">Primary CNV </w:t>
      </w:r>
      <w:fldSimple w:instr=" SEQ Primary_CNV \* ARABIC ">
        <w:r w:rsidR="00A360AB">
          <w:rPr>
            <w:noProof/>
          </w:rPr>
          <w:t>78</w:t>
        </w:r>
      </w:fldSimple>
      <w:r w:rsidRPr="000137B2">
        <w:t>: 13q12.11-</w:t>
      </w:r>
      <w:r w:rsidRPr="002A0EDA">
        <w:t>q12</w:t>
      </w:r>
      <w:r w:rsidRPr="000137B2">
        <w:t>.13</w:t>
      </w:r>
      <w:bookmarkEnd w:id="91"/>
    </w:p>
    <w:p w14:paraId="56B0CED3" w14:textId="401B067B" w:rsidR="006F3EC2" w:rsidRPr="000137B2" w:rsidRDefault="006F3EC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5 of Pavone 2014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QYXZvbmU8L0F1dGhvcj48WWVhcj4yMDE0PC9ZZWFyPjxS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E3MzQtNDM8L3BhZ2VzPjx2b2x1bWU+MTY0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QYXZvbmU8L0F1dGhvcj48WWVhcj4yMDE0PC9ZZWFyPjxS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E3MzQtNDM8L3BhZ2VzPjx2b2x1bWU+MTY0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67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  <w:r w:rsidRPr="000137B2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7F5FF68A" wp14:editId="3C25701F">
            <wp:extent cx="5768340" cy="2887909"/>
            <wp:effectExtent l="0" t="0" r="3810" b="825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1"/>
                    <a:stretch>
                      <a:fillRect/>
                    </a:stretch>
                  </pic:blipFill>
                  <pic:spPr>
                    <a:xfrm>
                      <a:off x="0" y="0"/>
                      <a:ext cx="5811297" cy="2909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FA30F6" w14:textId="5CBFE4E4" w:rsidR="006F3EC2" w:rsidRPr="000137B2" w:rsidRDefault="006F3EC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Whole Region = “Present Case</w:t>
      </w:r>
      <w:proofErr w:type="gramStart"/>
      <w:r w:rsidRPr="000137B2">
        <w:rPr>
          <w:rFonts w:ascii="Calibri Light" w:hAnsi="Calibri Light" w:cs="Calibri Light"/>
          <w:b/>
          <w:bCs/>
        </w:rPr>
        <w:t>” :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: </w:t>
      </w:r>
      <w:r w:rsidR="00D46419" w:rsidRPr="000137B2">
        <w:rPr>
          <w:rFonts w:ascii="Calibri Light" w:eastAsia="Times New Roman" w:hAnsi="Calibri Light" w:cs="Calibri Light"/>
        </w:rPr>
        <w:t>chr13:20427493-26037670</w:t>
      </w:r>
      <w:r w:rsidRPr="000137B2">
        <w:rPr>
          <w:rFonts w:ascii="Calibri Light" w:eastAsia="Times New Roman" w:hAnsi="Calibri Light" w:cs="Calibri Light"/>
        </w:rPr>
        <w:t xml:space="preserve"> (hg19)</w:t>
      </w:r>
    </w:p>
    <w:p w14:paraId="6DB4BD92" w14:textId="3D6FA6FA" w:rsidR="006F3EC2" w:rsidRPr="000137B2" w:rsidRDefault="006F3EC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Left Region = “3” (Der Kaloustian</w:t>
      </w:r>
      <w:proofErr w:type="gramStart"/>
      <w:r w:rsidRPr="000137B2">
        <w:rPr>
          <w:rFonts w:ascii="Calibri Light" w:hAnsi="Calibri Light" w:cs="Calibri Light"/>
          <w:b/>
          <w:bCs/>
        </w:rPr>
        <w:t>) :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: </w:t>
      </w:r>
      <w:r w:rsidR="00D46419" w:rsidRPr="000137B2">
        <w:rPr>
          <w:rFonts w:ascii="Calibri Light" w:eastAsia="Times New Roman" w:hAnsi="Calibri Light" w:cs="Calibri Light"/>
        </w:rPr>
        <w:t xml:space="preserve">chr13:19498791-21439928 </w:t>
      </w:r>
      <w:r w:rsidRPr="000137B2">
        <w:rPr>
          <w:rFonts w:ascii="Calibri Light" w:eastAsia="Times New Roman" w:hAnsi="Calibri Light" w:cs="Calibri Light"/>
        </w:rPr>
        <w:t>(hg18)</w:t>
      </w:r>
    </w:p>
    <w:p w14:paraId="025BF78F" w14:textId="2D0EED07" w:rsidR="006F3EC2" w:rsidRPr="000137B2" w:rsidRDefault="006F3EC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Right Region = “7” (DECIPHER Case #248569</w:t>
      </w:r>
      <w:proofErr w:type="gramStart"/>
      <w:r w:rsidRPr="000137B2">
        <w:rPr>
          <w:rFonts w:ascii="Calibri Light" w:hAnsi="Calibri Light" w:cs="Calibri Light"/>
          <w:b/>
          <w:bCs/>
        </w:rPr>
        <w:t>) :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: </w:t>
      </w:r>
      <w:r w:rsidR="00D46419" w:rsidRPr="000137B2">
        <w:rPr>
          <w:rFonts w:ascii="Calibri Light" w:eastAsia="Times New Roman" w:hAnsi="Calibri Light" w:cs="Calibri Light"/>
        </w:rPr>
        <w:t xml:space="preserve">chr13:23566962-24890143 </w:t>
      </w:r>
      <w:r w:rsidRPr="000137B2">
        <w:rPr>
          <w:rFonts w:ascii="Calibri Light" w:eastAsia="Times New Roman" w:hAnsi="Calibri Light" w:cs="Calibri Light"/>
        </w:rPr>
        <w:t>(hg19)</w:t>
      </w:r>
    </w:p>
    <w:p w14:paraId="4CB63FD5" w14:textId="7CDE2F2C" w:rsidR="006F3EC2" w:rsidRPr="000137B2" w:rsidRDefault="00D739EA" w:rsidP="009B555C">
      <w:pPr>
        <w:pStyle w:val="Heading1"/>
        <w:tabs>
          <w:tab w:val="left" w:pos="333"/>
        </w:tabs>
      </w:pPr>
      <w:bookmarkStart w:id="92" w:name="_Toc84971442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79</w:t>
        </w:r>
      </w:fldSimple>
      <w:r w:rsidRPr="000137B2">
        <w:t xml:space="preserve">: </w:t>
      </w:r>
      <w:r w:rsidRPr="002A0EDA">
        <w:t>13q12</w:t>
      </w:r>
      <w:r w:rsidRPr="000137B2">
        <w:t>.3</w:t>
      </w:r>
      <w:bookmarkEnd w:id="92"/>
    </w:p>
    <w:p w14:paraId="07C6CD9D" w14:textId="0E10F14D" w:rsidR="00D739EA" w:rsidRPr="000137B2" w:rsidRDefault="005657E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Bartholdi 2013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0aG9sZGk8L0F1dGhvcj48WWVhcj4yMDE0PC9ZZWFy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XJ0aG9sZGk8L0F1dGhvcj48WWVhcj4yMDE0PC9ZZWFy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68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  <w:r w:rsidRPr="000137B2">
        <w:rPr>
          <w:rFonts w:ascii="Calibri Light" w:hAnsi="Calibri Light" w:cs="Calibri Light"/>
          <w:noProof/>
        </w:rPr>
        <w:drawing>
          <wp:inline distT="0" distB="0" distL="0" distR="0" wp14:anchorId="4D933E9C" wp14:editId="58A35E6C">
            <wp:extent cx="5554980" cy="3261493"/>
            <wp:effectExtent l="0" t="0" r="762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2"/>
                    <a:stretch>
                      <a:fillRect/>
                    </a:stretch>
                  </pic:blipFill>
                  <pic:spPr>
                    <a:xfrm>
                      <a:off x="0" y="0"/>
                      <a:ext cx="5571919" cy="3271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9321E6" w14:textId="4E2E4EC2" w:rsidR="005657E6" w:rsidRPr="000137B2" w:rsidRDefault="005657E6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Whole Region = Patient 2: </w:t>
      </w:r>
      <w:r w:rsidR="007B073C" w:rsidRPr="000137B2">
        <w:rPr>
          <w:rFonts w:ascii="Calibri Light" w:eastAsia="Times New Roman" w:hAnsi="Calibri Light" w:cs="Calibri Light"/>
          <w:color w:val="000000"/>
        </w:rPr>
        <w:t xml:space="preserve">chr13:30768420-32166016 </w:t>
      </w:r>
      <w:r w:rsidR="00151EDC" w:rsidRPr="000137B2">
        <w:rPr>
          <w:rFonts w:ascii="Calibri Light" w:eastAsia="Times New Roman" w:hAnsi="Calibri Light" w:cs="Calibri Light"/>
          <w:color w:val="000000"/>
        </w:rPr>
        <w:t>(hg19)</w:t>
      </w:r>
    </w:p>
    <w:p w14:paraId="4F32593B" w14:textId="5E73C16B" w:rsidR="005657E6" w:rsidRPr="000137B2" w:rsidRDefault="005657E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Critical Region (</w:t>
      </w:r>
      <w:r w:rsidR="00151EDC" w:rsidRPr="000137B2">
        <w:rPr>
          <w:rFonts w:ascii="Calibri Light" w:hAnsi="Calibri Light" w:cs="Calibri Light"/>
          <w:b/>
          <w:bCs/>
        </w:rPr>
        <w:t>KATNAL1 TO HMGB1</w:t>
      </w:r>
      <w:r w:rsidRPr="000137B2">
        <w:rPr>
          <w:rFonts w:ascii="Calibri Light" w:hAnsi="Calibri Light" w:cs="Calibri Light"/>
          <w:b/>
          <w:bCs/>
        </w:rPr>
        <w:t xml:space="preserve">): </w:t>
      </w:r>
      <w:r w:rsidR="007B073C" w:rsidRPr="000137B2">
        <w:rPr>
          <w:rFonts w:ascii="Calibri Light" w:hAnsi="Calibri Light" w:cs="Calibri Light"/>
        </w:rPr>
        <w:t>chr13:30,776,767</w:t>
      </w:r>
      <w:r w:rsidR="00151EDC" w:rsidRPr="000137B2">
        <w:rPr>
          <w:rFonts w:ascii="Calibri Light" w:hAnsi="Calibri Light" w:cs="Calibri Light"/>
        </w:rPr>
        <w:t>-</w:t>
      </w:r>
      <w:r w:rsidR="00D751D7" w:rsidRPr="000137B2">
        <w:rPr>
          <w:rFonts w:ascii="Calibri Light" w:hAnsi="Calibri Light" w:cs="Calibri Light"/>
        </w:rPr>
        <w:t>31,191,510</w:t>
      </w:r>
    </w:p>
    <w:p w14:paraId="3CE6300A" w14:textId="2A409714" w:rsidR="00151EDC" w:rsidRPr="000137B2" w:rsidRDefault="00151EDC" w:rsidP="009B555C">
      <w:pPr>
        <w:pStyle w:val="ListParagraph"/>
        <w:numPr>
          <w:ilvl w:val="0"/>
          <w:numId w:val="16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KATNAL1: </w:t>
      </w:r>
      <w:r w:rsidR="007B073C" w:rsidRPr="000137B2">
        <w:rPr>
          <w:rFonts w:ascii="Calibri Light" w:hAnsi="Calibri Light" w:cs="Calibri Light"/>
        </w:rPr>
        <w:t xml:space="preserve">chr13:30,776,767-30,881,624 </w:t>
      </w:r>
      <w:r w:rsidRPr="000137B2">
        <w:rPr>
          <w:rFonts w:ascii="Calibri Light" w:hAnsi="Calibri Light" w:cs="Calibri Light"/>
        </w:rPr>
        <w:t>(hg19)</w:t>
      </w:r>
      <w:r w:rsidRPr="000137B2">
        <w:rPr>
          <w:rFonts w:ascii="Calibri Light" w:hAnsi="Calibri Light" w:cs="Calibri Light"/>
          <w:b/>
          <w:bCs/>
        </w:rPr>
        <w:t xml:space="preserve"> </w:t>
      </w:r>
    </w:p>
    <w:p w14:paraId="13D4CA04" w14:textId="57D01900" w:rsidR="005008A3" w:rsidRPr="002A0EDA" w:rsidRDefault="00151EDC" w:rsidP="009B555C">
      <w:pPr>
        <w:pStyle w:val="ListParagraph"/>
        <w:numPr>
          <w:ilvl w:val="0"/>
          <w:numId w:val="16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HMGB1: </w:t>
      </w:r>
      <w:r w:rsidR="007B073C" w:rsidRPr="000137B2">
        <w:rPr>
          <w:rFonts w:ascii="Calibri Light" w:hAnsi="Calibri Light" w:cs="Calibri Light"/>
        </w:rPr>
        <w:t xml:space="preserve">chr13:31,032,879-31,191,510 </w:t>
      </w:r>
      <w:r w:rsidRPr="000137B2">
        <w:rPr>
          <w:rFonts w:ascii="Calibri Light" w:hAnsi="Calibri Light" w:cs="Calibri Light"/>
        </w:rPr>
        <w:t>(hg19)</w:t>
      </w:r>
    </w:p>
    <w:p w14:paraId="31D13076" w14:textId="3625592E" w:rsidR="005008A3" w:rsidRPr="000137B2" w:rsidRDefault="005008A3" w:rsidP="009B555C">
      <w:pPr>
        <w:pStyle w:val="Heading1"/>
        <w:tabs>
          <w:tab w:val="left" w:pos="333"/>
        </w:tabs>
      </w:pPr>
      <w:bookmarkStart w:id="93" w:name="_Toc84971443"/>
      <w:r w:rsidRPr="000137B2">
        <w:t xml:space="preserve">Primary CNV </w:t>
      </w:r>
      <w:fldSimple w:instr=" SEQ Primary_CNV \* ARABIC ">
        <w:r w:rsidR="00A360AB">
          <w:rPr>
            <w:noProof/>
          </w:rPr>
          <w:t>80</w:t>
        </w:r>
      </w:fldSimple>
      <w:r w:rsidRPr="000137B2">
        <w:t xml:space="preserve">: </w:t>
      </w:r>
      <w:r w:rsidRPr="002A0EDA">
        <w:t>13q14</w:t>
      </w:r>
      <w:bookmarkEnd w:id="93"/>
    </w:p>
    <w:p w14:paraId="37995217" w14:textId="77777777" w:rsidR="009251ED" w:rsidRDefault="009251E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83267C">
        <w:rPr>
          <w:rFonts w:ascii="Calibri Light" w:hAnsi="Calibri Light" w:cs="Calibri Light"/>
          <w:i/>
          <w:iCs/>
        </w:rPr>
        <w:t>UCSC Genome Browser View of Reported CNVs:</w:t>
      </w:r>
    </w:p>
    <w:p w14:paraId="0E087D8A" w14:textId="3D3BC71E" w:rsidR="005F2A8B" w:rsidRPr="00F21A83" w:rsidRDefault="005F2A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>
        <w:rPr>
          <w:rFonts w:ascii="Calibri Light" w:hAnsi="Calibri Light"/>
          <w:noProof/>
        </w:rPr>
        <w:drawing>
          <wp:inline distT="0" distB="0" distL="0" distR="0" wp14:anchorId="57767F75" wp14:editId="7718E70C">
            <wp:extent cx="5581834" cy="1219200"/>
            <wp:effectExtent l="0" t="0" r="0" b="0"/>
            <wp:docPr id="264" name="Picture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8091"/>
                    <a:stretch/>
                  </pic:blipFill>
                  <pic:spPr bwMode="auto">
                    <a:xfrm>
                      <a:off x="0" y="0"/>
                      <a:ext cx="5679698" cy="1240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F21A83">
        <w:rPr>
          <w:rFonts w:ascii="Calibri Light" w:hAnsi="Calibri Light" w:cs="Calibri Light"/>
          <w:noProof/>
        </w:rPr>
        <w:drawing>
          <wp:inline distT="0" distB="0" distL="0" distR="0" wp14:anchorId="2FBF6CB4" wp14:editId="2DBC7A1C">
            <wp:extent cx="5581650" cy="2035766"/>
            <wp:effectExtent l="0" t="0" r="0" b="3175"/>
            <wp:docPr id="265" name="Picture 2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820"/>
                    <a:stretch/>
                  </pic:blipFill>
                  <pic:spPr bwMode="auto">
                    <a:xfrm>
                      <a:off x="0" y="0"/>
                      <a:ext cx="5712576" cy="20835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198767" w14:textId="0075FC04" w:rsidR="005008A3" w:rsidRPr="00F21A83" w:rsidRDefault="005F2A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F21A83">
        <w:rPr>
          <w:rFonts w:ascii="Calibri Light" w:hAnsi="Calibri Light" w:cs="Calibri Light"/>
          <w:b/>
          <w:bCs/>
        </w:rPr>
        <w:t>Large</w:t>
      </w:r>
      <w:r w:rsidR="005008A3" w:rsidRPr="00F21A83">
        <w:rPr>
          <w:rFonts w:ascii="Calibri Light" w:hAnsi="Calibri Light" w:cs="Calibri Light"/>
          <w:b/>
          <w:bCs/>
        </w:rPr>
        <w:t xml:space="preserve"> = </w:t>
      </w:r>
      <w:r w:rsidRPr="00F21A83">
        <w:rPr>
          <w:rFonts w:ascii="Calibri Light" w:hAnsi="Calibri Light" w:cs="Calibri Light"/>
          <w:b/>
          <w:bCs/>
        </w:rPr>
        <w:t>Castera P12</w:t>
      </w:r>
      <w:r w:rsidR="005008A3" w:rsidRPr="00F21A83">
        <w:rPr>
          <w:rFonts w:ascii="Calibri Light" w:hAnsi="Calibri Light" w:cs="Calibri Light"/>
          <w:b/>
          <w:bCs/>
        </w:rPr>
        <w:t>:</w:t>
      </w:r>
      <w:r w:rsidR="00206D55" w:rsidRPr="00F21A83">
        <w:rPr>
          <w:rFonts w:ascii="Calibri Light" w:hAnsi="Calibri Light" w:cs="Calibri Light"/>
          <w:b/>
          <w:bCs/>
        </w:rPr>
        <w:t xml:space="preserve"> </w:t>
      </w:r>
      <w:r w:rsidR="00F21A83" w:rsidRPr="00F21A83">
        <w:rPr>
          <w:rFonts w:ascii="Calibri Light" w:eastAsia="Times New Roman" w:hAnsi="Calibri Light" w:cs="Calibri Light"/>
          <w:color w:val="000000"/>
        </w:rPr>
        <w:t>chr13:36383200-74000000</w:t>
      </w:r>
      <w:r w:rsidR="00F21A83" w:rsidRPr="00F21A83">
        <w:rPr>
          <w:rFonts w:ascii="Calibri Light" w:eastAsia="Times New Roman" w:hAnsi="Calibri Light" w:cs="Calibri Light"/>
        </w:rPr>
        <w:t xml:space="preserve"> </w:t>
      </w:r>
      <w:r w:rsidR="00206D55" w:rsidRPr="00F21A83">
        <w:rPr>
          <w:rFonts w:ascii="Calibri Light" w:eastAsia="Times New Roman" w:hAnsi="Calibri Light" w:cs="Calibri Light"/>
        </w:rPr>
        <w:t>(hg1</w:t>
      </w:r>
      <w:r w:rsidR="00F21A83" w:rsidRPr="00F21A83">
        <w:rPr>
          <w:rFonts w:ascii="Calibri Light" w:eastAsia="Times New Roman" w:hAnsi="Calibri Light" w:cs="Calibri Light"/>
        </w:rPr>
        <w:t>8</w:t>
      </w:r>
      <w:r w:rsidR="00206D55" w:rsidRPr="00F21A83">
        <w:rPr>
          <w:rFonts w:ascii="Calibri Light" w:eastAsia="Times New Roman" w:hAnsi="Calibri Light" w:cs="Calibri Light"/>
        </w:rPr>
        <w:t>)</w:t>
      </w:r>
    </w:p>
    <w:p w14:paraId="3BEEE377" w14:textId="2B06525E" w:rsidR="005F2A8B" w:rsidRPr="00F21A83" w:rsidRDefault="005F2A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F21A83">
        <w:rPr>
          <w:rFonts w:ascii="Calibri Light" w:hAnsi="Calibri Light" w:cs="Calibri Light"/>
          <w:b/>
          <w:bCs/>
        </w:rPr>
        <w:t xml:space="preserve">Medium = Mitter P9 = </w:t>
      </w:r>
      <w:r w:rsidR="00F21A83" w:rsidRPr="00F21A83">
        <w:rPr>
          <w:rFonts w:ascii="Calibri Light" w:eastAsia="Times New Roman" w:hAnsi="Calibri Light" w:cs="Calibri Light"/>
          <w:color w:val="000000"/>
        </w:rPr>
        <w:t>chr13:40733729-60193507 (hg18)</w:t>
      </w:r>
    </w:p>
    <w:p w14:paraId="13ED4FF6" w14:textId="73DA4440" w:rsidR="005F2A8B" w:rsidRPr="00F21A83" w:rsidRDefault="005F2A8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F21A83">
        <w:rPr>
          <w:rFonts w:ascii="Calibri Light" w:hAnsi="Calibri Light" w:cs="Calibri Light"/>
          <w:b/>
          <w:bCs/>
        </w:rPr>
        <w:t xml:space="preserve">Small = </w:t>
      </w:r>
      <w:r w:rsidR="00F21A83" w:rsidRPr="00F21A83">
        <w:rPr>
          <w:rFonts w:ascii="Calibri Light" w:hAnsi="Calibri Light" w:cs="Calibri Light"/>
          <w:b/>
          <w:bCs/>
        </w:rPr>
        <w:t xml:space="preserve">Mitter </w:t>
      </w:r>
      <w:r w:rsidR="005008A3" w:rsidRPr="00F21A83">
        <w:rPr>
          <w:rFonts w:ascii="Calibri Light" w:hAnsi="Calibri Light" w:cs="Calibri Light"/>
          <w:b/>
          <w:bCs/>
        </w:rPr>
        <w:t xml:space="preserve">Patient </w:t>
      </w:r>
      <w:r w:rsidR="00206D55" w:rsidRPr="00F21A83">
        <w:rPr>
          <w:rFonts w:ascii="Calibri Light" w:hAnsi="Calibri Light" w:cs="Calibri Light"/>
          <w:b/>
          <w:bCs/>
        </w:rPr>
        <w:t>5</w:t>
      </w:r>
      <w:r w:rsidRPr="00F21A83">
        <w:rPr>
          <w:rFonts w:ascii="Calibri Light" w:hAnsi="Calibri Light" w:cs="Calibri Light"/>
          <w:b/>
          <w:bCs/>
        </w:rPr>
        <w:t>2</w:t>
      </w:r>
      <w:r w:rsidR="005008A3" w:rsidRPr="00F21A83">
        <w:rPr>
          <w:rFonts w:ascii="Calibri Light" w:hAnsi="Calibri Light" w:cs="Calibri Light"/>
          <w:b/>
          <w:bCs/>
        </w:rPr>
        <w:t>:</w:t>
      </w:r>
      <w:r w:rsidR="00206D55" w:rsidRPr="00F21A83">
        <w:rPr>
          <w:rFonts w:ascii="Calibri Light" w:hAnsi="Calibri Light" w:cs="Calibri Light"/>
          <w:b/>
          <w:bCs/>
        </w:rPr>
        <w:t xml:space="preserve"> </w:t>
      </w:r>
      <w:r w:rsidR="00F21A83" w:rsidRPr="00F21A83">
        <w:rPr>
          <w:rFonts w:ascii="Calibri Light" w:eastAsia="Times New Roman" w:hAnsi="Calibri Light" w:cs="Calibri Light"/>
        </w:rPr>
        <w:t xml:space="preserve"> chr13:47072184-49032229 </w:t>
      </w:r>
      <w:r w:rsidR="00206D55" w:rsidRPr="00F21A83">
        <w:rPr>
          <w:rFonts w:ascii="Calibri Light" w:eastAsia="Times New Roman" w:hAnsi="Calibri Light" w:cs="Calibri Light"/>
        </w:rPr>
        <w:t>(hg1</w:t>
      </w:r>
      <w:r w:rsidRPr="00F21A83">
        <w:rPr>
          <w:rFonts w:ascii="Calibri Light" w:eastAsia="Times New Roman" w:hAnsi="Calibri Light" w:cs="Calibri Light"/>
        </w:rPr>
        <w:t>8</w:t>
      </w:r>
      <w:r w:rsidR="00206D55" w:rsidRPr="00F21A83">
        <w:rPr>
          <w:rFonts w:ascii="Calibri Light" w:eastAsia="Times New Roman" w:hAnsi="Calibri Light" w:cs="Calibri Light"/>
        </w:rPr>
        <w:t>)</w:t>
      </w:r>
    </w:p>
    <w:p w14:paraId="70356332" w14:textId="1FB1B198" w:rsidR="005F2A8B" w:rsidRPr="00F21A83" w:rsidRDefault="005F2A8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F21A83">
        <w:rPr>
          <w:rFonts w:ascii="Calibri Light" w:hAnsi="Calibri Light" w:cs="Calibri Light"/>
          <w:b/>
          <w:bCs/>
        </w:rPr>
        <w:t xml:space="preserve">SRO = RB1 = </w:t>
      </w:r>
      <w:r w:rsidR="00F21A83" w:rsidRPr="00F21A83">
        <w:rPr>
          <w:rFonts w:ascii="Calibri Light" w:hAnsi="Calibri Light" w:cs="Calibri Light"/>
        </w:rPr>
        <w:t xml:space="preserve">chr13:48877883-49056026 </w:t>
      </w:r>
      <w:r w:rsidRPr="00F21A83">
        <w:rPr>
          <w:rFonts w:ascii="Calibri Light" w:hAnsi="Calibri Light" w:cs="Calibri Light"/>
        </w:rPr>
        <w:t>(hg19)</w:t>
      </w:r>
    </w:p>
    <w:p w14:paraId="49B70A2D" w14:textId="7D81AB96" w:rsidR="000008E1" w:rsidRPr="000137B2" w:rsidRDefault="000008E1" w:rsidP="009B555C">
      <w:pPr>
        <w:pStyle w:val="Heading1"/>
        <w:tabs>
          <w:tab w:val="left" w:pos="333"/>
        </w:tabs>
        <w:rPr>
          <w:rFonts w:cs="Calibri Light"/>
        </w:rPr>
      </w:pPr>
      <w:bookmarkStart w:id="94" w:name="_Toc8497144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81</w:t>
        </w:r>
      </w:fldSimple>
      <w:r w:rsidRPr="000137B2">
        <w:t>: 13q31.3 (</w:t>
      </w:r>
      <w:r w:rsidRPr="002A0EDA">
        <w:t>Feingold</w:t>
      </w:r>
      <w:r w:rsidRPr="000137B2">
        <w:t xml:space="preserve"> Syndrome 2)</w:t>
      </w:r>
      <w:bookmarkEnd w:id="94"/>
    </w:p>
    <w:p w14:paraId="524B5B93" w14:textId="3959BB44" w:rsidR="000008E1" w:rsidRPr="000137B2" w:rsidRDefault="000008E1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 xml:space="preserve">Figure 3 of </w:t>
      </w:r>
      <w:r w:rsidR="00384B7F" w:rsidRPr="000137B2">
        <w:rPr>
          <w:rFonts w:ascii="Calibri Light" w:hAnsi="Calibri Light" w:cs="Calibri Light"/>
          <w:i/>
          <w:iCs/>
        </w:rPr>
        <w:t>Muriello 2019</w:t>
      </w:r>
      <w:r w:rsidR="002A0EDA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XJpZWxsbzwvQXV0aG9yPjxZZWFyPjIwMTk8L1llYXI+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NDEwLTQxNjwvcGFnZXM+PHZvbHVtZT4xNzk8L3ZvbHVtZT48bnVtYmVyPjM8L251bWJlcj48ZWRp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NdXJpZWxsbzwvQXV0aG9yPjxZZWFyPjIwMTk8L1llYXI+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NDEwLTQxNjwvcGFnZXM+PHZvbHVtZT4xNzk8L3ZvbHVtZT48bnVtYmVyPjM8L251bWJlcj48ZWRp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2A0EDA">
        <w:rPr>
          <w:rFonts w:ascii="Calibri Light" w:hAnsi="Calibri Light" w:cs="Calibri Light"/>
          <w:i/>
          <w:iCs/>
        </w:rPr>
      </w:r>
      <w:r w:rsidR="002A0EDA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69]</w:t>
      </w:r>
      <w:r w:rsidR="002A0EDA">
        <w:rPr>
          <w:rFonts w:ascii="Calibri Light" w:hAnsi="Calibri Light" w:cs="Calibri Light"/>
          <w:i/>
          <w:iCs/>
        </w:rPr>
        <w:fldChar w:fldCharType="end"/>
      </w:r>
      <w:r w:rsidR="00384B7F" w:rsidRPr="000137B2">
        <w:rPr>
          <w:rFonts w:ascii="Calibri Light" w:hAnsi="Calibri Light" w:cs="Calibri Light"/>
          <w:i/>
          <w:iCs/>
        </w:rPr>
        <w:t>:</w:t>
      </w:r>
    </w:p>
    <w:p w14:paraId="1EDEA548" w14:textId="57052DBA" w:rsidR="00384B7F" w:rsidRPr="000137B2" w:rsidRDefault="00384B7F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15B5E95" wp14:editId="7CB82750">
            <wp:extent cx="6858000" cy="3393440"/>
            <wp:effectExtent l="0" t="0" r="0" b="0"/>
            <wp:docPr id="244" name="Picture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393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26465B" w14:textId="5D201170" w:rsidR="00384B7F" w:rsidRDefault="00384B7F" w:rsidP="009B555C">
      <w:pPr>
        <w:tabs>
          <w:tab w:val="left" w:pos="333"/>
        </w:tabs>
        <w:rPr>
          <w:rFonts w:ascii="Calibri Light" w:eastAsia="Times New Roman" w:hAnsi="Calibri Light" w:cs="Times New Roman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Region = Muriello P2:  </w:t>
      </w:r>
      <w:r w:rsidRPr="000137B2">
        <w:rPr>
          <w:rFonts w:ascii="Calibri Light" w:eastAsia="Times New Roman" w:hAnsi="Calibri Light" w:cs="Times New Roman"/>
          <w:color w:val="000000"/>
        </w:rPr>
        <w:t>chr13:90653738-92490593 (hg19)</w:t>
      </w:r>
    </w:p>
    <w:p w14:paraId="3249CE54" w14:textId="71066A43" w:rsidR="0083267C" w:rsidRDefault="0083267C" w:rsidP="009B555C">
      <w:pPr>
        <w:pStyle w:val="Heading1"/>
        <w:tabs>
          <w:tab w:val="left" w:pos="333"/>
        </w:tabs>
        <w:rPr>
          <w:rFonts w:ascii="Calibri Light" w:eastAsia="Times New Roman" w:hAnsi="Calibri Light" w:cs="Times New Roman"/>
          <w:color w:val="000000"/>
        </w:rPr>
      </w:pPr>
      <w:bookmarkStart w:id="95" w:name="_Toc84971445"/>
      <w:r>
        <w:t xml:space="preserve">Primary CNV </w:t>
      </w:r>
      <w:fldSimple w:instr=" SEQ Primary_CNV \* ARABIC ">
        <w:r w:rsidR="00A360AB">
          <w:rPr>
            <w:noProof/>
          </w:rPr>
          <w:t>82</w:t>
        </w:r>
      </w:fldSimple>
      <w:r>
        <w:t>: 13q32.1</w:t>
      </w:r>
      <w:bookmarkEnd w:id="95"/>
    </w:p>
    <w:p w14:paraId="64518A9E" w14:textId="69877274" w:rsidR="0083267C" w:rsidRDefault="00E103EF" w:rsidP="009B555C">
      <w:pPr>
        <w:tabs>
          <w:tab w:val="left" w:pos="333"/>
        </w:tabs>
        <w:spacing w:after="0"/>
        <w:rPr>
          <w:rFonts w:ascii="Calibri Light" w:eastAsia="Times New Roman" w:hAnsi="Calibri Light" w:cs="Times New Roman"/>
          <w:i/>
          <w:iCs/>
          <w:color w:val="000000"/>
        </w:rPr>
      </w:pPr>
      <w:r>
        <w:rPr>
          <w:rFonts w:ascii="Calibri Light" w:eastAsia="Times New Roman" w:hAnsi="Calibri Light" w:cs="Times New Roman"/>
          <w:i/>
          <w:iCs/>
          <w:color w:val="000000"/>
        </w:rPr>
        <w:t>Figure 3 of Angee 2021</w:t>
      </w:r>
      <w:r w:rsidR="0086625B">
        <w:rPr>
          <w:rFonts w:ascii="Calibri Light" w:eastAsia="Times New Roman" w:hAnsi="Calibri Light" w:cs="Times New Roman"/>
          <w:i/>
          <w:iCs/>
          <w:color w:val="000000"/>
        </w:rPr>
        <w:fldChar w:fldCharType="begin"/>
      </w:r>
      <w:r w:rsidR="00FB2DDC">
        <w:rPr>
          <w:rFonts w:ascii="Calibri Light" w:eastAsia="Times New Roman" w:hAnsi="Calibri Light" w:cs="Times New Roman"/>
          <w:i/>
          <w:iCs/>
          <w:color w:val="000000"/>
        </w:rPr>
        <w:instrText xml:space="preserve"> ADDIN EN.CITE &lt;EndNote&gt;&lt;Cite&gt;&lt;Author&gt;Angée&lt;/Author&gt;&lt;Year&gt;2021&lt;/Year&gt;&lt;RecNum&gt;640&lt;/RecNum&gt;&lt;DisplayText&gt;[70]&lt;/DisplayText&gt;&lt;record&gt;&lt;rec-number&gt;640&lt;/rec-number&gt;&lt;foreign-keys&gt;&lt;key app="EN" db-id="p9wv00a5yez0v1et5awv9pfoepd0x5dtwwpt" timestamp="1626989692"&gt;640&lt;/key&gt;&lt;/foreign-keys&gt;&lt;ref-type name="Journal Article"&gt;17&lt;/ref-type&gt;&lt;contributors&gt;&lt;authors&gt;&lt;author&gt;Angée, Clémentine&lt;/author&gt;&lt;author&gt;Nedelec, Brigitte&lt;/author&gt;&lt;author&gt;Erjavec, Elisa&lt;/author&gt;&lt;author&gt;Rozet, Jean-Michel&lt;/author&gt;&lt;author&gt;Fares Taie, Lucas&lt;/author&gt;&lt;/authors&gt;&lt;/contributors&gt;&lt;titles&gt;&lt;title&gt;Congenital Microcoria: Clinical Features and Molecular Genetics&lt;/title&gt;&lt;secondary-title&gt;Genes&lt;/secondary-title&gt;&lt;alt-title&gt;Genes (Basel)&lt;/alt-title&gt;&lt;/titles&gt;&lt;periodical&gt;&lt;full-title&gt;Genes&lt;/full-title&gt;&lt;/periodical&gt;&lt;pages&gt;624&lt;/pages&gt;&lt;volume&gt;12&lt;/volume&gt;&lt;number&gt;5&lt;/number&gt;&lt;keywords&gt;&lt;keyword&gt;chromosome 13q32.1 structural variants&lt;/keyword&gt;&lt;keyword&gt;congenital microcoria&lt;/keyword&gt;&lt;keyword&gt;congenital miosis&lt;/keyword&gt;&lt;keyword&gt;dilator muscle&lt;/keyword&gt;&lt;keyword&gt;glaucoma&lt;/keyword&gt;&lt;keyword&gt;myopia&lt;/keyword&gt;&lt;/keywords&gt;&lt;dates&gt;&lt;year&gt;2021&lt;/year&gt;&lt;/dates&gt;&lt;publisher&gt;MDPI&lt;/publisher&gt;&lt;isbn&gt;2073-4425&lt;/isbn&gt;&lt;accession-num&gt;33922078&lt;/accession-num&gt;&lt;urls&gt;&lt;related-urls&gt;&lt;url&gt;https://pubmed.ncbi.nlm.nih.gov/33922078&lt;/url&gt;&lt;url&gt;https://www.ncbi.nlm.nih.gov/pmc/articles/PMC8143514/&lt;/url&gt;&lt;/related-urls&gt;&lt;/urls&gt;&lt;electronic-resource-num&gt;10.3390/genes12050624&lt;/electronic-resource-num&gt;&lt;remote-database-name&gt;PubMed&lt;/remote-database-name&gt;&lt;language&gt;eng&lt;/language&gt;&lt;/record&gt;&lt;/Cite&gt;&lt;/EndNote&gt;</w:instrText>
      </w:r>
      <w:r w:rsidR="0086625B">
        <w:rPr>
          <w:rFonts w:ascii="Calibri Light" w:eastAsia="Times New Roman" w:hAnsi="Calibri Light" w:cs="Times New Roman"/>
          <w:i/>
          <w:iCs/>
          <w:color w:val="000000"/>
        </w:rPr>
        <w:fldChar w:fldCharType="separate"/>
      </w:r>
      <w:r w:rsidR="00FB2DDC">
        <w:rPr>
          <w:rFonts w:ascii="Calibri Light" w:eastAsia="Times New Roman" w:hAnsi="Calibri Light" w:cs="Times New Roman"/>
          <w:i/>
          <w:iCs/>
          <w:noProof/>
          <w:color w:val="000000"/>
        </w:rPr>
        <w:t>[70]</w:t>
      </w:r>
      <w:r w:rsidR="0086625B">
        <w:rPr>
          <w:rFonts w:ascii="Calibri Light" w:eastAsia="Times New Roman" w:hAnsi="Calibri Light" w:cs="Times New Roman"/>
          <w:i/>
          <w:iCs/>
          <w:color w:val="000000"/>
        </w:rPr>
        <w:fldChar w:fldCharType="end"/>
      </w:r>
      <w:r>
        <w:rPr>
          <w:rFonts w:ascii="Calibri Light" w:eastAsia="Times New Roman" w:hAnsi="Calibri Light" w:cs="Times New Roman"/>
          <w:i/>
          <w:iCs/>
          <w:color w:val="000000"/>
        </w:rPr>
        <w:t>:</w:t>
      </w:r>
    </w:p>
    <w:p w14:paraId="12F20D39" w14:textId="2D6FA574" w:rsidR="00E103EF" w:rsidRPr="00E103EF" w:rsidRDefault="00E103EF" w:rsidP="009B555C">
      <w:pPr>
        <w:tabs>
          <w:tab w:val="left" w:pos="333"/>
        </w:tabs>
        <w:rPr>
          <w:rFonts w:ascii="Calibri Light" w:eastAsia="Times New Roman" w:hAnsi="Calibri Light" w:cs="Times New Roman"/>
          <w:i/>
          <w:iCs/>
          <w:color w:val="000000"/>
        </w:rPr>
      </w:pPr>
      <w:r w:rsidRPr="00E103EF">
        <w:rPr>
          <w:rFonts w:ascii="Calibri Light" w:eastAsia="Times New Roman" w:hAnsi="Calibri Light" w:cs="Times New Roman"/>
          <w:i/>
          <w:iCs/>
          <w:noProof/>
          <w:color w:val="000000"/>
        </w:rPr>
        <mc:AlternateContent>
          <mc:Choice Requires="wps">
            <w:drawing>
              <wp:anchor distT="45720" distB="45720" distL="114300" distR="114300" simplePos="0" relativeHeight="251714560" behindDoc="0" locked="0" layoutInCell="1" allowOverlap="1" wp14:anchorId="12E8AF37" wp14:editId="4587002D">
                <wp:simplePos x="0" y="0"/>
                <wp:positionH relativeFrom="column">
                  <wp:posOffset>3977640</wp:posOffset>
                </wp:positionH>
                <wp:positionV relativeFrom="paragraph">
                  <wp:posOffset>180340</wp:posOffset>
                </wp:positionV>
                <wp:extent cx="2880360" cy="1404620"/>
                <wp:effectExtent l="0" t="0" r="15240" b="27940"/>
                <wp:wrapNone/>
                <wp:docPr id="28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8036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2D4091" w14:textId="0D75C943" w:rsidR="002F2009" w:rsidRPr="00E103EF" w:rsidRDefault="002F2009" w:rsidP="00E103EF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E103EF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Duplication SRO: </w:t>
                            </w:r>
                            <w:r w:rsidRPr="00E103EF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3:95119866-95438104 (hg19)</w:t>
                            </w:r>
                          </w:p>
                          <w:p w14:paraId="130D9712" w14:textId="1D6FB189" w:rsidR="002F2009" w:rsidRPr="00E103EF" w:rsidRDefault="002F2009" w:rsidP="00E103EF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E103EF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Deletion SRO:</w:t>
                            </w:r>
                            <w:r w:rsidRPr="00E103EF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chr13:95241606-95273292 (hg19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2E8AF37" id="_x0000_s1041" type="#_x0000_t202" style="position:absolute;margin-left:313.2pt;margin-top:14.2pt;width:226.8pt;height:110.6pt;z-index:2517145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">
                <v:textbox style="mso-fit-shape-to-text:t">
                  <w:txbxContent>
                    <w:p w14:paraId="302D4091" w14:textId="0D75C943" w:rsidR="002F2009" w:rsidRPr="00E103EF" w:rsidRDefault="002F2009" w:rsidP="00E103EF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E103EF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Duplication SRO: </w:t>
                      </w:r>
                      <w:r w:rsidRPr="00E103EF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3:95119866-95438104 (hg19)</w:t>
                      </w:r>
                    </w:p>
                    <w:p w14:paraId="130D9712" w14:textId="1D6FB189" w:rsidR="002F2009" w:rsidRPr="00E103EF" w:rsidRDefault="002F2009" w:rsidP="00E103EF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E103EF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Deletion SRO:</w:t>
                      </w:r>
                      <w:r w:rsidRPr="00E103EF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chr13:95241606-95273292 (hg19)</w:t>
                      </w:r>
                    </w:p>
                  </w:txbxContent>
                </v:textbox>
              </v:shape>
            </w:pict>
          </mc:Fallback>
        </mc:AlternateContent>
      </w:r>
      <w:r w:rsidRPr="00E103EF">
        <w:rPr>
          <w:rFonts w:ascii="Calibri Light" w:eastAsia="Times New Roman" w:hAnsi="Calibri Light" w:cs="Times New Roman"/>
          <w:i/>
          <w:iCs/>
          <w:noProof/>
          <w:color w:val="000000"/>
        </w:rPr>
        <w:drawing>
          <wp:inline distT="0" distB="0" distL="0" distR="0" wp14:anchorId="1E17272E" wp14:editId="15849CC0">
            <wp:extent cx="5814060" cy="3976709"/>
            <wp:effectExtent l="0" t="0" r="0" b="5080"/>
            <wp:docPr id="285" name="Picture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5"/>
                    <a:stretch>
                      <a:fillRect/>
                    </a:stretch>
                  </pic:blipFill>
                  <pic:spPr>
                    <a:xfrm>
                      <a:off x="0" y="0"/>
                      <a:ext cx="5832033" cy="398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A627F" w14:textId="50761E78" w:rsidR="00151EDC" w:rsidRPr="000137B2" w:rsidRDefault="00B23333" w:rsidP="009B555C">
      <w:pPr>
        <w:pStyle w:val="Heading1"/>
        <w:tabs>
          <w:tab w:val="left" w:pos="333"/>
        </w:tabs>
      </w:pPr>
      <w:bookmarkStart w:id="96" w:name="_Toc84971446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83</w:t>
        </w:r>
      </w:fldSimple>
      <w:r w:rsidRPr="000137B2">
        <w:t>: 13q33-q34</w:t>
      </w:r>
      <w:bookmarkEnd w:id="96"/>
    </w:p>
    <w:p w14:paraId="07DE1876" w14:textId="7CB18E3C" w:rsidR="00B23333" w:rsidRPr="000137B2" w:rsidRDefault="00B2333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40BF25B5" w14:textId="0334E04C" w:rsidR="00B23333" w:rsidRPr="000137B2" w:rsidRDefault="00206D5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1E8D8600" wp14:editId="5FF4C885">
            <wp:extent cx="6858000" cy="3209290"/>
            <wp:effectExtent l="0" t="0" r="0" b="0"/>
            <wp:docPr id="258" name="Picture 2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209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16978" w14:textId="75330F70" w:rsidR="005008A3" w:rsidRPr="000137B2" w:rsidRDefault="005008A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Dark Blue Region = Sagi-Dain P</w:t>
      </w:r>
      <w:proofErr w:type="gramStart"/>
      <w:r w:rsidRPr="000137B2">
        <w:rPr>
          <w:rFonts w:ascii="Calibri Light" w:hAnsi="Calibri Light" w:cs="Calibri Light"/>
          <w:b/>
          <w:bCs/>
        </w:rPr>
        <w:t>8 :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: </w:t>
      </w:r>
      <w:r w:rsidRPr="000137B2">
        <w:rPr>
          <w:rFonts w:ascii="Calibri Light" w:eastAsia="Times New Roman" w:hAnsi="Calibri Light" w:cs="Calibri Light"/>
        </w:rPr>
        <w:t>chr13:109149281-115107733 (hg19)</w:t>
      </w:r>
    </w:p>
    <w:p w14:paraId="289682B1" w14:textId="6046C8AC" w:rsidR="00206D55" w:rsidRPr="000137B2" w:rsidRDefault="005008A3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Light Blue Region = Sagi-Dain P</w:t>
      </w:r>
      <w:proofErr w:type="gramStart"/>
      <w:r w:rsidRPr="000137B2">
        <w:rPr>
          <w:rFonts w:ascii="Calibri Light" w:hAnsi="Calibri Light" w:cs="Calibri Light"/>
          <w:b/>
          <w:bCs/>
        </w:rPr>
        <w:t>4 :</w:t>
      </w:r>
      <w:proofErr w:type="gramEnd"/>
      <w:r w:rsidRPr="000137B2">
        <w:rPr>
          <w:rFonts w:ascii="Calibri Light" w:hAnsi="Calibri Light" w:cs="Calibri Light"/>
          <w:b/>
          <w:bCs/>
        </w:rPr>
        <w:t xml:space="preserve">: </w:t>
      </w:r>
      <w:r w:rsidRPr="000137B2">
        <w:rPr>
          <w:rFonts w:ascii="Calibri Light" w:eastAsia="Times New Roman" w:hAnsi="Calibri Light" w:cs="Calibri Light"/>
        </w:rPr>
        <w:t>chr13:104753418-115107733 (hg19)</w:t>
      </w:r>
    </w:p>
    <w:p w14:paraId="168D4B53" w14:textId="77777777" w:rsidR="00206D55" w:rsidRPr="000137B2" w:rsidRDefault="00206D55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4847053C" w14:textId="0BE9BD17" w:rsidR="00206D55" w:rsidRDefault="00206D55" w:rsidP="009B555C">
      <w:pPr>
        <w:pStyle w:val="Heading1"/>
        <w:tabs>
          <w:tab w:val="left" w:pos="333"/>
        </w:tabs>
      </w:pPr>
      <w:bookmarkStart w:id="97" w:name="_Toc84971447"/>
      <w:r w:rsidRPr="000137B2">
        <w:t xml:space="preserve">Primary CNV </w:t>
      </w:r>
      <w:fldSimple w:instr=" SEQ Primary_CNV \* ARABIC ">
        <w:r w:rsidR="00A360AB">
          <w:rPr>
            <w:noProof/>
          </w:rPr>
          <w:t>84</w:t>
        </w:r>
      </w:fldSimple>
      <w:r w:rsidRPr="000137B2">
        <w:t xml:space="preserve">: </w:t>
      </w:r>
      <w:r w:rsidRPr="002A0EDA">
        <w:t>14q11</w:t>
      </w:r>
      <w:r w:rsidRPr="000137B2">
        <w:t>-q22</w:t>
      </w:r>
      <w:bookmarkEnd w:id="97"/>
    </w:p>
    <w:p w14:paraId="4EC03883" w14:textId="7F55D91A" w:rsidR="008A772B" w:rsidRPr="008A772B" w:rsidRDefault="008A772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8A772B">
        <w:rPr>
          <w:rFonts w:ascii="Calibri Light" w:hAnsi="Calibri Light" w:cs="Calibri Light"/>
          <w:i/>
          <w:iCs/>
        </w:rPr>
        <w:t>UCSC Genome Browser View of Reported CNVs:</w:t>
      </w:r>
    </w:p>
    <w:p w14:paraId="49D62999" w14:textId="6FBECAB4" w:rsidR="00206D55" w:rsidRPr="008A772B" w:rsidRDefault="0063380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8A772B">
        <w:rPr>
          <w:rFonts w:ascii="Calibri Light" w:hAnsi="Calibri Light" w:cs="Calibri Light"/>
          <w:noProof/>
        </w:rPr>
        <w:drawing>
          <wp:inline distT="0" distB="0" distL="0" distR="0" wp14:anchorId="0D05897C" wp14:editId="2FDA9625">
            <wp:extent cx="6858000" cy="3319145"/>
            <wp:effectExtent l="0" t="0" r="0" b="0"/>
            <wp:docPr id="266" name="Picture 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331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F88708" w14:textId="70012F01" w:rsidR="00206D55" w:rsidRPr="008A772B" w:rsidRDefault="00206D55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8A772B">
        <w:rPr>
          <w:rFonts w:ascii="Calibri Light" w:hAnsi="Calibri Light" w:cs="Calibri Light"/>
          <w:b/>
          <w:bCs/>
        </w:rPr>
        <w:t xml:space="preserve">Whole Region = Torgyekes P2 = </w:t>
      </w:r>
      <w:r w:rsidRPr="008A772B">
        <w:rPr>
          <w:rFonts w:ascii="Calibri Light" w:eastAsia="Times New Roman" w:hAnsi="Calibri Light" w:cs="Calibri Light"/>
        </w:rPr>
        <w:t>chr14:26972703-38533633 (hg18)</w:t>
      </w:r>
    </w:p>
    <w:p w14:paraId="787539B6" w14:textId="66485AB7" w:rsidR="00CD1A7B" w:rsidRPr="00CD1A7B" w:rsidRDefault="00CD1A7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CD1A7B">
        <w:rPr>
          <w:rFonts w:ascii="Calibri Light" w:eastAsia="Times New Roman" w:hAnsi="Calibri Light" w:cs="Calibri Light"/>
          <w:b/>
          <w:bCs/>
        </w:rPr>
        <w:t>Proximal = Torgyekes P1</w:t>
      </w:r>
      <w:r w:rsidRPr="00CD1A7B">
        <w:rPr>
          <w:rFonts w:ascii="Calibri Light" w:eastAsia="Times New Roman" w:hAnsi="Calibri Light" w:cs="Calibri Light"/>
        </w:rPr>
        <w:t xml:space="preserve"> = </w:t>
      </w:r>
      <w:r w:rsidRPr="00CD1A7B">
        <w:rPr>
          <w:rFonts w:ascii="Calibri Light" w:eastAsia="Times New Roman" w:hAnsi="Calibri Light" w:cs="Calibri Light"/>
          <w:color w:val="000000"/>
        </w:rPr>
        <w:t>chr14:27932292-33935994 (hg1</w:t>
      </w:r>
      <w:r>
        <w:rPr>
          <w:rFonts w:ascii="Calibri Light" w:eastAsia="Times New Roman" w:hAnsi="Calibri Light" w:cs="Calibri Light"/>
          <w:color w:val="000000"/>
        </w:rPr>
        <w:t>8</w:t>
      </w:r>
      <w:r w:rsidRPr="00CD1A7B">
        <w:rPr>
          <w:rFonts w:ascii="Calibri Light" w:eastAsia="Times New Roman" w:hAnsi="Calibri Light" w:cs="Calibri Light"/>
          <w:color w:val="000000"/>
        </w:rPr>
        <w:t>)</w:t>
      </w:r>
    </w:p>
    <w:p w14:paraId="5419F86F" w14:textId="77777777" w:rsidR="008A772B" w:rsidRDefault="00CD1A7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CD1A7B">
        <w:rPr>
          <w:rFonts w:ascii="Calibri Light" w:hAnsi="Calibri Light" w:cs="Calibri Light"/>
          <w:b/>
          <w:bCs/>
        </w:rPr>
        <w:t xml:space="preserve">Distal </w:t>
      </w:r>
      <w:r w:rsidR="00206D55" w:rsidRPr="00CD1A7B">
        <w:rPr>
          <w:rFonts w:ascii="Calibri Light" w:hAnsi="Calibri Light" w:cs="Calibri Light"/>
          <w:b/>
          <w:bCs/>
        </w:rPr>
        <w:t xml:space="preserve">= Gentile = </w:t>
      </w:r>
      <w:r w:rsidR="00206D55" w:rsidRPr="00CD1A7B">
        <w:rPr>
          <w:rFonts w:ascii="Calibri Light" w:eastAsia="Times New Roman" w:hAnsi="Calibri Light" w:cs="Calibri Light"/>
        </w:rPr>
        <w:t>chr14:35443407-39527387 (hg19)</w:t>
      </w:r>
    </w:p>
    <w:p w14:paraId="001D6EFF" w14:textId="0491A763" w:rsidR="008A772B" w:rsidRDefault="008A772B" w:rsidP="009B555C">
      <w:pPr>
        <w:pStyle w:val="Heading1"/>
        <w:tabs>
          <w:tab w:val="left" w:pos="333"/>
        </w:tabs>
        <w:rPr>
          <w:noProof/>
        </w:rPr>
      </w:pPr>
      <w:bookmarkStart w:id="98" w:name="_Toc84971448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85</w:t>
        </w:r>
      </w:fldSimple>
      <w:r>
        <w:t xml:space="preserve">: </w:t>
      </w:r>
      <w:r w:rsidRPr="00D927A8">
        <w:t>14q22</w:t>
      </w:r>
      <w:r>
        <w:t>-</w:t>
      </w:r>
      <w:r w:rsidRPr="00D927A8">
        <w:t>q23</w:t>
      </w:r>
      <w:r>
        <w:rPr>
          <w:noProof/>
        </w:rPr>
        <w:t xml:space="preserve"> (Frias Syndrome)</w:t>
      </w:r>
      <w:bookmarkEnd w:id="98"/>
    </w:p>
    <w:p w14:paraId="43FE4E5E" w14:textId="1E76D0B5" w:rsidR="008A772B" w:rsidRPr="008A772B" w:rsidRDefault="008A772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8A772B">
        <w:rPr>
          <w:rFonts w:ascii="Calibri Light" w:hAnsi="Calibri Light" w:cs="Calibri Light"/>
          <w:i/>
          <w:iCs/>
        </w:rPr>
        <w:t>UCSC Genome Browser View of Reported CNVs:</w:t>
      </w:r>
    </w:p>
    <w:p w14:paraId="4B5B4121" w14:textId="0FF1FFA7" w:rsidR="008A772B" w:rsidRPr="008A772B" w:rsidRDefault="008A772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8A772B">
        <w:rPr>
          <w:rFonts w:ascii="Calibri Light" w:hAnsi="Calibri Light" w:cs="Calibri Light"/>
          <w:noProof/>
        </w:rPr>
        <w:drawing>
          <wp:inline distT="0" distB="0" distL="0" distR="0" wp14:anchorId="0C5A5427" wp14:editId="2284B0CD">
            <wp:extent cx="6858000" cy="2206625"/>
            <wp:effectExtent l="0" t="0" r="0" b="3175"/>
            <wp:docPr id="273" name="Picture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20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799F5" w14:textId="2C517303" w:rsidR="008A772B" w:rsidRPr="008A772B" w:rsidRDefault="008A772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8A772B">
        <w:rPr>
          <w:rFonts w:ascii="Calibri Light" w:hAnsi="Calibri Light" w:cs="Calibri Light"/>
          <w:b/>
          <w:bCs/>
        </w:rPr>
        <w:t xml:space="preserve">Whole Region = Blackburn P2 = </w:t>
      </w:r>
      <w:r w:rsidRPr="008A772B">
        <w:rPr>
          <w:rFonts w:ascii="Calibri Light" w:eastAsia="Times New Roman" w:hAnsi="Calibri Light" w:cs="Calibri Light"/>
          <w:color w:val="000000"/>
        </w:rPr>
        <w:t>chr14:53001803-55443425 (hg19)</w:t>
      </w:r>
    </w:p>
    <w:p w14:paraId="1AC6812E" w14:textId="7D098EE2" w:rsidR="00CF3A55" w:rsidRDefault="008A772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8A772B">
        <w:rPr>
          <w:rFonts w:ascii="Calibri Light" w:eastAsia="Times New Roman" w:hAnsi="Calibri Light" w:cs="Calibri Light"/>
          <w:b/>
          <w:bCs/>
          <w:color w:val="000000"/>
        </w:rPr>
        <w:t>SRO = BMP4</w:t>
      </w:r>
      <w:r w:rsidRPr="008A772B">
        <w:rPr>
          <w:rFonts w:ascii="Calibri Light" w:eastAsia="Times New Roman" w:hAnsi="Calibri Light" w:cs="Calibri Light"/>
          <w:color w:val="000000"/>
        </w:rPr>
        <w:t xml:space="preserve"> = chr14:54416455-54421270 (hg19)</w:t>
      </w:r>
    </w:p>
    <w:p w14:paraId="3C22C8E9" w14:textId="5619027E" w:rsidR="00A40A6B" w:rsidRDefault="00A40A6B" w:rsidP="00A40A6B">
      <w:pPr>
        <w:pStyle w:val="Heading1"/>
        <w:tabs>
          <w:tab w:val="left" w:pos="333"/>
        </w:tabs>
      </w:pPr>
      <w:bookmarkStart w:id="99" w:name="_Toc84971449"/>
      <w:r w:rsidRPr="000137B2">
        <w:t xml:space="preserve">Primary CNV </w:t>
      </w:r>
      <w:fldSimple w:instr=" SEQ Primary_CNV \* ARABIC ">
        <w:r w:rsidR="00A360AB">
          <w:rPr>
            <w:noProof/>
          </w:rPr>
          <w:t>86</w:t>
        </w:r>
      </w:fldSimple>
      <w:r w:rsidRPr="000137B2">
        <w:t xml:space="preserve">: </w:t>
      </w:r>
      <w:r w:rsidRPr="002A0EDA">
        <w:t>15q11</w:t>
      </w:r>
      <w:r w:rsidRPr="000137B2">
        <w:t>-q13 (</w:t>
      </w:r>
      <w:r w:rsidR="00E1213C">
        <w:t>Temple/</w:t>
      </w:r>
      <w:r w:rsidR="00E1213C" w:rsidRPr="00E1213C">
        <w:t xml:space="preserve"> Kagami-Ogata</w:t>
      </w:r>
      <w:r w:rsidRPr="000137B2">
        <w:t>)</w:t>
      </w:r>
      <w:bookmarkEnd w:id="99"/>
    </w:p>
    <w:p w14:paraId="443A386D" w14:textId="66267FE8" w:rsidR="00E1213C" w:rsidRDefault="00E1213C" w:rsidP="00E1213C">
      <w:pPr>
        <w:spacing w:after="0"/>
        <w:rPr>
          <w:rFonts w:ascii="Calibri Light" w:hAnsi="Calibri Light"/>
          <w:i/>
          <w:iCs/>
        </w:rPr>
      </w:pPr>
      <w:r>
        <w:rPr>
          <w:rFonts w:ascii="Calibri Light" w:hAnsi="Calibri Light"/>
          <w:i/>
          <w:iCs/>
        </w:rPr>
        <w:t>Figure 3 of Kagami 2017</w:t>
      </w:r>
      <w:r w:rsidR="00FB2DDC">
        <w:rPr>
          <w:rFonts w:ascii="Calibri Light" w:hAnsi="Calibri Light"/>
          <w:i/>
          <w:iCs/>
        </w:rPr>
        <w:fldChar w:fldCharType="begin"/>
      </w:r>
      <w:r w:rsidR="00FB2DDC">
        <w:rPr>
          <w:rFonts w:ascii="Calibri Light" w:hAnsi="Calibri Light"/>
          <w:i/>
          <w:iCs/>
        </w:rPr>
        <w:instrText xml:space="preserve"> ADDIN EN.CITE &lt;EndNote&gt;&lt;Cite&gt;&lt;Author&gt;Kagami&lt;/Author&gt;&lt;Year&gt;2017&lt;/Year&gt;&lt;RecNum&gt;366&lt;/RecNum&gt;&lt;DisplayText&gt;[71]&lt;/DisplayText&gt;&lt;record&gt;&lt;rec-number&gt;366&lt;/rec-number&gt;&lt;foreign-keys&gt;&lt;key app="EN" db-id="p9wv00a5yez0v1et5awv9pfoepd0x5dtwwpt" timestamp="1624842208"&gt;366&lt;/key&gt;&lt;/foreign-keys&gt;&lt;ref-type name="Journal Article"&gt;17&lt;/ref-type&gt;&lt;contributors&gt;&lt;authors&gt;&lt;author&gt;Kagami, Masayo&lt;/author&gt;&lt;author&gt;Nagasaki, Keisuke&lt;/author&gt;&lt;author&gt;Kosaki, Rika&lt;/author&gt;&lt;author&gt;Horikawa, Reiko&lt;/author&gt;&lt;author&gt;Naiki, Yasuhiro&lt;/author&gt;&lt;author&gt;Saitoh, Shinji&lt;/author&gt;&lt;author&gt;Tajima, Toshihiro&lt;/author&gt;&lt;author&gt;Yorifuji, Tohru&lt;/author&gt;&lt;author&gt;Numakura, Chikahiko&lt;/author&gt;&lt;author&gt;Mizuno, Seiji&lt;/author&gt;&lt;author&gt;Nakamura, Akie&lt;/author&gt;&lt;author&gt;Matsubara, Keiko&lt;/author&gt;&lt;author&gt;Fukami, Maki&lt;/author&gt;&lt;author&gt;Ogata, Tsutomu&lt;/author&gt;&lt;/authors&gt;&lt;/contributors&gt;&lt;titles&gt;&lt;title&gt;Temple syndrome: comprehensive molecular and clinical findings in 32 Japanese patients&lt;/title&gt;&lt;secondary-title&gt;Genetics in Medicine&lt;/secondary-title&gt;&lt;/titles&gt;&lt;periodical&gt;&lt;full-title&gt;Genetics in Medicine&lt;/full-title&gt;&lt;/periodical&gt;&lt;pages&gt;1356-1366&lt;/pages&gt;&lt;volume&gt;19&lt;/volume&gt;&lt;number&gt;12&lt;/number&gt;&lt;dates&gt;&lt;year&gt;2017&lt;/year&gt;&lt;pub-dates&gt;&lt;date&gt;2017/12/01&lt;/date&gt;&lt;/pub-dates&gt;&lt;/dates&gt;&lt;isbn&gt;1530-0366&lt;/isbn&gt;&lt;urls&gt;&lt;related-urls&gt;&lt;url&gt;https://doi.org/10.1038/gim.2017.53&lt;/url&gt;&lt;/related-urls&gt;&lt;/urls&gt;&lt;electronic-resource-num&gt;10.1038/gim.2017.53&lt;/electronic-resource-num&gt;&lt;/record&gt;&lt;/Cite&gt;&lt;/EndNote&gt;</w:instrText>
      </w:r>
      <w:r w:rsidR="00FB2DDC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71]</w:t>
      </w:r>
      <w:r w:rsidR="00FB2DDC">
        <w:rPr>
          <w:rFonts w:ascii="Calibri Light" w:hAnsi="Calibri Light"/>
          <w:i/>
          <w:iCs/>
        </w:rPr>
        <w:fldChar w:fldCharType="end"/>
      </w:r>
      <w:r>
        <w:rPr>
          <w:rFonts w:ascii="Calibri Light" w:hAnsi="Calibri Light"/>
          <w:i/>
          <w:iCs/>
        </w:rPr>
        <w:t>:</w:t>
      </w:r>
    </w:p>
    <w:p w14:paraId="1D2497DB" w14:textId="40EE60DD" w:rsidR="00E1213C" w:rsidRDefault="00E1213C" w:rsidP="00E1213C">
      <w:pPr>
        <w:spacing w:after="0"/>
        <w:rPr>
          <w:rFonts w:ascii="Calibri Light" w:hAnsi="Calibri Light"/>
          <w:i/>
          <w:iCs/>
        </w:rPr>
      </w:pPr>
      <w:r w:rsidRPr="00E1213C">
        <w:rPr>
          <w:rFonts w:ascii="Calibri Light" w:hAnsi="Calibri Light"/>
          <w:i/>
          <w:iCs/>
          <w:noProof/>
        </w:rPr>
        <w:drawing>
          <wp:inline distT="0" distB="0" distL="0" distR="0" wp14:anchorId="1406DE32" wp14:editId="10E8A050">
            <wp:extent cx="2854036" cy="2261552"/>
            <wp:effectExtent l="0" t="0" r="3810" b="5715"/>
            <wp:docPr id="210" name="Picture 2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2873712" cy="2277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C6FD7E" w14:textId="08937CBA" w:rsidR="00E1213C" w:rsidRDefault="00E1213C" w:rsidP="00E1213C">
      <w:pPr>
        <w:spacing w:after="0"/>
        <w:rPr>
          <w:rFonts w:ascii="Calibri Light" w:hAnsi="Calibri Light"/>
          <w:i/>
          <w:iCs/>
        </w:rPr>
      </w:pPr>
      <w:r>
        <w:rPr>
          <w:rFonts w:ascii="Calibri Light" w:hAnsi="Calibri Light"/>
          <w:i/>
          <w:iCs/>
        </w:rPr>
        <w:t>UCSC Genome Browser View of Reported CNVs:</w:t>
      </w:r>
    </w:p>
    <w:p w14:paraId="661C763B" w14:textId="763E3C9C" w:rsidR="00E1213C" w:rsidRDefault="00E1213C" w:rsidP="00E1213C">
      <w:pPr>
        <w:spacing w:after="0"/>
        <w:rPr>
          <w:rFonts w:ascii="Calibri Light" w:hAnsi="Calibri Light"/>
          <w:i/>
          <w:iCs/>
        </w:rPr>
      </w:pPr>
      <w:r w:rsidRPr="00E1213C">
        <w:rPr>
          <w:rFonts w:ascii="Calibri Light" w:hAnsi="Calibri Light"/>
          <w:i/>
          <w:iCs/>
          <w:noProof/>
        </w:rPr>
        <w:drawing>
          <wp:inline distT="0" distB="0" distL="0" distR="0" wp14:anchorId="4CA81439" wp14:editId="23C2BD2A">
            <wp:extent cx="5091545" cy="2562273"/>
            <wp:effectExtent l="0" t="0" r="0" b="0"/>
            <wp:docPr id="211" name="Picture 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5102274" cy="2567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9CFD30" w14:textId="4457FC71" w:rsidR="00E1213C" w:rsidRPr="00E1213C" w:rsidRDefault="00E1213C" w:rsidP="00E1213C">
      <w:pPr>
        <w:spacing w:after="0"/>
        <w:rPr>
          <w:rFonts w:ascii="Calibri Light" w:hAnsi="Calibri Light"/>
          <w:b/>
          <w:bCs/>
        </w:rPr>
      </w:pPr>
      <w:r w:rsidRPr="00E1213C">
        <w:rPr>
          <w:rFonts w:ascii="Calibri Light" w:hAnsi="Calibri Light"/>
          <w:b/>
          <w:bCs/>
        </w:rPr>
        <w:t xml:space="preserve">Temple/Kagami-Ogata Large (ClinGen): </w:t>
      </w:r>
      <w:r w:rsidRPr="00E1213C">
        <w:rPr>
          <w:rFonts w:ascii="Calibri Light" w:eastAsia="Calibri" w:hAnsi="Calibri Light" w:cstheme="minorHAnsi"/>
        </w:rPr>
        <w:t>chr14:100394594-101504529 (hg19)</w:t>
      </w:r>
    </w:p>
    <w:p w14:paraId="644ABB60" w14:textId="7CF180B8" w:rsidR="00E1213C" w:rsidRPr="00E1213C" w:rsidRDefault="00E1213C" w:rsidP="00E1213C">
      <w:pPr>
        <w:spacing w:after="0"/>
        <w:rPr>
          <w:rFonts w:ascii="Calibri Light" w:hAnsi="Calibri Light"/>
          <w:i/>
          <w:iCs/>
        </w:rPr>
      </w:pPr>
      <w:r w:rsidRPr="00E1213C">
        <w:rPr>
          <w:rFonts w:ascii="Calibri Light" w:hAnsi="Calibri Light"/>
          <w:b/>
          <w:bCs/>
        </w:rPr>
        <w:t>Temple/Kagami-Ogata Small (ClinGen):</w:t>
      </w:r>
      <w:r w:rsidRPr="00E1213C">
        <w:rPr>
          <w:rFonts w:ascii="Calibri Light" w:eastAsia="Times New Roman" w:hAnsi="Calibri Light" w:cstheme="minorHAnsi"/>
        </w:rPr>
        <w:t xml:space="preserve"> chr14:101191391-101294616 (hg19)</w:t>
      </w:r>
    </w:p>
    <w:p w14:paraId="303B9D2D" w14:textId="01D4213A" w:rsidR="00CF3A55" w:rsidRPr="000137B2" w:rsidRDefault="00CF3A55" w:rsidP="009B555C">
      <w:pPr>
        <w:pStyle w:val="Heading1"/>
        <w:tabs>
          <w:tab w:val="left" w:pos="333"/>
        </w:tabs>
      </w:pPr>
      <w:bookmarkStart w:id="100" w:name="_Toc8497145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87</w:t>
        </w:r>
      </w:fldSimple>
      <w:r w:rsidRPr="000137B2">
        <w:t xml:space="preserve">: </w:t>
      </w:r>
      <w:r w:rsidRPr="002A0EDA">
        <w:t>15q11</w:t>
      </w:r>
      <w:r w:rsidRPr="000137B2">
        <w:t>-q13</w:t>
      </w:r>
      <w:r w:rsidR="00CD28D6" w:rsidRPr="000137B2">
        <w:t xml:space="preserve"> (Angleman/Prader-Willi)</w:t>
      </w:r>
      <w:bookmarkEnd w:id="100"/>
    </w:p>
    <w:p w14:paraId="7E1B8F0A" w14:textId="77777777" w:rsidR="00CF3A55" w:rsidRPr="000137B2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u w:val="single"/>
        </w:rPr>
      </w:pPr>
      <w:r w:rsidRPr="000137B2">
        <w:rPr>
          <w:rFonts w:ascii="Calibri Light" w:eastAsia="Calibri" w:hAnsi="Calibri Light" w:cs="Calibri Light"/>
          <w:b/>
        </w:rPr>
        <w:t>Prader Willi</w:t>
      </w:r>
      <w:r w:rsidRPr="000137B2">
        <w:rPr>
          <w:rFonts w:ascii="Calibri Light" w:eastAsia="Calibri" w:hAnsi="Calibri Light" w:cs="Calibri Light"/>
        </w:rPr>
        <w:t xml:space="preserve">: 15q11-q13 deletion </w:t>
      </w:r>
      <w:r w:rsidRPr="000137B2">
        <w:rPr>
          <w:rFonts w:ascii="Calibri Light" w:eastAsia="Calibri" w:hAnsi="Calibri Light" w:cs="Calibri Light"/>
          <w:i/>
          <w:u w:val="single"/>
        </w:rPr>
        <w:t>paternal allele</w:t>
      </w:r>
      <w:r w:rsidRPr="000137B2">
        <w:rPr>
          <w:rFonts w:ascii="Calibri Light" w:eastAsia="Calibri" w:hAnsi="Calibri Light" w:cs="Calibri Light"/>
        </w:rPr>
        <w:t xml:space="preserve">           </w:t>
      </w:r>
      <w:r w:rsidRPr="000137B2">
        <w:rPr>
          <w:rFonts w:ascii="Calibri Light" w:eastAsia="Calibri" w:hAnsi="Calibri Light" w:cs="Calibri Light"/>
          <w:b/>
        </w:rPr>
        <w:t>Angelman Syndrome</w:t>
      </w:r>
      <w:r w:rsidRPr="000137B2">
        <w:rPr>
          <w:rFonts w:ascii="Calibri Light" w:eastAsia="Calibri" w:hAnsi="Calibri Light" w:cs="Calibri Light"/>
        </w:rPr>
        <w:t xml:space="preserve">: 15q11-q13 deletion </w:t>
      </w:r>
      <w:r w:rsidRPr="000137B2">
        <w:rPr>
          <w:rFonts w:ascii="Calibri Light" w:eastAsia="Calibri" w:hAnsi="Calibri Light" w:cs="Calibri Light"/>
          <w:i/>
          <w:u w:val="single"/>
        </w:rPr>
        <w:t>maternal allele</w:t>
      </w:r>
    </w:p>
    <w:p w14:paraId="024B7ADB" w14:textId="690EE7EE" w:rsidR="00CF3A55" w:rsidRPr="000137B2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5767BE2B" wp14:editId="7BC2472D">
            <wp:extent cx="5189220" cy="2104816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6906" cy="21201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92303" w14:textId="6B035A7C" w:rsidR="00CF3A55" w:rsidRDefault="00E103E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46D1FAFD" wp14:editId="7E6104D5">
                <wp:simplePos x="0" y="0"/>
                <wp:positionH relativeFrom="column">
                  <wp:posOffset>5425440</wp:posOffset>
                </wp:positionH>
                <wp:positionV relativeFrom="paragraph">
                  <wp:posOffset>542925</wp:posOffset>
                </wp:positionV>
                <wp:extent cx="1219200" cy="1205865"/>
                <wp:effectExtent l="0" t="0" r="0" b="0"/>
                <wp:wrapNone/>
                <wp:docPr id="48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19200" cy="120586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tbl>
                            <w:tblPr>
                              <w:tblStyle w:val="TableGrid"/>
                              <w:tblW w:w="0" w:type="auto"/>
                              <w:tblInd w:w="-5" w:type="dxa"/>
                              <w:tblLook w:val="04A0" w:firstRow="1" w:lastRow="0" w:firstColumn="1" w:lastColumn="0" w:noHBand="0" w:noVBand="1"/>
                            </w:tblPr>
                            <w:tblGrid>
                              <w:gridCol w:w="536"/>
                              <w:gridCol w:w="1027"/>
                            </w:tblGrid>
                            <w:tr w:rsidR="002F2009" w14:paraId="6DC172D6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99E01DD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DBA5AD1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hg19</w:t>
                                  </w:r>
                                </w:p>
                              </w:tc>
                            </w:tr>
                            <w:tr w:rsidR="002F2009" w14:paraId="75C6E6A0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15F7461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60071CC" w14:textId="5C7E758F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22832519</w:t>
                                  </w:r>
                                </w:p>
                              </w:tc>
                            </w:tr>
                            <w:tr w:rsidR="002F2009" w14:paraId="71FF4D55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A8A8567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F2CB53B" w14:textId="6C910FE4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23747996</w:t>
                                  </w:r>
                                </w:p>
                              </w:tc>
                            </w:tr>
                            <w:tr w:rsidR="002F2009" w14:paraId="05FBF04D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A4697E2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3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13DA96C" w14:textId="39B6E0C3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28379874</w:t>
                                  </w:r>
                                </w:p>
                              </w:tc>
                            </w:tr>
                            <w:tr w:rsidR="002F2009" w14:paraId="21C0601F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2D3E5F23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4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4CD49F26" w14:textId="08D5C793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31192889</w:t>
                                  </w:r>
                                </w:p>
                              </w:tc>
                            </w:tr>
                            <w:tr w:rsidR="002F2009" w14:paraId="77A68065" w14:textId="77777777" w:rsidTr="00E103EF"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C343F1B" w14:textId="77777777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cstheme="minorHAnsi"/>
                                      <w:b/>
                                      <w:sz w:val="20"/>
                                      <w:szCs w:val="20"/>
                                    </w:rPr>
                                    <w:t>BP5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2B65D157" w14:textId="33BDAB92" w:rsidR="002F2009" w:rsidRPr="002A13B5" w:rsidRDefault="002F2009" w:rsidP="00B076F0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2A13B5">
                                    <w:rPr>
                                      <w:rFonts w:eastAsia="Calibri" w:cstheme="minorHAnsi"/>
                                      <w:sz w:val="20"/>
                                      <w:szCs w:val="20"/>
                                    </w:rPr>
                                    <w:t>32445405</w:t>
                                  </w:r>
                                </w:p>
                              </w:tc>
                            </w:tr>
                          </w:tbl>
                          <w:p w14:paraId="49989867" w14:textId="77777777" w:rsidR="002F2009" w:rsidRDefault="002F2009" w:rsidP="00CF3A5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D1FAFD" id="Text Box 48" o:spid="_x0000_s1042" type="#_x0000_t202" style="position:absolute;margin-left:427.2pt;margin-top:42.75pt;width:96pt;height:94.9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" filled="f" stroked="f" strokeweight=".5pt">
                <v:textbox>
                  <w:txbxContent>
                    <w:tbl>
                      <w:tblPr>
                        <w:tblStyle w:val="TableGrid"/>
                        <w:tblW w:w="0" w:type="auto"/>
                        <w:tblInd w:w="-5" w:type="dxa"/>
                        <w:tblLook w:val="04A0" w:firstRow="1" w:lastRow="0" w:firstColumn="1" w:lastColumn="0" w:noHBand="0" w:noVBand="1"/>
                      </w:tblPr>
                      <w:tblGrid>
                        <w:gridCol w:w="536"/>
                        <w:gridCol w:w="1027"/>
                      </w:tblGrid>
                      <w:tr w:rsidR="002F2009" w14:paraId="6DC172D6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99E01DD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6DBA5AD1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hg19</w:t>
                            </w:r>
                          </w:p>
                        </w:tc>
                      </w:tr>
                      <w:tr w:rsidR="002F2009" w14:paraId="75C6E6A0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315F7461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1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360071CC" w14:textId="5C7E758F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22832519</w:t>
                            </w:r>
                          </w:p>
                        </w:tc>
                      </w:tr>
                      <w:tr w:rsidR="002F2009" w14:paraId="71FF4D55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A8A8567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2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5F2CB53B" w14:textId="6C910FE4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23747996</w:t>
                            </w:r>
                          </w:p>
                        </w:tc>
                      </w:tr>
                      <w:tr w:rsidR="002F2009" w14:paraId="05FBF04D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A4697E2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3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313DA96C" w14:textId="39B6E0C3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28379874</w:t>
                            </w:r>
                          </w:p>
                        </w:tc>
                      </w:tr>
                      <w:tr w:rsidR="002F2009" w14:paraId="21C0601F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2D3E5F23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4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4CD49F26" w14:textId="08D5C793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31192889</w:t>
                            </w:r>
                          </w:p>
                        </w:tc>
                      </w:tr>
                      <w:tr w:rsidR="002F2009" w14:paraId="77A68065" w14:textId="77777777" w:rsidTr="00E103EF">
                        <w:tc>
                          <w:tcPr>
                            <w:tcW w:w="0" w:type="auto"/>
                            <w:vAlign w:val="center"/>
                          </w:tcPr>
                          <w:p w14:paraId="6C343F1B" w14:textId="77777777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cstheme="minorHAnsi"/>
                                <w:b/>
                                <w:sz w:val="20"/>
                                <w:szCs w:val="20"/>
                              </w:rPr>
                              <w:t>BP5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2B65D157" w14:textId="33BDAB92" w:rsidR="002F2009" w:rsidRPr="002A13B5" w:rsidRDefault="002F2009" w:rsidP="00B076F0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2A13B5">
                              <w:rPr>
                                <w:rFonts w:eastAsia="Calibri" w:cstheme="minorHAnsi"/>
                                <w:sz w:val="20"/>
                                <w:szCs w:val="20"/>
                              </w:rPr>
                              <w:t>32445405</w:t>
                            </w:r>
                          </w:p>
                        </w:tc>
                      </w:tr>
                    </w:tbl>
                    <w:p w14:paraId="49989867" w14:textId="77777777" w:rsidR="002F2009" w:rsidRDefault="002F2009" w:rsidP="00CF3A55"/>
                  </w:txbxContent>
                </v:textbox>
              </v:shape>
            </w:pict>
          </mc:Fallback>
        </mc:AlternateContent>
      </w:r>
      <w:r w:rsidR="00CF3A55"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47FF1D99" wp14:editId="2F08F4F9">
            <wp:extent cx="5189220" cy="2346681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2029" cy="2370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331AB" w14:textId="77777777" w:rsidR="00E103EF" w:rsidRPr="000137B2" w:rsidRDefault="00E103E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24B4DFBA" w14:textId="05A4D34D" w:rsidR="00CF3A55" w:rsidRPr="000137B2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>Angelman/Prader Willi Type I (BP 1-3)</w:t>
      </w:r>
      <w:r w:rsidRPr="000137B2">
        <w:rPr>
          <w:rFonts w:ascii="Calibri Light" w:eastAsia="Calibri" w:hAnsi="Calibri Light" w:cs="Calibri Light"/>
        </w:rPr>
        <w:t>: chr15:22832519-28379874 (</w:t>
      </w:r>
      <w:r w:rsidR="002A13B5" w:rsidRPr="000137B2">
        <w:rPr>
          <w:rFonts w:ascii="Calibri Light" w:eastAsia="Calibri" w:hAnsi="Calibri Light" w:cs="Calibri Light"/>
        </w:rPr>
        <w:t>ClinGen; hg19</w:t>
      </w:r>
      <w:r w:rsidRPr="000137B2">
        <w:rPr>
          <w:rFonts w:ascii="Calibri Light" w:eastAsia="Calibri" w:hAnsi="Calibri Light" w:cs="Calibri Light"/>
        </w:rPr>
        <w:t>)</w:t>
      </w:r>
    </w:p>
    <w:p w14:paraId="00264699" w14:textId="1268F582" w:rsidR="00CF3A55" w:rsidRPr="000137B2" w:rsidRDefault="00CF3A5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>Angelman/Prader Willi Type II (BP 2-3)</w:t>
      </w:r>
      <w:r w:rsidRPr="000137B2">
        <w:rPr>
          <w:rFonts w:ascii="Calibri Light" w:eastAsia="Calibri" w:hAnsi="Calibri Light" w:cs="Calibri Light"/>
        </w:rPr>
        <w:t>: chr15:23747996-28379874 (</w:t>
      </w:r>
      <w:r w:rsidR="002A13B5" w:rsidRPr="000137B2">
        <w:rPr>
          <w:rFonts w:ascii="Calibri Light" w:eastAsia="Calibri" w:hAnsi="Calibri Light" w:cs="Calibri Light"/>
        </w:rPr>
        <w:t>ClinGen; hg19</w:t>
      </w:r>
      <w:r w:rsidRPr="000137B2">
        <w:rPr>
          <w:rFonts w:ascii="Calibri Light" w:eastAsia="Calibri" w:hAnsi="Calibri Light" w:cs="Calibri Light"/>
        </w:rPr>
        <w:t>)</w:t>
      </w:r>
    </w:p>
    <w:p w14:paraId="3F639A19" w14:textId="6BC9C3ED" w:rsidR="002A13B5" w:rsidRPr="000137B2" w:rsidRDefault="002A13B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>15q13.2-13.3 BP4-5</w:t>
      </w:r>
      <w:r w:rsidRPr="000137B2">
        <w:rPr>
          <w:rFonts w:ascii="Calibri Light" w:eastAsia="Calibri" w:hAnsi="Calibri Light" w:cs="Calibri Light"/>
        </w:rPr>
        <w:t>: chr15:31192889-32445405 (ClinGen; hg19)</w:t>
      </w:r>
    </w:p>
    <w:p w14:paraId="71E6A83A" w14:textId="37A4EF06" w:rsidR="002A13B5" w:rsidRPr="000137B2" w:rsidRDefault="002A13B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b/>
        </w:rPr>
        <w:t xml:space="preserve">CHRNA7: </w:t>
      </w:r>
      <w:r w:rsidRPr="000137B2">
        <w:rPr>
          <w:rFonts w:ascii="Calibri Light" w:eastAsia="Calibri" w:hAnsi="Calibri Light" w:cs="Calibri Light"/>
        </w:rPr>
        <w:t>chr15:32019621-32445405 (ClinGen; hg19)</w:t>
      </w:r>
    </w:p>
    <w:p w14:paraId="6077E3E6" w14:textId="13D0077B" w:rsidR="008C4DD7" w:rsidRPr="000137B2" w:rsidRDefault="008C4DD7" w:rsidP="009B555C">
      <w:pPr>
        <w:pStyle w:val="Heading1"/>
        <w:tabs>
          <w:tab w:val="left" w:pos="333"/>
        </w:tabs>
      </w:pPr>
      <w:bookmarkStart w:id="101" w:name="_Toc84971451"/>
      <w:r w:rsidRPr="000137B2">
        <w:t xml:space="preserve">Primary CNV </w:t>
      </w:r>
      <w:fldSimple w:instr=" SEQ Primary_CNV \* ARABIC ">
        <w:r w:rsidR="00A360AB">
          <w:rPr>
            <w:noProof/>
          </w:rPr>
          <w:t>88</w:t>
        </w:r>
      </w:fldSimple>
      <w:r w:rsidRPr="000137B2">
        <w:t>: 15q14 (</w:t>
      </w:r>
      <w:r w:rsidRPr="002A0EDA">
        <w:t>MEIS2</w:t>
      </w:r>
      <w:r w:rsidRPr="000137B2">
        <w:t>)</w:t>
      </w:r>
      <w:bookmarkEnd w:id="101"/>
    </w:p>
    <w:p w14:paraId="2E4A27BC" w14:textId="5A0EDA59" w:rsidR="008C4DD7" w:rsidRPr="000137B2" w:rsidRDefault="00E1213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06DB6792" wp14:editId="460CF4AE">
                <wp:simplePos x="0" y="0"/>
                <wp:positionH relativeFrom="column">
                  <wp:posOffset>-167179</wp:posOffset>
                </wp:positionH>
                <wp:positionV relativeFrom="paragraph">
                  <wp:posOffset>2458835</wp:posOffset>
                </wp:positionV>
                <wp:extent cx="3456709" cy="415636"/>
                <wp:effectExtent l="0" t="0" r="10795" b="22860"/>
                <wp:wrapNone/>
                <wp:docPr id="213" name="Text Box 2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6709" cy="41563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BA3717A" w14:textId="77777777" w:rsidR="002F2009" w:rsidRPr="00E1213C" w:rsidRDefault="002F2009" w:rsidP="00E1213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E1213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Whole Region = Gambin P3:</w:t>
                            </w:r>
                            <w:r w:rsidRPr="00E1213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chr15:33894032-38659166 (hg19)</w:t>
                            </w:r>
                          </w:p>
                          <w:p w14:paraId="2845438B" w14:textId="77777777" w:rsidR="002F2009" w:rsidRPr="00E1213C" w:rsidRDefault="002F2009" w:rsidP="00E1213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E1213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Smaller Region = Gambin P6: </w:t>
                            </w:r>
                            <w:r w:rsidRPr="00E1213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5:36790702-37404359 (hg19)</w:t>
                            </w:r>
                          </w:p>
                          <w:p w14:paraId="44E3150F" w14:textId="77777777" w:rsidR="002F2009" w:rsidRPr="00E1213C" w:rsidRDefault="002F2009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DB6792" id="Text Box 213" o:spid="_x0000_s1043" type="#_x0000_t202" style="position:absolute;margin-left:-13.15pt;margin-top:193.6pt;width:272.2pt;height:32.75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" fillcolor="white [3201]" strokeweight=".5pt">
                <v:textbox>
                  <w:txbxContent>
                    <w:p w14:paraId="5BA3717A" w14:textId="77777777" w:rsidR="002F2009" w:rsidRPr="00E1213C" w:rsidRDefault="002F2009" w:rsidP="00E1213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E1213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Whole Region = Gambin P3:</w:t>
                      </w:r>
                      <w:r w:rsidRPr="00E1213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chr15:33894032-38659166 (hg19)</w:t>
                      </w:r>
                    </w:p>
                    <w:p w14:paraId="2845438B" w14:textId="77777777" w:rsidR="002F2009" w:rsidRPr="00E1213C" w:rsidRDefault="002F2009" w:rsidP="00E1213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E1213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Smaller Region = Gambin P6: </w:t>
                      </w:r>
                      <w:r w:rsidRPr="00E1213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5:36790702-37404359 (hg19)</w:t>
                      </w:r>
                    </w:p>
                    <w:p w14:paraId="44E3150F" w14:textId="77777777" w:rsidR="002F2009" w:rsidRPr="00E1213C" w:rsidRDefault="002F2009">
                      <w:pPr>
                        <w:rPr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8C4DD7" w:rsidRPr="000137B2">
        <w:rPr>
          <w:rFonts w:ascii="Calibri Light" w:hAnsi="Calibri Light" w:cs="Calibri Light"/>
          <w:i/>
          <w:iCs/>
        </w:rPr>
        <w:t>UCSC Genome Browser View of Reported CNVs:</w:t>
      </w:r>
      <w:r w:rsidR="008C4DD7" w:rsidRPr="000137B2">
        <w:rPr>
          <w:rFonts w:ascii="Calibri Light" w:hAnsi="Calibri Light" w:cs="Calibri Light"/>
          <w:noProof/>
        </w:rPr>
        <w:drawing>
          <wp:inline distT="0" distB="0" distL="0" distR="0" wp14:anchorId="708914F4" wp14:editId="765F80AD">
            <wp:extent cx="5334000" cy="2701573"/>
            <wp:effectExtent l="0" t="0" r="0" b="381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3"/>
                    <a:stretch>
                      <a:fillRect/>
                    </a:stretch>
                  </pic:blipFill>
                  <pic:spPr>
                    <a:xfrm>
                      <a:off x="0" y="0"/>
                      <a:ext cx="5425987" cy="27481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95B1C" w14:textId="59DDC909" w:rsidR="008D4B85" w:rsidRDefault="008D4B85" w:rsidP="009B555C">
      <w:pPr>
        <w:pStyle w:val="Heading1"/>
        <w:tabs>
          <w:tab w:val="left" w:pos="333"/>
        </w:tabs>
        <w:rPr>
          <w:rFonts w:ascii="Calibri Light" w:hAnsi="Calibri Light" w:cs="Calibri Light"/>
        </w:rPr>
      </w:pPr>
      <w:bookmarkStart w:id="102" w:name="_Toc84971452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89</w:t>
        </w:r>
      </w:fldSimple>
      <w:r>
        <w:t>:</w:t>
      </w:r>
      <w:r w:rsidR="00FB4649">
        <w:t xml:space="preserve"> </w:t>
      </w:r>
      <w:r>
        <w:t>15q15.3</w:t>
      </w:r>
      <w:bookmarkEnd w:id="102"/>
    </w:p>
    <w:p w14:paraId="3163F9B0" w14:textId="0A562315" w:rsidR="008D4B85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UCSC Genome Browser View of Reported CNVs:</w:t>
      </w:r>
    </w:p>
    <w:p w14:paraId="258C9ECB" w14:textId="3D7B01CA" w:rsidR="008D4B85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8D4B85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D569D45" wp14:editId="7DF51030">
            <wp:extent cx="6858000" cy="2705735"/>
            <wp:effectExtent l="0" t="0" r="0" b="0"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705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008211" w14:textId="1DBF8148" w:rsidR="008D4B85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 xml:space="preserve">Region (STRC to CATSPER2): </w:t>
      </w:r>
      <w:r w:rsidRPr="008D4B85">
        <w:rPr>
          <w:rFonts w:ascii="Calibri Light" w:hAnsi="Calibri Light" w:cs="Calibri Light"/>
        </w:rPr>
        <w:t>chr15:43891761-43941039 (hg19)</w:t>
      </w:r>
    </w:p>
    <w:p w14:paraId="5B4D1516" w14:textId="32B3603C" w:rsidR="008D4B85" w:rsidRDefault="008D4B85" w:rsidP="006163EF">
      <w:pPr>
        <w:pStyle w:val="ListParagraph"/>
        <w:numPr>
          <w:ilvl w:val="0"/>
          <w:numId w:val="34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 xml:space="preserve">STRC: </w:t>
      </w:r>
      <w:bookmarkStart w:id="103" w:name="_Hlk78371383"/>
      <w:r w:rsidRPr="008D4B85">
        <w:rPr>
          <w:rFonts w:ascii="Calibri Light" w:hAnsi="Calibri Light" w:cs="Calibri Light"/>
        </w:rPr>
        <w:t>chr15:43,891,761-43,910,998 (hg19)</w:t>
      </w:r>
      <w:bookmarkEnd w:id="103"/>
    </w:p>
    <w:p w14:paraId="7A57BB64" w14:textId="7FE7EB6B" w:rsidR="008D4B85" w:rsidRPr="008D4B85" w:rsidRDefault="008D4B85" w:rsidP="006163EF">
      <w:pPr>
        <w:pStyle w:val="ListParagraph"/>
        <w:numPr>
          <w:ilvl w:val="0"/>
          <w:numId w:val="34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 xml:space="preserve">CATSPER2: </w:t>
      </w:r>
      <w:r w:rsidRPr="008D4B85">
        <w:rPr>
          <w:rFonts w:ascii="Calibri Light" w:hAnsi="Calibri Light" w:cs="Calibri Light"/>
        </w:rPr>
        <w:t>chr15:43,922,772-43,941,039 (hg19)</w:t>
      </w:r>
    </w:p>
    <w:p w14:paraId="6E18C37A" w14:textId="3476910B" w:rsidR="008D4B85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43A73394" w14:textId="77777777" w:rsidR="008D4B85" w:rsidRPr="000137B2" w:rsidRDefault="008D4B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373E1DE3" w14:textId="23D89408" w:rsidR="008C4DD7" w:rsidRPr="000137B2" w:rsidRDefault="008C4DD7" w:rsidP="009B555C">
      <w:pPr>
        <w:pStyle w:val="Heading1"/>
        <w:tabs>
          <w:tab w:val="left" w:pos="333"/>
        </w:tabs>
        <w:rPr>
          <w:b/>
          <w:bCs/>
        </w:rPr>
      </w:pPr>
      <w:bookmarkStart w:id="104" w:name="_Toc84971453"/>
      <w:r w:rsidRPr="000137B2">
        <w:t xml:space="preserve">Primary CNV </w:t>
      </w:r>
      <w:fldSimple w:instr=" SEQ Primary_CNV \* ARABIC ">
        <w:r w:rsidR="00A360AB">
          <w:rPr>
            <w:noProof/>
          </w:rPr>
          <w:t>90</w:t>
        </w:r>
      </w:fldSimple>
      <w:r w:rsidRPr="000137B2">
        <w:t>: 15q21.1</w:t>
      </w:r>
      <w:r w:rsidR="0014546F" w:rsidRPr="000137B2">
        <w:t xml:space="preserve"> (FBN1)</w:t>
      </w:r>
      <w:bookmarkEnd w:id="104"/>
    </w:p>
    <w:p w14:paraId="1D5613EE" w14:textId="44D6349E" w:rsidR="005B3A75" w:rsidRPr="000137B2" w:rsidRDefault="005B3A7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Hilhorst-Hofstee 2011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IaWxob3JzdC1Ib2ZzdGVlPC9BdXRob3I+PFllYXI+MjAx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IaWxob3JzdC1Ib2ZzdGVlPC9BdXRob3I+PFllYXI+MjAx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72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 xml:space="preserve">: </w:t>
      </w:r>
    </w:p>
    <w:p w14:paraId="574BC8AA" w14:textId="67A999A4" w:rsidR="005B3A75" w:rsidRPr="000137B2" w:rsidRDefault="005B3A75" w:rsidP="009B555C">
      <w:pPr>
        <w:tabs>
          <w:tab w:val="left" w:pos="333"/>
        </w:tabs>
        <w:spacing w:after="0"/>
        <w:ind w:firstLine="72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4CAD1D1" wp14:editId="53365A81">
            <wp:extent cx="4907280" cy="3140659"/>
            <wp:effectExtent l="0" t="0" r="7620" b="317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5"/>
                    <a:stretch>
                      <a:fillRect/>
                    </a:stretch>
                  </pic:blipFill>
                  <pic:spPr>
                    <a:xfrm>
                      <a:off x="0" y="0"/>
                      <a:ext cx="4927179" cy="3153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95013" w14:textId="342D08A7" w:rsidR="005B3A75" w:rsidRPr="000137B2" w:rsidRDefault="005B3A7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Hilhorst-Hofstee P7 = </w:t>
      </w:r>
      <w:r w:rsidRPr="000137B2">
        <w:rPr>
          <w:rFonts w:ascii="Calibri Light" w:hAnsi="Calibri Light" w:cs="Calibri Light"/>
        </w:rPr>
        <w:t>chr15:46098636-47145902 (hg18)</w:t>
      </w:r>
    </w:p>
    <w:p w14:paraId="00CA4BF3" w14:textId="77777777" w:rsidR="00986568" w:rsidRDefault="005B3A7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FBN1: </w:t>
      </w:r>
      <w:r w:rsidRPr="000137B2">
        <w:rPr>
          <w:rFonts w:ascii="Calibri Light" w:hAnsi="Calibri Light" w:cs="Calibri Light"/>
        </w:rPr>
        <w:t>chr15:48700503-48937985 (hg19)</w:t>
      </w:r>
    </w:p>
    <w:p w14:paraId="5B9D40C5" w14:textId="6BD05C4D" w:rsidR="0014546F" w:rsidRPr="000137B2" w:rsidRDefault="0014546F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</w:p>
    <w:p w14:paraId="59DEC658" w14:textId="77777777" w:rsidR="00E1213C" w:rsidRDefault="00E1213C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76B5825C" w14:textId="25AC1937" w:rsidR="005B3A75" w:rsidRPr="000137B2" w:rsidRDefault="00126DCE" w:rsidP="009B555C">
      <w:pPr>
        <w:pStyle w:val="Heading1"/>
        <w:tabs>
          <w:tab w:val="left" w:pos="333"/>
        </w:tabs>
      </w:pPr>
      <w:bookmarkStart w:id="105" w:name="_Toc8497145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91</w:t>
        </w:r>
      </w:fldSimple>
      <w:r w:rsidRPr="000137B2">
        <w:t>: 15q24 (</w:t>
      </w:r>
      <w:r w:rsidRPr="002A0EDA">
        <w:t>Witteveen</w:t>
      </w:r>
      <w:r w:rsidRPr="000137B2">
        <w:t>-Kolk)</w:t>
      </w:r>
      <w:bookmarkEnd w:id="105"/>
    </w:p>
    <w:p w14:paraId="797D3F18" w14:textId="77777777" w:rsidR="0014546F" w:rsidRPr="000137B2" w:rsidRDefault="0014546F" w:rsidP="009B555C">
      <w:pPr>
        <w:tabs>
          <w:tab w:val="left" w:pos="333"/>
        </w:tabs>
        <w:spacing w:after="0"/>
        <w:contextualSpacing/>
        <w:rPr>
          <w:rFonts w:ascii="Calibri Light" w:hAnsi="Calibri Light"/>
          <w:i/>
          <w:iCs/>
        </w:rPr>
        <w:sectPr w:rsidR="0014546F" w:rsidRPr="000137B2" w:rsidSect="001274F2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EDA8809" w14:textId="21E73E3E" w:rsidR="0014546F" w:rsidRPr="000137B2" w:rsidRDefault="0014546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4 of El-Hattab 2009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FbC1IYXR0YWI8L0F1dGhvcj48WWVhcj4yMDA5PC9ZZWFy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FbC1IYXR0YWI8L0F1dGhvcj48WWVhcj4yMDA5PC9ZZWFy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73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34533D47" w14:textId="2FFEB68B" w:rsidR="0014546F" w:rsidRPr="000137B2" w:rsidRDefault="0014546F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hAnsi="Calibri Light"/>
          <w:i/>
          <w:iCs/>
          <w:noProof/>
        </w:rPr>
        <w:drawing>
          <wp:inline distT="0" distB="0" distL="0" distR="0" wp14:anchorId="36E5A91A" wp14:editId="238CC7E7">
            <wp:extent cx="6086459" cy="3310467"/>
            <wp:effectExtent l="0" t="0" r="0" b="4445"/>
            <wp:docPr id="259" name="Picture 2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6"/>
                    <a:stretch>
                      <a:fillRect/>
                    </a:stretch>
                  </pic:blipFill>
                  <pic:spPr>
                    <a:xfrm>
                      <a:off x="0" y="0"/>
                      <a:ext cx="6264613" cy="34073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67805" w14:textId="196AF684" w:rsidR="0014546F" w:rsidRPr="000137B2" w:rsidRDefault="00AB23C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5DF2B9B0" wp14:editId="1FDFBE4F">
                <wp:simplePos x="0" y="0"/>
                <wp:positionH relativeFrom="column">
                  <wp:posOffset>3285914</wp:posOffset>
                </wp:positionH>
                <wp:positionV relativeFrom="paragraph">
                  <wp:posOffset>-67310</wp:posOffset>
                </wp:positionV>
                <wp:extent cx="4105063" cy="4699000"/>
                <wp:effectExtent l="0" t="0" r="0" b="6350"/>
                <wp:wrapNone/>
                <wp:docPr id="262" name="Text Box 2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05063" cy="4699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D030953" w14:textId="77777777" w:rsidR="002F2009" w:rsidRDefault="002F2009" w:rsidP="00AB23C4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</w:rPr>
                            </w:pPr>
                            <w:r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</w:rPr>
                              <w:t>UCSC Genome Browser View of Reported Patients:</w:t>
                            </w:r>
                          </w:p>
                          <w:p w14:paraId="288993B7" w14:textId="77777777" w:rsidR="002F2009" w:rsidRDefault="002F2009" w:rsidP="00AB23C4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</w:rPr>
                            </w:pPr>
                            <w:r w:rsidRPr="00AB23C4">
                              <w:rPr>
                                <w:rFonts w:ascii="Calibri Light" w:eastAsia="Calibri" w:hAnsi="Calibri Light" w:cs="Calibri Light"/>
                                <w:i/>
                                <w:iCs/>
                                <w:noProof/>
                              </w:rPr>
                              <w:drawing>
                                <wp:inline distT="0" distB="0" distL="0" distR="0" wp14:anchorId="40F48FF3" wp14:editId="01432729">
                                  <wp:extent cx="3657600" cy="1903984"/>
                                  <wp:effectExtent l="0" t="0" r="0" b="1270"/>
                                  <wp:docPr id="46" name="Picture 4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3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674385" cy="191272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7C35E3D" w14:textId="77777777" w:rsidR="002F2009" w:rsidRDefault="002F2009" w:rsidP="00CD28D6">
                            <w:pPr>
                              <w:spacing w:after="0"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</w:p>
                          <w:p w14:paraId="2127E66F" w14:textId="79FD5C1B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ClinGen Regions:</w:t>
                            </w:r>
                          </w:p>
                          <w:p w14:paraId="509B1341" w14:textId="1024EC65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AC: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963715-75508312 (hg19)</w:t>
                            </w:r>
                          </w:p>
                          <w:p w14:paraId="206A2AF7" w14:textId="183BD829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AD:</w:t>
                            </w:r>
                            <w:r w:rsidRPr="00CD28D6">
                              <w:rPr>
                                <w:rFonts w:ascii="Calibri Light" w:eastAsia="Calibri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963715-75972909 (hg19)</w:t>
                            </w:r>
                          </w:p>
                          <w:p w14:paraId="67558C98" w14:textId="1A8F1D27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CD: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chr15:75631787-75972909 (hg19)</w:t>
                            </w:r>
                          </w:p>
                          <w:p w14:paraId="1BC3E2FA" w14:textId="44E73F20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</w:p>
                          <w:p w14:paraId="766D9234" w14:textId="348B8192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DECIPHER Regions:</w:t>
                            </w:r>
                          </w:p>
                          <w:p w14:paraId="04718E1A" w14:textId="58088714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BD: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chr15:74120302-75680570 (GRCh38)</w:t>
                            </w:r>
                          </w:p>
                          <w:p w14:paraId="38F09B9C" w14:textId="018E6EFE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</w:p>
                          <w:p w14:paraId="5044A60B" w14:textId="705477F2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El-Hattab Regions:</w:t>
                            </w:r>
                          </w:p>
                          <w:p w14:paraId="19C0E0F3" w14:textId="6CD03834" w:rsidR="002F2009" w:rsidRPr="00CD28D6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BE = Patients 1,2: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252000-75937000 (hg18)</w:t>
                            </w:r>
                          </w:p>
                          <w:p w14:paraId="1BACEEC6" w14:textId="76217DA8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15q2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4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DE = Patients 6,7: </w:t>
                            </w:r>
                            <w:r w:rsidRPr="00CD28D6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3858160-75969880 (hg18)</w:t>
                            </w:r>
                          </w:p>
                          <w:p w14:paraId="6D1C0FF9" w14:textId="717E09D4" w:rsidR="002F2009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</w:p>
                          <w:p w14:paraId="0B4BEF79" w14:textId="5E486F6E" w:rsidR="002F2009" w:rsidRPr="00AB23C4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15q24 AB: </w:t>
                            </w:r>
                            <w:r w:rsidRPr="00AB23C4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15:72963971-74343898 (hg19)</w:t>
                            </w:r>
                          </w:p>
                          <w:p w14:paraId="2D84C991" w14:textId="6DB87F4E" w:rsidR="002F2009" w:rsidRPr="00196248" w:rsidRDefault="002F2009" w:rsidP="00CD28D6">
                            <w:pPr>
                              <w:spacing w:after="0"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196248"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SIN3A:</w:t>
                            </w:r>
                            <w:r>
                              <w:rPr>
                                <w:rFonts w:ascii="Calibri Light" w:eastAsia="Times New Roman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196248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chr15:75661720-75744087 (hg19)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F2B9B0" id="Text Box 262" o:spid="_x0000_s1044" type="#_x0000_t202" style="position:absolute;margin-left:258.75pt;margin-top:-5.3pt;width:323.25pt;height:370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" fillcolor="white [3201]" stroked="f" strokeweight=".5pt">
                <v:textbox>
                  <w:txbxContent>
                    <w:p w14:paraId="6D030953" w14:textId="77777777" w:rsidR="002F2009" w:rsidRDefault="002F2009" w:rsidP="00AB23C4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i/>
                          <w:iCs/>
                        </w:rPr>
                      </w:pPr>
                      <w:r>
                        <w:rPr>
                          <w:rFonts w:ascii="Calibri Light" w:eastAsia="Calibri" w:hAnsi="Calibri Light" w:cs="Calibri Light"/>
                          <w:i/>
                          <w:iCs/>
                        </w:rPr>
                        <w:t>UCSC Genome Browser View of Reported Patients:</w:t>
                      </w:r>
                    </w:p>
                    <w:p w14:paraId="288993B7" w14:textId="77777777" w:rsidR="002F2009" w:rsidRDefault="002F2009" w:rsidP="00AB23C4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Calibri" w:hAnsi="Calibri Light" w:cs="Calibri Light"/>
                          <w:i/>
                          <w:iCs/>
                        </w:rPr>
                      </w:pPr>
                      <w:r w:rsidRPr="00AB23C4">
                        <w:rPr>
                          <w:rFonts w:ascii="Calibri Light" w:eastAsia="Calibri" w:hAnsi="Calibri Light" w:cs="Calibri Light"/>
                          <w:i/>
                          <w:iCs/>
                          <w:noProof/>
                        </w:rPr>
                        <w:drawing>
                          <wp:inline distT="0" distB="0" distL="0" distR="0" wp14:anchorId="40F48FF3" wp14:editId="01432729">
                            <wp:extent cx="3657600" cy="1903984"/>
                            <wp:effectExtent l="0" t="0" r="0" b="1270"/>
                            <wp:docPr id="46" name="Picture 4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674385" cy="191272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7C35E3D" w14:textId="77777777" w:rsidR="002F2009" w:rsidRDefault="002F2009" w:rsidP="00CD28D6">
                      <w:pPr>
                        <w:spacing w:after="0"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</w:p>
                    <w:p w14:paraId="2127E66F" w14:textId="79FD5C1B" w:rsidR="002F2009" w:rsidRPr="00CD28D6" w:rsidRDefault="002F2009" w:rsidP="00CD28D6">
                      <w:pPr>
                        <w:spacing w:after="0"/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ClinGen Regions:</w:t>
                      </w:r>
                    </w:p>
                    <w:p w14:paraId="509B1341" w14:textId="1024EC65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AC:</w:t>
                      </w:r>
                      <w:r w:rsidRPr="00CD28D6">
                        <w:rPr>
                          <w:rFonts w:ascii="Calibri Light" w:eastAsia="Calibri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963715-75508312 (hg19)</w:t>
                      </w:r>
                    </w:p>
                    <w:p w14:paraId="206A2AF7" w14:textId="183BD829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Calibri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AD:</w:t>
                      </w:r>
                      <w:r w:rsidRPr="00CD28D6">
                        <w:rPr>
                          <w:rFonts w:ascii="Calibri Light" w:eastAsia="Calibri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963715-75972909 (hg19)</w:t>
                      </w:r>
                    </w:p>
                    <w:p w14:paraId="67558C98" w14:textId="1A8F1D27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CD: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chr15:75631787-75972909 (hg19)</w:t>
                      </w:r>
                    </w:p>
                    <w:p w14:paraId="1BC3E2FA" w14:textId="44E73F20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</w:p>
                    <w:p w14:paraId="766D9234" w14:textId="348B8192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DECIPHER Regions:</w:t>
                      </w:r>
                    </w:p>
                    <w:p w14:paraId="04718E1A" w14:textId="58088714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BD: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chr15:74120302-75680570 (GRCh38)</w:t>
                      </w:r>
                    </w:p>
                    <w:p w14:paraId="38F09B9C" w14:textId="018E6EFE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</w:p>
                    <w:p w14:paraId="5044A60B" w14:textId="705477F2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El-Hattab Regions:</w:t>
                      </w:r>
                    </w:p>
                    <w:p w14:paraId="19C0E0F3" w14:textId="6CD03834" w:rsidR="002F2009" w:rsidRPr="00CD28D6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BE = Patients 1,2: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252000-75937000 (hg18)</w:t>
                      </w:r>
                    </w:p>
                    <w:p w14:paraId="1BACEEC6" w14:textId="76217DA8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15q2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4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DE = Patients 6,7: </w:t>
                      </w:r>
                      <w:r w:rsidRPr="00CD28D6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3858160-75969880 (hg18)</w:t>
                      </w:r>
                    </w:p>
                    <w:p w14:paraId="6D1C0FF9" w14:textId="717E09D4" w:rsidR="002F2009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</w:p>
                    <w:p w14:paraId="0B4BEF79" w14:textId="5E486F6E" w:rsidR="002F2009" w:rsidRPr="00AB23C4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15q24 AB: </w:t>
                      </w:r>
                      <w:r w:rsidRPr="00AB23C4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15:72963971-74343898 (hg19)</w:t>
                      </w:r>
                    </w:p>
                    <w:p w14:paraId="2D84C991" w14:textId="6DB87F4E" w:rsidR="002F2009" w:rsidRPr="00196248" w:rsidRDefault="002F2009" w:rsidP="00CD28D6">
                      <w:pPr>
                        <w:spacing w:after="0"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196248"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>SIN3A:</w:t>
                      </w:r>
                      <w:r>
                        <w:rPr>
                          <w:rFonts w:ascii="Calibri Light" w:eastAsia="Times New Roman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  <w:r w:rsidRPr="00196248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chr15:75661720-75744087 (hg19) </w:t>
                      </w:r>
                    </w:p>
                  </w:txbxContent>
                </v:textbox>
              </v:shape>
            </w:pict>
          </mc:Fallback>
        </mc:AlternateContent>
      </w:r>
      <w:r w:rsidR="0014546F" w:rsidRPr="000137B2">
        <w:rPr>
          <w:rFonts w:ascii="Calibri Light" w:eastAsia="Calibri" w:hAnsi="Calibri Light" w:cs="Calibri Light"/>
          <w:i/>
          <w:iCs/>
        </w:rPr>
        <w:t>Figure 1 of Liu 2020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Liu&lt;/Author&gt;&lt;Year&gt;2020&lt;/Year&gt;&lt;RecNum&gt;204&lt;/RecNum&gt;&lt;DisplayText&gt;[74]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74]</w:t>
      </w:r>
      <w:r w:rsidR="00E6791B" w:rsidRPr="000137B2">
        <w:rPr>
          <w:rFonts w:ascii="Calibri Light" w:eastAsia="Calibri" w:hAnsi="Calibri Light" w:cs="Calibri Light"/>
          <w:i/>
          <w:iCs/>
        </w:rPr>
        <w:fldChar w:fldCharType="end"/>
      </w:r>
      <w:r w:rsidR="0014546F" w:rsidRPr="000137B2">
        <w:rPr>
          <w:rFonts w:ascii="Calibri Light" w:eastAsia="Calibri" w:hAnsi="Calibri Light" w:cs="Calibri Light"/>
          <w:i/>
          <w:iCs/>
        </w:rPr>
        <w:t>:</w:t>
      </w:r>
    </w:p>
    <w:p w14:paraId="44A01339" w14:textId="5B9CBE44" w:rsidR="00CF3A55" w:rsidRDefault="00126DCE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58F58CFF" wp14:editId="1D955D77">
            <wp:extent cx="3192780" cy="4301285"/>
            <wp:effectExtent l="0" t="0" r="7620" b="444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6309" cy="4346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E8178E" w14:textId="38DC7DA0" w:rsidR="00986568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</w:p>
    <w:p w14:paraId="154D7802" w14:textId="1D4B974A" w:rsidR="00E1213C" w:rsidRDefault="00E1213C">
      <w:r>
        <w:br w:type="page"/>
      </w:r>
    </w:p>
    <w:p w14:paraId="09D2F575" w14:textId="27B6EE1E" w:rsidR="003502E2" w:rsidRPr="003502E2" w:rsidRDefault="003502E2" w:rsidP="003502E2">
      <w:pPr>
        <w:pStyle w:val="Heading1"/>
        <w:tabs>
          <w:tab w:val="left" w:pos="333"/>
        </w:tabs>
        <w:rPr>
          <w:rFonts w:ascii="Calibri Light" w:eastAsia="Calibri" w:hAnsi="Calibri Light" w:cs="Calibri Light"/>
        </w:rPr>
      </w:pPr>
      <w:bookmarkStart w:id="106" w:name="_Toc84971455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92</w:t>
        </w:r>
      </w:fldSimple>
      <w:r>
        <w:t>: 15q25</w:t>
      </w:r>
      <w:bookmarkEnd w:id="106"/>
    </w:p>
    <w:p w14:paraId="77F7C114" w14:textId="7729A0D8" w:rsidR="003502E2" w:rsidRPr="003502E2" w:rsidRDefault="003502E2" w:rsidP="003502E2">
      <w:pPr>
        <w:spacing w:after="0"/>
        <w:rPr>
          <w:rFonts w:ascii="Calibri Light" w:hAnsi="Calibri Light"/>
          <w:i/>
          <w:iCs/>
        </w:rPr>
      </w:pPr>
      <w:r w:rsidRPr="003502E2">
        <w:rPr>
          <w:rFonts w:ascii="Calibri Light" w:hAnsi="Calibri Light"/>
          <w:i/>
          <w:iCs/>
        </w:rPr>
        <w:t>Figure 1F of Doelken 2013</w: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Eb2Vsa2VuPC9BdXRob3I+PFllYXI+MjAxMzwvWWVhcj48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yMTgtMjQ8L3BhZ2VzPjx2b2x1bWU+MTYxYTwvdm9sdW1lPjxudW1iZXI+MTwv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</w:fldData>
        </w:fldChar>
      </w:r>
      <w:r w:rsidR="00FB2DDC">
        <w:rPr>
          <w:rFonts w:ascii="Calibri Light" w:hAnsi="Calibri Light"/>
          <w:i/>
          <w:iCs/>
        </w:rPr>
        <w:instrText xml:space="preserve"> ADDIN EN.CITE </w:instrTex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Eb2Vsa2VuPC9BdXRob3I+PFllYXI+MjAxMzwvWWVhcj48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yMTgtMjQ8L3BhZ2VzPjx2b2x1bWU+MTYxYTwvdm9sdW1lPjxudW1iZXI+MTwv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</w:fldData>
        </w:fldChar>
      </w:r>
      <w:r w:rsidR="00FB2DDC">
        <w:rPr>
          <w:rFonts w:ascii="Calibri Light" w:hAnsi="Calibri Light"/>
          <w:i/>
          <w:iCs/>
        </w:rPr>
        <w:instrText xml:space="preserve"> ADDIN EN.CITE.DATA </w:instrText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end"/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75]</w:t>
      </w:r>
      <w:r w:rsidR="00FB2DDC">
        <w:rPr>
          <w:rFonts w:ascii="Calibri Light" w:hAnsi="Calibri Light"/>
          <w:i/>
          <w:iCs/>
        </w:rPr>
        <w:fldChar w:fldCharType="end"/>
      </w:r>
    </w:p>
    <w:p w14:paraId="5EEE63DC" w14:textId="443D0516" w:rsidR="003502E2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  <w:r w:rsidRPr="003502E2">
        <w:rPr>
          <w:rFonts w:ascii="Calibri Light" w:eastAsiaTheme="majorEastAsia" w:hAnsi="Calibri Light" w:cstheme="majorBidi"/>
          <w:i/>
          <w:iCs/>
          <w:noProof/>
        </w:rPr>
        <w:drawing>
          <wp:inline distT="0" distB="0" distL="0" distR="0" wp14:anchorId="3D06F088" wp14:editId="77617C0D">
            <wp:extent cx="5515629" cy="4052455"/>
            <wp:effectExtent l="0" t="0" r="0" b="5715"/>
            <wp:docPr id="220" name="Picture 2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9"/>
                    <a:stretch>
                      <a:fillRect/>
                    </a:stretch>
                  </pic:blipFill>
                  <pic:spPr>
                    <a:xfrm>
                      <a:off x="0" y="0"/>
                      <a:ext cx="5526268" cy="4060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907D6" w14:textId="59AE6EC1" w:rsidR="003502E2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  <w:r w:rsidRPr="003502E2">
        <w:rPr>
          <w:rFonts w:ascii="Calibri Light" w:eastAsiaTheme="majorEastAsia" w:hAnsi="Calibri Light" w:cstheme="majorBidi"/>
          <w:i/>
          <w:iCs/>
          <w:noProof/>
        </w:rPr>
        <w:drawing>
          <wp:inline distT="0" distB="0" distL="0" distR="0" wp14:anchorId="13DBB609" wp14:editId="0C3B367F">
            <wp:extent cx="6858000" cy="2689225"/>
            <wp:effectExtent l="0" t="0" r="0" b="0"/>
            <wp:docPr id="289" name="Picture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8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BD5C4" w14:textId="4DDF7B77" w:rsidR="003502E2" w:rsidRPr="003502E2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</w:p>
    <w:p w14:paraId="62BB2445" w14:textId="7DB09C90" w:rsidR="003502E2" w:rsidRPr="003502E2" w:rsidRDefault="003502E2" w:rsidP="003502E2">
      <w:pPr>
        <w:spacing w:after="0"/>
        <w:rPr>
          <w:rFonts w:ascii="Calibri Light" w:eastAsiaTheme="majorEastAsia" w:hAnsi="Calibri Light" w:cstheme="majorBidi"/>
          <w:b/>
          <w:bCs/>
        </w:rPr>
      </w:pPr>
      <w:r w:rsidRPr="003502E2">
        <w:rPr>
          <w:rFonts w:ascii="Calibri Light" w:eastAsiaTheme="majorEastAsia" w:hAnsi="Calibri Light" w:cstheme="majorBidi"/>
          <w:b/>
          <w:bCs/>
        </w:rPr>
        <w:t xml:space="preserve">Whole </w:t>
      </w:r>
      <w:r>
        <w:rPr>
          <w:rFonts w:ascii="Calibri Light" w:eastAsiaTheme="majorEastAsia" w:hAnsi="Calibri Light" w:cstheme="majorBidi"/>
          <w:b/>
          <w:bCs/>
        </w:rPr>
        <w:t xml:space="preserve">Region = </w:t>
      </w:r>
      <w:r w:rsidRPr="003502E2">
        <w:rPr>
          <w:rFonts w:ascii="Calibri Light" w:hAnsi="Calibri Light"/>
          <w:b/>
          <w:bCs/>
        </w:rPr>
        <w:t>ClinGen Distal + Proximal</w:t>
      </w:r>
      <w:r w:rsidRPr="003502E2">
        <w:rPr>
          <w:rFonts w:ascii="Calibri Light" w:eastAsiaTheme="majorEastAsia" w:hAnsi="Calibri Light" w:cstheme="majorBidi"/>
          <w:b/>
          <w:bCs/>
        </w:rPr>
        <w:t xml:space="preserve">: </w:t>
      </w:r>
      <w:r w:rsidRPr="003502E2">
        <w:rPr>
          <w:rFonts w:ascii="Calibri Light" w:eastAsiaTheme="majorEastAsia" w:hAnsi="Calibri Light" w:cstheme="majorBidi"/>
        </w:rPr>
        <w:t>chr15:83213988-85713001</w:t>
      </w:r>
      <w:r>
        <w:rPr>
          <w:rFonts w:ascii="Calibri Light" w:eastAsiaTheme="majorEastAsia" w:hAnsi="Calibri Light" w:cstheme="majorBidi"/>
        </w:rPr>
        <w:t xml:space="preserve"> (hg19)</w:t>
      </w:r>
    </w:p>
    <w:p w14:paraId="1B43CF90" w14:textId="5AA59D41" w:rsidR="003502E2" w:rsidRPr="003502E2" w:rsidRDefault="003502E2" w:rsidP="003502E2">
      <w:pPr>
        <w:spacing w:after="0"/>
        <w:rPr>
          <w:rFonts w:ascii="Calibri Light" w:eastAsiaTheme="majorEastAsia" w:hAnsi="Calibri Light" w:cstheme="majorBidi"/>
          <w:b/>
          <w:bCs/>
        </w:rPr>
      </w:pPr>
      <w:r>
        <w:rPr>
          <w:rFonts w:ascii="Calibri Light" w:eastAsiaTheme="majorEastAsia" w:hAnsi="Calibri Light" w:cstheme="majorBidi"/>
          <w:b/>
          <w:bCs/>
        </w:rPr>
        <w:t xml:space="preserve">Proximal SRO (ClinGen): </w:t>
      </w:r>
      <w:r w:rsidRPr="003502E2">
        <w:rPr>
          <w:rFonts w:ascii="Calibri Light" w:eastAsiaTheme="majorEastAsia" w:hAnsi="Calibri Light" w:cstheme="majorBidi"/>
        </w:rPr>
        <w:t>chr15:83213988-84714733 (hg19)</w:t>
      </w:r>
    </w:p>
    <w:p w14:paraId="0CFB9C8C" w14:textId="55BD5129" w:rsidR="003502E2" w:rsidRPr="003502E2" w:rsidRDefault="003502E2" w:rsidP="003502E2">
      <w:pPr>
        <w:spacing w:after="0"/>
        <w:rPr>
          <w:rFonts w:ascii="Calibri Light" w:eastAsiaTheme="majorEastAsia" w:hAnsi="Calibri Light" w:cstheme="majorBidi"/>
          <w:i/>
          <w:iCs/>
        </w:rPr>
      </w:pPr>
      <w:r>
        <w:rPr>
          <w:rFonts w:ascii="Calibri Light" w:eastAsiaTheme="majorEastAsia" w:hAnsi="Calibri Light" w:cstheme="majorBidi"/>
          <w:b/>
          <w:bCs/>
        </w:rPr>
        <w:t xml:space="preserve">Distal SRO (ClinGen): </w:t>
      </w:r>
      <w:r w:rsidRPr="003502E2">
        <w:rPr>
          <w:rFonts w:ascii="Calibri Light" w:eastAsiaTheme="majorEastAsia" w:hAnsi="Calibri Light" w:cstheme="majorBidi"/>
        </w:rPr>
        <w:t>chr15:85139652-85713001 (hg19)</w:t>
      </w:r>
    </w:p>
    <w:p w14:paraId="3C0F8899" w14:textId="77777777" w:rsidR="00DA73A4" w:rsidRDefault="00DA73A4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7DCC3132" w14:textId="2DF0A10B" w:rsidR="00986568" w:rsidRDefault="00986568" w:rsidP="009B555C">
      <w:pPr>
        <w:pStyle w:val="Heading1"/>
        <w:tabs>
          <w:tab w:val="left" w:pos="333"/>
        </w:tabs>
        <w:rPr>
          <w:rFonts w:ascii="Calibri Light" w:eastAsia="Calibri" w:hAnsi="Calibri Light" w:cs="Calibri Light"/>
        </w:rPr>
      </w:pPr>
      <w:bookmarkStart w:id="107" w:name="_Toc84971456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93</w:t>
        </w:r>
      </w:fldSimple>
      <w:r>
        <w:t>: 15q26</w:t>
      </w:r>
      <w:bookmarkEnd w:id="107"/>
    </w:p>
    <w:p w14:paraId="209BCA50" w14:textId="3F25E9E2" w:rsidR="00986568" w:rsidRPr="00986568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86568">
        <w:rPr>
          <w:rFonts w:ascii="Calibri Light" w:eastAsia="Calibri" w:hAnsi="Calibri Light" w:cs="Calibri Light"/>
          <w:i/>
          <w:iCs/>
        </w:rPr>
        <w:t>UCSC Genome Browser View of Reported CNVs:</w:t>
      </w:r>
    </w:p>
    <w:p w14:paraId="2C8A5F6A" w14:textId="0178182C" w:rsidR="00986568" w:rsidRPr="00986568" w:rsidRDefault="0035357D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2B527D90" wp14:editId="1A849B53">
            <wp:extent cx="6035040" cy="2665084"/>
            <wp:effectExtent l="0" t="0" r="3810" b="254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2118" cy="2677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855AA" w14:textId="6E83F088" w:rsidR="00986568" w:rsidRPr="00986568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86568">
        <w:rPr>
          <w:rFonts w:ascii="Calibri Light" w:eastAsia="Calibri" w:hAnsi="Calibri Light" w:cs="Calibri Light"/>
          <w:b/>
          <w:bCs/>
        </w:rPr>
        <w:t>Whole Region:</w:t>
      </w:r>
      <w:r w:rsidRPr="00986568">
        <w:rPr>
          <w:rFonts w:ascii="Calibri Light" w:eastAsia="Times New Roman" w:hAnsi="Calibri Light" w:cs="Calibri Light"/>
        </w:rPr>
        <w:t xml:space="preserve"> chr15:84151101-100276767 (hg18)</w:t>
      </w:r>
    </w:p>
    <w:p w14:paraId="4D5EBC9C" w14:textId="6873BD4D" w:rsidR="00986568" w:rsidRPr="00986568" w:rsidRDefault="00986568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</w:rPr>
      </w:pPr>
      <w:r w:rsidRPr="00986568">
        <w:rPr>
          <w:rFonts w:ascii="Calibri Light" w:eastAsia="Calibri" w:hAnsi="Calibri Light" w:cs="Calibri Light"/>
          <w:b/>
          <w:bCs/>
        </w:rPr>
        <w:t xml:space="preserve">DECIPHER Coordinates: </w:t>
      </w:r>
      <w:r w:rsidRPr="00986568">
        <w:rPr>
          <w:rFonts w:ascii="Calibri Light" w:eastAsia="Times New Roman" w:hAnsi="Calibri Light" w:cs="Calibri Light"/>
        </w:rPr>
        <w:t>chr15:98814741-101981189 (GRCh38)</w:t>
      </w:r>
    </w:p>
    <w:p w14:paraId="599ED677" w14:textId="01FFA142" w:rsidR="00953243" w:rsidRDefault="00953243" w:rsidP="009B555C">
      <w:pPr>
        <w:pStyle w:val="Heading1"/>
        <w:tabs>
          <w:tab w:val="left" w:pos="333"/>
        </w:tabs>
        <w:rPr>
          <w:rFonts w:ascii="Calibri Light" w:eastAsia="Calibri" w:hAnsi="Calibri Light" w:cs="Calibri Light"/>
          <w:b/>
          <w:bCs/>
          <w:i/>
          <w:iCs/>
        </w:rPr>
      </w:pPr>
      <w:bookmarkStart w:id="108" w:name="_Toc84971457"/>
      <w:r>
        <w:t xml:space="preserve">Primary CNV </w:t>
      </w:r>
      <w:fldSimple w:instr=" SEQ Primary_CNV \* ARABIC ">
        <w:r w:rsidR="00A360AB">
          <w:rPr>
            <w:noProof/>
          </w:rPr>
          <w:t>94</w:t>
        </w:r>
      </w:fldSimple>
      <w:r>
        <w:t>: 16p13.3</w:t>
      </w:r>
      <w:bookmarkEnd w:id="108"/>
    </w:p>
    <w:p w14:paraId="28F7E094" w14:textId="7210C3C1" w:rsidR="00953243" w:rsidRPr="00953243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53243">
        <w:rPr>
          <w:rFonts w:ascii="Calibri Light" w:eastAsia="Calibri" w:hAnsi="Calibri Light" w:cs="Calibri Light"/>
          <w:i/>
          <w:iCs/>
        </w:rPr>
        <w:t>Figure 2 of Oyazato 2011</w:t>
      </w:r>
      <w:r w:rsidR="0086625B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PeWF6YXRvPC9BdXRob3I+PFllYXI+MjAxMTwvWWVhcj48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eastAsia="Calibri" w:hAnsi="Calibri Light" w:cs="Calibri Light"/>
          <w:i/>
          <w:iCs/>
        </w:rPr>
        <w:fldChar w:fldCharType="begin">
          <w:fldData xml:space="preserve">PEVuZE5vdGU+PENpdGU+PEF1dGhvcj5PeWF6YXRvPC9BdXRob3I+PFllYXI+MjAxMTwvWWVhcj48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</w:fldData>
        </w:fldChar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eastAsia="Calibri" w:hAnsi="Calibri Light" w:cs="Calibri Light"/>
          <w:i/>
          <w:iCs/>
        </w:rPr>
      </w:r>
      <w:r w:rsidR="00FB2DDC">
        <w:rPr>
          <w:rFonts w:ascii="Calibri Light" w:eastAsia="Calibri" w:hAnsi="Calibri Light" w:cs="Calibri Light"/>
          <w:i/>
          <w:iCs/>
        </w:rPr>
        <w:fldChar w:fldCharType="end"/>
      </w:r>
      <w:r w:rsidR="0086625B">
        <w:rPr>
          <w:rFonts w:ascii="Calibri Light" w:eastAsia="Calibri" w:hAnsi="Calibri Light" w:cs="Calibri Light"/>
          <w:i/>
          <w:iCs/>
        </w:rPr>
      </w:r>
      <w:r w:rsidR="0086625B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76]</w:t>
      </w:r>
      <w:r w:rsidR="0086625B">
        <w:rPr>
          <w:rFonts w:ascii="Calibri Light" w:eastAsia="Calibri" w:hAnsi="Calibri Light" w:cs="Calibri Light"/>
          <w:i/>
          <w:iCs/>
        </w:rPr>
        <w:fldChar w:fldCharType="end"/>
      </w:r>
      <w:r w:rsidRPr="00953243">
        <w:rPr>
          <w:rFonts w:ascii="Calibri Light" w:eastAsia="Calibri" w:hAnsi="Calibri Light" w:cs="Calibri Light"/>
          <w:i/>
          <w:iCs/>
        </w:rPr>
        <w:t>:</w:t>
      </w:r>
    </w:p>
    <w:p w14:paraId="5D21903B" w14:textId="0E6D98F8" w:rsidR="00953243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  <w:r w:rsidRPr="00953243">
        <w:rPr>
          <w:rFonts w:ascii="Calibri Light" w:eastAsia="Calibri" w:hAnsi="Calibri Light" w:cs="Calibri Light"/>
          <w:b/>
          <w:bCs/>
          <w:i/>
          <w:iCs/>
          <w:noProof/>
        </w:rPr>
        <w:drawing>
          <wp:inline distT="0" distB="0" distL="0" distR="0" wp14:anchorId="7EDCF025" wp14:editId="4AE08AB8">
            <wp:extent cx="6858000" cy="4586605"/>
            <wp:effectExtent l="0" t="0" r="0" b="4445"/>
            <wp:docPr id="287" name="Picture 2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586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21F63" w14:textId="1312ACF6" w:rsidR="00953243" w:rsidRPr="00953243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953243">
        <w:rPr>
          <w:rFonts w:ascii="Calibri Light" w:eastAsia="Calibri" w:hAnsi="Calibri Light" w:cs="Calibri Light"/>
          <w:i/>
          <w:iCs/>
        </w:rPr>
        <w:t>Figure 2A of Osumi 2020</w:t>
      </w:r>
      <w:r w:rsidR="0086625B">
        <w:rPr>
          <w:rFonts w:ascii="Calibri Light" w:eastAsia="Calibri" w:hAnsi="Calibri Light" w:cs="Calibri Light"/>
          <w:i/>
          <w:iCs/>
        </w:rPr>
        <w:fldChar w:fldCharType="begin"/>
      </w:r>
      <w:r w:rsidR="00FB2DDC">
        <w:rPr>
          <w:rFonts w:ascii="Calibri Light" w:eastAsia="Calibri" w:hAnsi="Calibri Light" w:cs="Calibri Light"/>
          <w:i/>
          <w:iCs/>
        </w:rPr>
        <w:instrText xml:space="preserve"> ADDIN EN.CITE &lt;EndNote&gt;&lt;Cite&gt;&lt;Author&gt;Osumi&lt;/Author&gt;&lt;Year&gt;2020&lt;/Year&gt;&lt;RecNum&gt;643&lt;/RecNum&gt;&lt;DisplayText&gt;[77]&lt;/DisplayText&gt;&lt;record&gt;&lt;rec-number&gt;643&lt;/rec-number&gt;&lt;foreign-keys&gt;&lt;key app="EN" db-id="p9wv00a5yez0v1et5awv9pfoepd0x5dtwwpt" timestamp="1626990389"&gt;643&lt;/key&gt;&lt;/foreign-keys&gt;&lt;ref-type name="Journal Article"&gt;17&lt;/ref-type&gt;&lt;contributors&gt;&lt;authors&gt;&lt;author&gt;Osumi, Keita&lt;/author&gt;&lt;author&gt;Suga, Kenichi&lt;/author&gt;&lt;author&gt;Ono, Akemi&lt;/author&gt;&lt;author&gt;Goji, Aya&lt;/author&gt;&lt;author&gt;Mori, Tatsuo&lt;/author&gt;&lt;author&gt;Kinoshita, Yukiko&lt;/author&gt;&lt;author&gt;Sugano, Mikio&lt;/author&gt;&lt;author&gt;Toda, Yoshihiro&lt;/author&gt;&lt;author&gt;Urushihara, Maki&lt;/author&gt;&lt;author&gt;Nakagawa, Ryuji&lt;/author&gt;&lt;author&gt;Hayabuchi, Yasunobu&lt;/author&gt;&lt;author&gt;Imoto, Issei&lt;/author&gt;&lt;author&gt;Kagami, Shoji&lt;/author&gt;&lt;/authors&gt;&lt;/contributors&gt;&lt;titles&gt;&lt;title&gt;Molecular diagnosis of an infant with TSC2/PKD1 contiguous gene syndrome&lt;/title&gt;&lt;secondary-title&gt;Human Genome Variation&lt;/secondary-title&gt;&lt;/titles&gt;&lt;periodical&gt;&lt;full-title&gt;Human Genome Variation&lt;/full-title&gt;&lt;/periodical&gt;&lt;pages&gt;21&lt;/pages&gt;&lt;volume&gt;7&lt;/volume&gt;&lt;number&gt;1&lt;/number&gt;&lt;dates&gt;&lt;year&gt;2020&lt;/year&gt;&lt;pub-dates&gt;&lt;date&gt;2020/07/16&lt;/date&gt;&lt;/pub-dates&gt;&lt;/dates&gt;&lt;isbn&gt;2054-345X&lt;/isbn&gt;&lt;urls&gt;&lt;related-urls&gt;&lt;url&gt;https://doi.org/10.1038/s41439-020-0108-0&lt;/url&gt;&lt;/related-urls&gt;&lt;/urls&gt;&lt;electronic-resource-num&gt;10.1038/s41439-020-0108-0&lt;/electronic-resource-num&gt;&lt;/record&gt;&lt;/Cite&gt;&lt;/EndNote&gt;</w:instrText>
      </w:r>
      <w:r w:rsidR="0086625B">
        <w:rPr>
          <w:rFonts w:ascii="Calibri Light" w:eastAsia="Calibri" w:hAnsi="Calibri Light" w:cs="Calibri Light"/>
          <w:i/>
          <w:iCs/>
        </w:rPr>
        <w:fldChar w:fldCharType="separate"/>
      </w:r>
      <w:r w:rsidR="00FB2DDC">
        <w:rPr>
          <w:rFonts w:ascii="Calibri Light" w:eastAsia="Calibri" w:hAnsi="Calibri Light" w:cs="Calibri Light"/>
          <w:i/>
          <w:iCs/>
          <w:noProof/>
        </w:rPr>
        <w:t>[77]</w:t>
      </w:r>
      <w:r w:rsidR="0086625B">
        <w:rPr>
          <w:rFonts w:ascii="Calibri Light" w:eastAsia="Calibri" w:hAnsi="Calibri Light" w:cs="Calibri Light"/>
          <w:i/>
          <w:iCs/>
        </w:rPr>
        <w:fldChar w:fldCharType="end"/>
      </w:r>
      <w:r w:rsidRPr="00953243">
        <w:rPr>
          <w:rFonts w:ascii="Calibri Light" w:eastAsia="Calibri" w:hAnsi="Calibri Light" w:cs="Calibri Light"/>
          <w:i/>
          <w:iCs/>
        </w:rPr>
        <w:t>:</w:t>
      </w:r>
    </w:p>
    <w:p w14:paraId="1C8877E8" w14:textId="77777777" w:rsidR="00953243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</w:p>
    <w:p w14:paraId="132C0E63" w14:textId="77777777" w:rsidR="00953243" w:rsidRDefault="00953243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bCs/>
          <w:i/>
          <w:iCs/>
        </w:rPr>
      </w:pPr>
      <w:r w:rsidRPr="00953243">
        <w:rPr>
          <w:rFonts w:ascii="Calibri Light" w:eastAsia="Calibri" w:hAnsi="Calibri Light" w:cs="Calibri Light"/>
          <w:b/>
          <w:bCs/>
          <w:i/>
          <w:iCs/>
          <w:noProof/>
        </w:rPr>
        <w:lastRenderedPageBreak/>
        <w:drawing>
          <wp:inline distT="0" distB="0" distL="0" distR="0" wp14:anchorId="6BB61318" wp14:editId="430769AB">
            <wp:extent cx="6744284" cy="1889924"/>
            <wp:effectExtent l="0" t="0" r="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3"/>
                    <a:stretch>
                      <a:fillRect/>
                    </a:stretch>
                  </pic:blipFill>
                  <pic:spPr>
                    <a:xfrm>
                      <a:off x="0" y="0"/>
                      <a:ext cx="6744284" cy="1889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75204A" w14:textId="77777777" w:rsidR="00953243" w:rsidRPr="00953243" w:rsidRDefault="0095324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6D3FFD5E" w14:textId="0B2E62A4" w:rsidR="00953243" w:rsidRPr="00953243" w:rsidRDefault="0095324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953243">
        <w:rPr>
          <w:rFonts w:ascii="Calibri Light" w:hAnsi="Calibri Light" w:cs="Calibri Light"/>
          <w:b/>
          <w:bCs/>
        </w:rPr>
        <w:t>Whole Region (TSC2 to PKD1):</w:t>
      </w:r>
      <w:r>
        <w:rPr>
          <w:rFonts w:ascii="Calibri Light" w:hAnsi="Calibri Light" w:cs="Calibri Light"/>
          <w:b/>
          <w:bCs/>
        </w:rPr>
        <w:t xml:space="preserve"> </w:t>
      </w:r>
      <w:r w:rsidR="00A0047E" w:rsidRPr="00A0047E">
        <w:rPr>
          <w:rFonts w:ascii="Calibri Light" w:hAnsi="Calibri Light" w:cs="Calibri Light"/>
        </w:rPr>
        <w:t>chr16:</w:t>
      </w:r>
      <w:r w:rsidR="00A0047E" w:rsidRPr="00953243">
        <w:rPr>
          <w:rFonts w:ascii="Calibri Light" w:hAnsi="Calibri Light" w:cs="Calibri Light"/>
        </w:rPr>
        <w:t>2097990</w:t>
      </w:r>
      <w:r w:rsidR="00A0047E" w:rsidRPr="00A0047E">
        <w:rPr>
          <w:rFonts w:ascii="Calibri Light" w:hAnsi="Calibri Light" w:cs="Calibri Light"/>
        </w:rPr>
        <w:t>-2185899 (hg19)</w:t>
      </w:r>
    </w:p>
    <w:p w14:paraId="2B4DE221" w14:textId="7BB16DC9" w:rsidR="00953243" w:rsidRPr="00953243" w:rsidRDefault="00953243" w:rsidP="006163EF">
      <w:pPr>
        <w:pStyle w:val="ListParagraph"/>
        <w:numPr>
          <w:ilvl w:val="0"/>
          <w:numId w:val="32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953243">
        <w:rPr>
          <w:rFonts w:ascii="Calibri Light" w:hAnsi="Calibri Light" w:cs="Calibri Light"/>
        </w:rPr>
        <w:t>TSC2: chr16:2,097,990-2,138,713 (hg19)</w:t>
      </w:r>
    </w:p>
    <w:p w14:paraId="3F2B8650" w14:textId="181CCCAA" w:rsidR="00953243" w:rsidRPr="00953243" w:rsidRDefault="00953243" w:rsidP="006163EF">
      <w:pPr>
        <w:pStyle w:val="ListParagraph"/>
        <w:numPr>
          <w:ilvl w:val="0"/>
          <w:numId w:val="32"/>
        </w:numPr>
        <w:tabs>
          <w:tab w:val="left" w:pos="333"/>
        </w:tabs>
        <w:spacing w:after="0"/>
        <w:rPr>
          <w:rFonts w:ascii="Calibri Light" w:hAnsi="Calibri Light" w:cs="Calibri Light"/>
        </w:rPr>
        <w:sectPr w:rsidR="00953243" w:rsidRPr="00953243" w:rsidSect="0014546F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953243">
        <w:rPr>
          <w:rFonts w:ascii="Calibri Light" w:hAnsi="Calibri Light" w:cs="Calibri Light"/>
        </w:rPr>
        <w:t>PKD1:  chr16:2,138,711-2,185,899 (hg19)</w:t>
      </w:r>
    </w:p>
    <w:p w14:paraId="31474C06" w14:textId="2C364961" w:rsidR="00217509" w:rsidRPr="000137B2" w:rsidRDefault="00217509" w:rsidP="009B555C">
      <w:pPr>
        <w:pStyle w:val="Heading1"/>
        <w:tabs>
          <w:tab w:val="left" w:pos="333"/>
        </w:tabs>
      </w:pPr>
      <w:bookmarkStart w:id="109" w:name="_Toc84971458"/>
      <w:r w:rsidRPr="000137B2">
        <w:t xml:space="preserve">Primary CNV </w:t>
      </w:r>
      <w:fldSimple w:instr=" SEQ Primary_CNV \* ARABIC ">
        <w:r w:rsidR="00A360AB">
          <w:rPr>
            <w:noProof/>
          </w:rPr>
          <w:t>95</w:t>
        </w:r>
      </w:fldSimple>
      <w:r w:rsidRPr="000137B2">
        <w:t>: 16p13.2 (Hao-Fountain Syndrome)</w:t>
      </w:r>
      <w:bookmarkEnd w:id="109"/>
    </w:p>
    <w:p w14:paraId="07238FDA" w14:textId="1CEB4B22" w:rsidR="00CD28D6" w:rsidRPr="000137B2" w:rsidRDefault="0021750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A of Fountain 2019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Gb3VudGFpbjwvQXV0aG9yPjxZZWFyPjIwMTk8L1llYXI+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Gb3VudGFpbjwvQXV0aG9yPjxZZWFyPjIwMTk8L1llYXI+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78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6E5ADC25" w14:textId="7EC5D905" w:rsidR="00217509" w:rsidRPr="000137B2" w:rsidRDefault="0021750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0F3431CC" wp14:editId="6C08E728">
            <wp:extent cx="3435927" cy="2610726"/>
            <wp:effectExtent l="0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4"/>
                    <a:srcRect l="806" t="4921" r="3623"/>
                    <a:stretch/>
                  </pic:blipFill>
                  <pic:spPr bwMode="auto">
                    <a:xfrm>
                      <a:off x="0" y="0"/>
                      <a:ext cx="3453986" cy="26244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93D05F" w14:textId="57FE4387" w:rsidR="00980EE0" w:rsidRPr="000137B2" w:rsidRDefault="00217509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Whole Region = </w:t>
      </w:r>
      <w:r w:rsidR="00980EE0" w:rsidRPr="000137B2">
        <w:rPr>
          <w:rFonts w:ascii="Calibri Light" w:hAnsi="Calibri Light" w:cs="Calibri Light"/>
          <w:b/>
          <w:bCs/>
        </w:rPr>
        <w:t xml:space="preserve">Subject 4 = </w:t>
      </w:r>
      <w:r w:rsidR="00980EE0" w:rsidRPr="000137B2">
        <w:rPr>
          <w:rFonts w:ascii="Calibri Light" w:eastAsia="Times New Roman" w:hAnsi="Calibri Light" w:cs="Calibri Light"/>
          <w:color w:val="000000"/>
        </w:rPr>
        <w:t>chr16:5486454-9203355 (hg19)</w:t>
      </w:r>
    </w:p>
    <w:p w14:paraId="50716C7B" w14:textId="405045DD" w:rsidR="00980EE0" w:rsidRPr="000137B2" w:rsidRDefault="00980EE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eastAsia="Times New Roman" w:hAnsi="Calibri Light" w:cs="Calibri Light"/>
          <w:b/>
          <w:bCs/>
          <w:color w:val="000000"/>
        </w:rPr>
        <w:t>Subset Region = Subject 7 =</w:t>
      </w:r>
      <w:r w:rsidRPr="000137B2">
        <w:rPr>
          <w:rFonts w:ascii="Calibri Light" w:eastAsia="Times New Roman" w:hAnsi="Calibri Light" w:cs="Calibri Light"/>
          <w:color w:val="000000"/>
        </w:rPr>
        <w:t xml:space="preserve"> chr16:8969780-9211161 (hg19)</w:t>
      </w:r>
    </w:p>
    <w:p w14:paraId="2A2E311F" w14:textId="5FDF1A4E" w:rsidR="007E232C" w:rsidRDefault="00980EE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eastAsia="Times New Roman" w:hAnsi="Calibri Light" w:cs="Calibri Light"/>
          <w:b/>
          <w:bCs/>
          <w:color w:val="000000"/>
        </w:rPr>
        <w:t xml:space="preserve">USP7: </w:t>
      </w:r>
      <w:r w:rsidRPr="000137B2">
        <w:rPr>
          <w:rFonts w:ascii="Calibri Light" w:eastAsia="Times New Roman" w:hAnsi="Calibri Light" w:cs="Calibri Light"/>
          <w:color w:val="000000"/>
        </w:rPr>
        <w:t>chr16:8,985,951-9,030,543 (hg19)</w:t>
      </w:r>
    </w:p>
    <w:p w14:paraId="6511C670" w14:textId="77777777" w:rsidR="007E232C" w:rsidRDefault="007E232C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747FA4B8" w14:textId="77BC604F" w:rsidR="007E232C" w:rsidRPr="000137B2" w:rsidRDefault="007E232C" w:rsidP="007E232C">
      <w:pPr>
        <w:pStyle w:val="Heading1"/>
        <w:tabs>
          <w:tab w:val="left" w:pos="333"/>
        </w:tabs>
      </w:pPr>
      <w:bookmarkStart w:id="110" w:name="_Toc84971459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96</w:t>
        </w:r>
      </w:fldSimple>
      <w:r w:rsidRPr="000137B2">
        <w:t>: 16p13.</w:t>
      </w:r>
      <w:r>
        <w:t>11</w:t>
      </w:r>
      <w:bookmarkEnd w:id="110"/>
    </w:p>
    <w:p w14:paraId="4A89F365" w14:textId="37EA7EDE" w:rsidR="00FC4FA1" w:rsidRDefault="00FC4FA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>
        <w:rPr>
          <w:rFonts w:ascii="Calibri Light" w:eastAsia="Times New Roman" w:hAnsi="Calibri Light" w:cs="Calibri Light"/>
          <w:i/>
          <w:iCs/>
          <w:color w:val="000000"/>
        </w:rPr>
        <w:t>Figure 1 of Ingason 2011</w:t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begin">
          <w:fldData xml:space="preserve">PEVuZE5vdGU+PENpdGU+PEF1dGhvcj5Jbmdhc29uPC9BdXRob3I+PFllYXI+MjAxMTwvWWVhcj48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</w:fldData>
        </w:fldChar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instrText xml:space="preserve"> ADDIN EN.CITE </w:instrText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begin">
          <w:fldData xml:space="preserve">PEVuZE5vdGU+PENpdGU+PEF1dGhvcj5Jbmdhc29uPC9BdXRob3I+PFllYXI+MjAxMTwvWWVhcj48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</w:fldData>
        </w:fldChar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instrText xml:space="preserve"> ADDIN EN.CITE.DATA </w:instrText>
      </w:r>
      <w:r w:rsidR="00FB2DDC">
        <w:rPr>
          <w:rFonts w:ascii="Calibri Light" w:eastAsia="Times New Roman" w:hAnsi="Calibri Light" w:cs="Calibri Light"/>
          <w:i/>
          <w:iCs/>
          <w:color w:val="000000"/>
        </w:rPr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end"/>
      </w:r>
      <w:r w:rsidR="00FB2DDC">
        <w:rPr>
          <w:rFonts w:ascii="Calibri Light" w:eastAsia="Times New Roman" w:hAnsi="Calibri Light" w:cs="Calibri Light"/>
          <w:i/>
          <w:iCs/>
          <w:color w:val="000000"/>
        </w:rPr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separate"/>
      </w:r>
      <w:r w:rsidR="00FB2DDC">
        <w:rPr>
          <w:rFonts w:ascii="Calibri Light" w:eastAsia="Times New Roman" w:hAnsi="Calibri Light" w:cs="Calibri Light"/>
          <w:i/>
          <w:iCs/>
          <w:noProof/>
          <w:color w:val="000000"/>
        </w:rPr>
        <w:t>[79]</w:t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end"/>
      </w:r>
      <w:r>
        <w:rPr>
          <w:rFonts w:ascii="Calibri Light" w:eastAsia="Times New Roman" w:hAnsi="Calibri Light" w:cs="Calibri Light"/>
          <w:i/>
          <w:iCs/>
          <w:color w:val="000000"/>
        </w:rPr>
        <w:t>:</w:t>
      </w:r>
    </w:p>
    <w:p w14:paraId="01F88055" w14:textId="77777777" w:rsidR="00FC4FA1" w:rsidRDefault="00FC4FA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 w:rsidRPr="00FC4FA1">
        <w:rPr>
          <w:rFonts w:ascii="Calibri Light" w:eastAsia="Times New Roman" w:hAnsi="Calibri Light" w:cs="Calibri Light"/>
          <w:i/>
          <w:iCs/>
          <w:noProof/>
          <w:color w:val="000000"/>
        </w:rPr>
        <w:drawing>
          <wp:inline distT="0" distB="0" distL="0" distR="0" wp14:anchorId="11136E57" wp14:editId="134D86AC">
            <wp:extent cx="6903009" cy="2057400"/>
            <wp:effectExtent l="0" t="0" r="0" b="0"/>
            <wp:docPr id="315" name="Picture 3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5"/>
                    <a:stretch>
                      <a:fillRect/>
                    </a:stretch>
                  </pic:blipFill>
                  <pic:spPr>
                    <a:xfrm>
                      <a:off x="0" y="0"/>
                      <a:ext cx="6942662" cy="20692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742A10" w14:textId="355FFED1" w:rsidR="007E232C" w:rsidRDefault="007E232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>
        <w:rPr>
          <w:rFonts w:ascii="Calibri Light" w:eastAsia="Times New Roman" w:hAnsi="Calibri Light" w:cs="Calibri Light"/>
          <w:i/>
          <w:iCs/>
          <w:color w:val="000000"/>
        </w:rPr>
        <w:t xml:space="preserve">UCSC Genome Browser View of </w:t>
      </w:r>
      <w:r w:rsidR="008D2E19">
        <w:rPr>
          <w:rFonts w:ascii="Calibri Light" w:eastAsia="Times New Roman" w:hAnsi="Calibri Light" w:cs="Calibri Light"/>
          <w:i/>
          <w:iCs/>
          <w:color w:val="000000"/>
        </w:rPr>
        <w:t>Reported CNVs</w:t>
      </w:r>
      <w:r>
        <w:rPr>
          <w:rFonts w:ascii="Calibri Light" w:eastAsia="Times New Roman" w:hAnsi="Calibri Light" w:cs="Calibri Light"/>
          <w:i/>
          <w:iCs/>
          <w:color w:val="000000"/>
        </w:rPr>
        <w:t>:</w:t>
      </w:r>
    </w:p>
    <w:p w14:paraId="46853138" w14:textId="10779C56" w:rsidR="008D2E19" w:rsidRDefault="00322D0A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>
        <w:rPr>
          <w:rFonts w:ascii="Calibri Light" w:eastAsia="Times New Roman" w:hAnsi="Calibri Light" w:cs="Calibri Light"/>
          <w:i/>
          <w:iCs/>
          <w:noProof/>
          <w:color w:val="000000"/>
        </w:rPr>
        <w:drawing>
          <wp:inline distT="0" distB="0" distL="0" distR="0" wp14:anchorId="4185B09E" wp14:editId="53246850">
            <wp:extent cx="4945380" cy="5034139"/>
            <wp:effectExtent l="0" t="0" r="7620" b="0"/>
            <wp:docPr id="314" name="Picture 3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4339" cy="50636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D3F101" w14:textId="069011F3" w:rsidR="00322D0A" w:rsidRDefault="00322D0A" w:rsidP="00051FED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bCs/>
          <w:color w:val="000000"/>
        </w:rPr>
      </w:pPr>
      <w:r>
        <w:rPr>
          <w:rFonts w:ascii="Calibri Light" w:eastAsia="Times New Roman" w:hAnsi="Calibri Light" w:cs="Calibri Light"/>
          <w:b/>
          <w:bCs/>
          <w:color w:val="000000"/>
        </w:rPr>
        <w:t>16p13.11:</w:t>
      </w:r>
    </w:p>
    <w:p w14:paraId="13957222" w14:textId="4CB5EDC8" w:rsidR="00CD3780" w:rsidRDefault="00322D0A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  <w:color w:val="000000"/>
        </w:rPr>
      </w:pPr>
      <w:r>
        <w:rPr>
          <w:rFonts w:ascii="Calibri Light" w:eastAsia="Times New Roman" w:hAnsi="Calibri Light" w:cs="Calibri Light"/>
          <w:b/>
          <w:bCs/>
          <w:color w:val="000000"/>
        </w:rPr>
        <w:t>BP I</w:t>
      </w:r>
      <w:r w:rsidR="00FC4FA1">
        <w:rPr>
          <w:rFonts w:ascii="Calibri Light" w:eastAsia="Times New Roman" w:hAnsi="Calibri Light" w:cs="Calibri Light"/>
          <w:b/>
          <w:bCs/>
          <w:color w:val="000000"/>
        </w:rPr>
        <w:t xml:space="preserve">-II </w:t>
      </w:r>
      <w:r w:rsidR="00051FED">
        <w:rPr>
          <w:rFonts w:ascii="Calibri Light" w:eastAsia="Times New Roman" w:hAnsi="Calibri Light" w:cs="Calibri Light"/>
          <w:b/>
          <w:bCs/>
          <w:color w:val="000000"/>
        </w:rPr>
        <w:t>(DECIPHER):</w:t>
      </w:r>
      <w:r w:rsidR="00CD3780">
        <w:rPr>
          <w:rFonts w:ascii="Calibri Light" w:eastAsia="Times New Roman" w:hAnsi="Calibri Light" w:cs="Calibri Light"/>
          <w:color w:val="000000"/>
        </w:rPr>
        <w:t xml:space="preserve"> </w:t>
      </w:r>
      <w:r w:rsidR="00CD3780" w:rsidRPr="00CD3780">
        <w:rPr>
          <w:rFonts w:ascii="Calibri Light" w:eastAsia="Times New Roman" w:hAnsi="Calibri Light" w:cs="Calibri Light"/>
          <w:color w:val="000000"/>
        </w:rPr>
        <w:t xml:space="preserve">chr16:14892827-16392827 </w:t>
      </w:r>
      <w:r w:rsidR="00CD3780">
        <w:rPr>
          <w:rFonts w:ascii="Calibri Light" w:eastAsia="Times New Roman" w:hAnsi="Calibri Light" w:cs="Calibri Light"/>
          <w:color w:val="000000"/>
        </w:rPr>
        <w:t xml:space="preserve">(GRCh38) </w:t>
      </w:r>
    </w:p>
    <w:p w14:paraId="7A6FFB01" w14:textId="3DDC28DF" w:rsidR="00FC4FA1" w:rsidRDefault="00FC4FA1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  <w:color w:val="000000"/>
        </w:rPr>
      </w:pPr>
      <w:r>
        <w:rPr>
          <w:rFonts w:ascii="Calibri Light" w:eastAsia="Times New Roman" w:hAnsi="Calibri Light" w:cs="Calibri Light"/>
          <w:b/>
          <w:bCs/>
          <w:color w:val="000000"/>
        </w:rPr>
        <w:t xml:space="preserve">BP </w:t>
      </w:r>
      <w:r w:rsidRPr="00FC4FA1">
        <w:rPr>
          <w:rFonts w:ascii="Calibri Light" w:eastAsia="Times New Roman" w:hAnsi="Calibri Light" w:cs="Calibri Light"/>
          <w:b/>
          <w:bCs/>
          <w:color w:val="000000"/>
        </w:rPr>
        <w:t>I-III (</w:t>
      </w:r>
      <w:r w:rsidRPr="00322D0A">
        <w:rPr>
          <w:rFonts w:ascii="Calibri Light" w:eastAsia="Times New Roman" w:hAnsi="Calibri Light" w:cs="Calibri Light"/>
          <w:b/>
          <w:bCs/>
          <w:color w:val="000000"/>
        </w:rPr>
        <w:t>4826; Kaminsky 2011):</w:t>
      </w:r>
      <w:r>
        <w:rPr>
          <w:rFonts w:ascii="Calibri Light" w:eastAsia="Times New Roman" w:hAnsi="Calibri Light" w:cs="Calibri Light"/>
          <w:color w:val="000000"/>
        </w:rPr>
        <w:t xml:space="preserve"> </w:t>
      </w:r>
      <w:r w:rsidRPr="00322D0A">
        <w:rPr>
          <w:rFonts w:ascii="Calibri Light" w:eastAsia="Times New Roman" w:hAnsi="Calibri Light" w:cs="Calibri Light"/>
          <w:color w:val="000000"/>
        </w:rPr>
        <w:t>chr16:14825307-18057186</w:t>
      </w:r>
      <w:r>
        <w:rPr>
          <w:rFonts w:ascii="Calibri Light" w:eastAsia="Times New Roman" w:hAnsi="Calibri Light" w:cs="Calibri Light"/>
          <w:color w:val="000000"/>
        </w:rPr>
        <w:t xml:space="preserve"> (hg18)</w:t>
      </w:r>
    </w:p>
    <w:p w14:paraId="372F6B02" w14:textId="77777777" w:rsidR="00FC4FA1" w:rsidRDefault="00FC4FA1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  <w:color w:val="000000"/>
        </w:rPr>
      </w:pPr>
      <w:r>
        <w:rPr>
          <w:rFonts w:ascii="Calibri Light" w:eastAsia="Times New Roman" w:hAnsi="Calibri Light" w:cs="Calibri Light"/>
          <w:b/>
          <w:bCs/>
          <w:color w:val="000000"/>
        </w:rPr>
        <w:t>BP I</w:t>
      </w:r>
      <w:r w:rsidR="00051FED">
        <w:rPr>
          <w:rFonts w:ascii="Calibri Light" w:eastAsia="Times New Roman" w:hAnsi="Calibri Light" w:cs="Calibri Light"/>
          <w:b/>
          <w:bCs/>
          <w:color w:val="000000"/>
        </w:rPr>
        <w:t xml:space="preserve">I </w:t>
      </w:r>
      <w:r w:rsidR="00CD3780" w:rsidRPr="00CD3780">
        <w:rPr>
          <w:rFonts w:ascii="Calibri Light" w:eastAsia="Times New Roman" w:hAnsi="Calibri Light" w:cs="Calibri Light"/>
          <w:b/>
          <w:bCs/>
          <w:color w:val="000000"/>
        </w:rPr>
        <w:t>(ClinGen):</w:t>
      </w:r>
      <w:r w:rsidR="00CD3780">
        <w:rPr>
          <w:rFonts w:ascii="Calibri Light" w:eastAsia="Times New Roman" w:hAnsi="Calibri Light" w:cs="Calibri Light"/>
          <w:color w:val="000000"/>
        </w:rPr>
        <w:t xml:space="preserve"> </w:t>
      </w:r>
      <w:r w:rsidR="00CD3780" w:rsidRPr="00CD3780">
        <w:rPr>
          <w:rFonts w:ascii="Calibri Light" w:eastAsia="Times New Roman" w:hAnsi="Calibri Light" w:cs="Calibri Light"/>
          <w:color w:val="000000"/>
        </w:rPr>
        <w:t>chr16:15511711-16292265</w:t>
      </w:r>
      <w:r w:rsidR="00CD3780">
        <w:rPr>
          <w:rFonts w:ascii="Calibri Light" w:eastAsia="Times New Roman" w:hAnsi="Calibri Light" w:cs="Calibri Light"/>
          <w:color w:val="000000"/>
        </w:rPr>
        <w:t xml:space="preserve"> (hg19)</w:t>
      </w:r>
    </w:p>
    <w:p w14:paraId="32274C8D" w14:textId="31702B07" w:rsidR="00051FED" w:rsidRPr="00FC4FA1" w:rsidRDefault="00051FED" w:rsidP="006163EF">
      <w:pPr>
        <w:pStyle w:val="ListParagraph"/>
        <w:numPr>
          <w:ilvl w:val="0"/>
          <w:numId w:val="38"/>
        </w:numPr>
        <w:tabs>
          <w:tab w:val="left" w:pos="333"/>
        </w:tabs>
        <w:spacing w:after="0"/>
        <w:rPr>
          <w:rFonts w:ascii="Calibri Light" w:eastAsia="Times New Roman" w:hAnsi="Calibri Light" w:cs="Calibri Light"/>
          <w:color w:val="000000"/>
        </w:rPr>
      </w:pPr>
      <w:r w:rsidRPr="00FC4FA1">
        <w:rPr>
          <w:rFonts w:ascii="Calibri Light" w:eastAsia="Times New Roman" w:hAnsi="Calibri Light" w:cs="Calibri Light"/>
          <w:b/>
          <w:bCs/>
          <w:color w:val="000000"/>
        </w:rPr>
        <w:t xml:space="preserve">BP </w:t>
      </w:r>
      <w:r w:rsidR="0020034B" w:rsidRPr="00FC4FA1">
        <w:rPr>
          <w:rFonts w:ascii="Calibri Light" w:eastAsia="Times New Roman" w:hAnsi="Calibri Light" w:cs="Calibri Light"/>
          <w:b/>
          <w:bCs/>
          <w:color w:val="000000"/>
        </w:rPr>
        <w:t>II-III (</w:t>
      </w:r>
      <w:r w:rsidR="0020034B" w:rsidRPr="00FC4FA1">
        <w:rPr>
          <w:rFonts w:ascii="Calibri Light" w:eastAsia="Times New Roman" w:hAnsi="Calibri Light" w:cs="Calibri Light"/>
          <w:b/>
          <w:bCs/>
        </w:rPr>
        <w:t xml:space="preserve">Ao1461; </w:t>
      </w:r>
      <w:r w:rsidR="0020034B" w:rsidRPr="00FC4FA1">
        <w:rPr>
          <w:rFonts w:ascii="Calibri Light" w:eastAsia="Times New Roman" w:hAnsi="Calibri Light" w:cs="Calibri Light"/>
          <w:b/>
          <w:bCs/>
          <w:color w:val="000000"/>
        </w:rPr>
        <w:t xml:space="preserve">de Kovel 2010): </w:t>
      </w:r>
      <w:r w:rsidR="0020034B" w:rsidRPr="00FC4FA1">
        <w:rPr>
          <w:rFonts w:ascii="Calibri Light" w:eastAsia="Times New Roman" w:hAnsi="Calibri Light" w:cs="Calibri Light"/>
          <w:color w:val="000000"/>
        </w:rPr>
        <w:t>chr16:15386338-18291982 (hg18)</w:t>
      </w:r>
    </w:p>
    <w:p w14:paraId="0CEA074F" w14:textId="77777777" w:rsidR="00FC4FA1" w:rsidRDefault="00FC4FA1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3E25409B" w14:textId="3CE082C6" w:rsidR="00CD607C" w:rsidRPr="000137B2" w:rsidRDefault="00CD607C" w:rsidP="009B555C">
      <w:pPr>
        <w:pStyle w:val="Heading1"/>
        <w:tabs>
          <w:tab w:val="left" w:pos="333"/>
        </w:tabs>
        <w:rPr>
          <w:rFonts w:eastAsia="Times New Roman"/>
          <w:i/>
          <w:iCs/>
          <w:color w:val="000000"/>
        </w:rPr>
      </w:pPr>
      <w:bookmarkStart w:id="111" w:name="_Toc8497146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97</w:t>
        </w:r>
      </w:fldSimple>
      <w:r w:rsidRPr="000137B2">
        <w:t>: 16p1</w:t>
      </w:r>
      <w:r w:rsidR="00FC706A" w:rsidRPr="000137B2">
        <w:t>2.2-p1</w:t>
      </w:r>
      <w:r w:rsidRPr="000137B2">
        <w:t>1.2</w:t>
      </w:r>
      <w:bookmarkEnd w:id="111"/>
    </w:p>
    <w:p w14:paraId="36C36BC7" w14:textId="51C15D58" w:rsidR="00A26BCC" w:rsidRPr="000137B2" w:rsidRDefault="00CD607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 w:rsidRPr="000137B2">
        <w:rPr>
          <w:rFonts w:ascii="Calibri Light" w:eastAsia="Times New Roman" w:hAnsi="Calibri Light" w:cs="Calibri Light"/>
          <w:i/>
          <w:iCs/>
          <w:color w:val="000000"/>
        </w:rPr>
        <w:t>Figure 3 of Tabet 2012</w:t>
      </w:r>
      <w:r w:rsidR="00E6791B" w:rsidRPr="000137B2">
        <w:rPr>
          <w:rFonts w:ascii="Calibri Light" w:eastAsia="Times New Roman" w:hAnsi="Calibri Light" w:cs="Calibri Light"/>
          <w:i/>
          <w:iCs/>
          <w:color w:val="000000"/>
        </w:rPr>
        <w:fldChar w:fldCharType="begin"/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instrText xml:space="preserve"> ADDIN EN.CITE &lt;EndNote&gt;&lt;Cite&gt;&lt;Author&gt;Tabet&lt;/Author&gt;&lt;Year&gt;2012&lt;/Year&gt;&lt;RecNum&gt;211&lt;/RecNum&gt;&lt;DisplayText&gt;[80]&lt;/DisplayText&gt;&lt;record&gt;&lt;rec-number&gt;211&lt;/rec-number&gt;&lt;foreign-keys&gt;&lt;key app="EN" db-id="p9wv00a5yez0v1et5awv9pfoepd0x5dtwwpt" timestamp="1624049369"&gt;211&lt;/key&gt;&lt;/foreign-keys&gt;&lt;ref-type name="Journal Article"&gt;17&lt;/ref-type&gt;&lt;contributors&gt;&lt;authors&gt;&lt;author&gt;Tabet, Anne-Claude&lt;/author&gt;&lt;author&gt;Pilorge, Marion&lt;/author&gt;&lt;author&gt;Delorme, Richard&lt;/author&gt;&lt;author&gt;Amsellem, Frédérique&lt;/author&gt;&lt;author&gt;Pinard, Jean-Marc&lt;/author&gt;&lt;author&gt;Leboyer, Marion&lt;/author&gt;&lt;author&gt;Verloes, Alain&lt;/author&gt;&lt;author&gt;Benzacken, Brigitte&lt;/author&gt;&lt;author&gt;Betancur, Catalina&lt;/author&gt;&lt;/authors&gt;&lt;/contributors&gt;&lt;titles&gt;&lt;title&gt;Autism multiplex family with 16p11.2p12.2 microduplication syndrome in monozygotic twins and distal 16p11.2 deletion in their brother&lt;/title&gt;&lt;secondary-title&gt;European Journal of Human Genetics&lt;/secondary-title&gt;&lt;/titles&gt;&lt;periodical&gt;&lt;full-title&gt;European Journal of Human Genetics&lt;/full-title&gt;&lt;/periodical&gt;&lt;pages&gt;540-546&lt;/pages&gt;&lt;volume&gt;20&lt;/volume&gt;&lt;number&gt;5&lt;/number&gt;&lt;dates&gt;&lt;year&gt;2012&lt;/year&gt;&lt;pub-dates&gt;&lt;date&gt;2012/05/01&lt;/date&gt;&lt;/pub-dates&gt;&lt;/dates&gt;&lt;isbn&gt;1476-5438&lt;/isbn&gt;&lt;urls&gt;&lt;related-urls&gt;&lt;url&gt;https://doi.org/10.1038/ejhg.2011.244&lt;/url&gt;&lt;/related-urls&gt;&lt;/urls&gt;&lt;electronic-resource-num&gt;10.1038/ejhg.2011.244&lt;/electronic-resource-num&gt;&lt;/record&gt;&lt;/Cite&gt;&lt;/EndNote&gt;</w:instrText>
      </w:r>
      <w:r w:rsidR="00E6791B" w:rsidRPr="000137B2">
        <w:rPr>
          <w:rFonts w:ascii="Calibri Light" w:eastAsia="Times New Roman" w:hAnsi="Calibri Light" w:cs="Calibri Light"/>
          <w:i/>
          <w:iCs/>
          <w:color w:val="000000"/>
        </w:rPr>
        <w:fldChar w:fldCharType="separate"/>
      </w:r>
      <w:r w:rsidR="00FB2DDC">
        <w:rPr>
          <w:rFonts w:ascii="Calibri Light" w:eastAsia="Times New Roman" w:hAnsi="Calibri Light" w:cs="Calibri Light"/>
          <w:i/>
          <w:iCs/>
          <w:noProof/>
          <w:color w:val="000000"/>
        </w:rPr>
        <w:t>[80]</w:t>
      </w:r>
      <w:r w:rsidR="00E6791B" w:rsidRPr="000137B2">
        <w:rPr>
          <w:rFonts w:ascii="Calibri Light" w:eastAsia="Times New Roman" w:hAnsi="Calibri Light" w:cs="Calibri Light"/>
          <w:i/>
          <w:iCs/>
          <w:color w:val="000000"/>
        </w:rPr>
        <w:fldChar w:fldCharType="end"/>
      </w:r>
      <w:r w:rsidRPr="000137B2">
        <w:rPr>
          <w:rFonts w:ascii="Calibri Light" w:eastAsia="Times New Roman" w:hAnsi="Calibri Light" w:cs="Calibri Light"/>
          <w:i/>
          <w:iCs/>
          <w:color w:val="000000"/>
        </w:rPr>
        <w:t>:</w:t>
      </w:r>
    </w:p>
    <w:p w14:paraId="661030FC" w14:textId="2C98DDF9" w:rsidR="00A26BCC" w:rsidRPr="000137B2" w:rsidRDefault="00CD607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eastAsia="Times New Roman" w:hAnsi="Calibri Light" w:cs="Calibri Light"/>
          <w:noProof/>
          <w:color w:val="000000"/>
        </w:rPr>
        <w:drawing>
          <wp:inline distT="0" distB="0" distL="0" distR="0" wp14:anchorId="1AFBA196" wp14:editId="333A8136">
            <wp:extent cx="4724400" cy="2132104"/>
            <wp:effectExtent l="0" t="0" r="0" b="190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7"/>
                    <a:stretch>
                      <a:fillRect/>
                    </a:stretch>
                  </pic:blipFill>
                  <pic:spPr>
                    <a:xfrm>
                      <a:off x="0" y="0"/>
                      <a:ext cx="4772094" cy="21536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88576B" w14:textId="32F96CDF" w:rsidR="00856150" w:rsidRPr="000137B2" w:rsidRDefault="0085615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 w:rsidRPr="000137B2">
        <w:rPr>
          <w:rFonts w:ascii="Calibri Light" w:eastAsia="Times New Roman" w:hAnsi="Calibri Light" w:cs="Calibri Light"/>
          <w:i/>
          <w:iCs/>
          <w:color w:val="000000"/>
        </w:rPr>
        <w:t>UCSC Genome Browser View of Reported CNVs:</w:t>
      </w:r>
    </w:p>
    <w:p w14:paraId="62E946CF" w14:textId="41A3D453" w:rsidR="00856150" w:rsidRPr="000137B2" w:rsidRDefault="00A30CBD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A30CBD">
        <w:rPr>
          <w:rFonts w:ascii="Calibri Light" w:eastAsia="Times New Roman" w:hAnsi="Calibri Light" w:cs="Calibri Light"/>
          <w:noProof/>
          <w:color w:val="000000"/>
        </w:rPr>
        <w:drawing>
          <wp:inline distT="0" distB="0" distL="0" distR="0" wp14:anchorId="451549CC" wp14:editId="2B97FC9B">
            <wp:extent cx="5821680" cy="1982066"/>
            <wp:effectExtent l="0" t="0" r="762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8"/>
                    <a:stretch>
                      <a:fillRect/>
                    </a:stretch>
                  </pic:blipFill>
                  <pic:spPr>
                    <a:xfrm>
                      <a:off x="0" y="0"/>
                      <a:ext cx="5844792" cy="1989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6637FA" w14:textId="39121F67" w:rsidR="00196248" w:rsidRPr="000137B2" w:rsidRDefault="00196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0137B2">
        <w:rPr>
          <w:rFonts w:ascii="Calibri Light" w:hAnsi="Calibri Light" w:cs="Calibri Light"/>
          <w:b/>
          <w:bCs/>
          <w:u w:val="single"/>
        </w:rPr>
        <w:t>DECIPHER Coordinates:</w:t>
      </w:r>
    </w:p>
    <w:p w14:paraId="707FE653" w14:textId="52FB97DF" w:rsidR="00196248" w:rsidRPr="000137B2" w:rsidRDefault="00196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chr16:21463739-29272756 (GRCh38)</w:t>
      </w:r>
    </w:p>
    <w:p w14:paraId="074B946E" w14:textId="678FFB81" w:rsidR="00196248" w:rsidRPr="000137B2" w:rsidRDefault="00196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chr16:21500741-30188533 (GRCh38)</w:t>
      </w:r>
    </w:p>
    <w:p w14:paraId="2694B25D" w14:textId="660CDE83" w:rsidR="00A30CBD" w:rsidRDefault="00A30CBD" w:rsidP="009B555C">
      <w:pPr>
        <w:pStyle w:val="Heading1"/>
        <w:tabs>
          <w:tab w:val="left" w:pos="333"/>
        </w:tabs>
      </w:pPr>
      <w:bookmarkStart w:id="112" w:name="_Toc84971461"/>
      <w:r>
        <w:t xml:space="preserve">Primary CNV </w:t>
      </w:r>
      <w:fldSimple w:instr=" SEQ Primary_CNV \* ARABIC ">
        <w:r w:rsidR="00A360AB">
          <w:rPr>
            <w:noProof/>
          </w:rPr>
          <w:t>98</w:t>
        </w:r>
      </w:fldSimple>
      <w:r>
        <w:t>: 16p11.2 (220kb; 593kb)</w:t>
      </w:r>
      <w:bookmarkEnd w:id="112"/>
    </w:p>
    <w:p w14:paraId="487BA5CC" w14:textId="5C0E483B" w:rsidR="0055654F" w:rsidRDefault="0055654F" w:rsidP="0055654F">
      <w:pPr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Figure 2 of Bachmann-Gagescu 2010</w: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NobWFubi1HYWdlc2N1PC9BdXRob3I+PFllYXI+MjAx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CYWNobWFubi1HYWdlc2N1PC9BdXRob3I+PFllYXI+MjAx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81]</w:t>
      </w:r>
      <w:r w:rsidR="00FB2DDC">
        <w:rPr>
          <w:rFonts w:ascii="Calibri Light" w:hAnsi="Calibri Light" w:cs="Calibri Light"/>
          <w:i/>
          <w:iCs/>
        </w:rPr>
        <w:fldChar w:fldCharType="end"/>
      </w:r>
      <w:r>
        <w:rPr>
          <w:rFonts w:ascii="Calibri Light" w:hAnsi="Calibri Light" w:cs="Calibri Light"/>
          <w:i/>
          <w:iCs/>
        </w:rPr>
        <w:t>:</w:t>
      </w:r>
    </w:p>
    <w:p w14:paraId="02719586" w14:textId="7CC040BB" w:rsidR="0055654F" w:rsidRPr="0055654F" w:rsidRDefault="0055654F" w:rsidP="0055654F">
      <w:pPr>
        <w:spacing w:after="0"/>
        <w:rPr>
          <w:rFonts w:ascii="Calibri Light" w:hAnsi="Calibri Light" w:cs="Calibri Light"/>
        </w:rPr>
      </w:pPr>
      <w:r w:rsidRPr="0055654F">
        <w:rPr>
          <w:rFonts w:ascii="Calibri Light" w:hAnsi="Calibri Light" w:cs="Calibri Light"/>
          <w:noProof/>
        </w:rPr>
        <w:drawing>
          <wp:inline distT="0" distB="0" distL="0" distR="0" wp14:anchorId="76804981" wp14:editId="76D17131">
            <wp:extent cx="5608320" cy="2850896"/>
            <wp:effectExtent l="0" t="0" r="0" b="6985"/>
            <wp:docPr id="300" name="Picture 3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9"/>
                    <a:stretch>
                      <a:fillRect/>
                    </a:stretch>
                  </pic:blipFill>
                  <pic:spPr>
                    <a:xfrm>
                      <a:off x="0" y="0"/>
                      <a:ext cx="5619363" cy="285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F884CA" w14:textId="77777777" w:rsidR="0055654F" w:rsidRDefault="0055654F">
      <w:pPr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br w:type="page"/>
      </w:r>
    </w:p>
    <w:p w14:paraId="32B13269" w14:textId="5BF054F8" w:rsidR="00A30CBD" w:rsidRPr="0055654F" w:rsidRDefault="0055654F" w:rsidP="0055654F">
      <w:pPr>
        <w:spacing w:after="0"/>
        <w:rPr>
          <w:rFonts w:ascii="Calibri Light" w:hAnsi="Calibri Light" w:cs="Calibri Light"/>
          <w:i/>
          <w:iCs/>
        </w:rPr>
      </w:pPr>
      <w:r w:rsidRPr="0055654F">
        <w:rPr>
          <w:rFonts w:ascii="Calibri Light" w:hAnsi="Calibri Light" w:cs="Calibri Light"/>
          <w:i/>
          <w:iCs/>
        </w:rPr>
        <w:lastRenderedPageBreak/>
        <w:t>UCSC Genome Browser View of Reported CNVs:</w:t>
      </w:r>
    </w:p>
    <w:p w14:paraId="40BABCB4" w14:textId="320AF2EE" w:rsidR="0055654F" w:rsidRDefault="0055654F" w:rsidP="0055654F">
      <w:pPr>
        <w:spacing w:after="0"/>
        <w:rPr>
          <w:rFonts w:ascii="Calibri Light" w:hAnsi="Calibri Light" w:cs="Calibri Light"/>
        </w:rPr>
      </w:pPr>
      <w:r w:rsidRPr="0055654F">
        <w:rPr>
          <w:rFonts w:ascii="Calibri Light" w:hAnsi="Calibri Light" w:cs="Calibri Light"/>
          <w:noProof/>
        </w:rPr>
        <w:drawing>
          <wp:inline distT="0" distB="0" distL="0" distR="0" wp14:anchorId="1A76D09C" wp14:editId="386C27A5">
            <wp:extent cx="6254750" cy="6767195"/>
            <wp:effectExtent l="0" t="8573" r="4128" b="4127"/>
            <wp:docPr id="299" name="Picture 2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4750" cy="67671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165B1E" w14:textId="74F127AD" w:rsidR="0055654F" w:rsidRPr="00235ED5" w:rsidRDefault="0055654F" w:rsidP="0055654F">
      <w:pPr>
        <w:spacing w:after="0"/>
        <w:rPr>
          <w:rFonts w:ascii="Calibri Light" w:hAnsi="Calibri Light" w:cs="Calibri Light"/>
          <w:b/>
          <w:bCs/>
        </w:rPr>
      </w:pPr>
      <w:r w:rsidRPr="00235ED5">
        <w:rPr>
          <w:rFonts w:ascii="Calibri Light" w:hAnsi="Calibri Light" w:cs="Calibri Light"/>
          <w:b/>
          <w:bCs/>
        </w:rPr>
        <w:t>220KB Region (ClinGen):</w:t>
      </w:r>
      <w:r w:rsidR="00235ED5" w:rsidRPr="00235ED5">
        <w:rPr>
          <w:rFonts w:ascii="Calibri Light" w:hAnsi="Calibri Light" w:cs="Calibri Light"/>
          <w:b/>
          <w:bCs/>
        </w:rPr>
        <w:t xml:space="preserve"> </w:t>
      </w:r>
      <w:r w:rsidR="00235ED5" w:rsidRPr="00235ED5">
        <w:rPr>
          <w:rFonts w:ascii="Calibri Light" w:eastAsia="Times New Roman" w:hAnsi="Calibri Light" w:cs="Calibri Light"/>
        </w:rPr>
        <w:t>chr16:28822635-29046499 (hg19)</w:t>
      </w:r>
    </w:p>
    <w:p w14:paraId="2523ABC9" w14:textId="606666AC" w:rsidR="0055654F" w:rsidRPr="00235ED5" w:rsidRDefault="0055654F" w:rsidP="0055654F">
      <w:pPr>
        <w:spacing w:after="0"/>
        <w:rPr>
          <w:rFonts w:ascii="Calibri Light" w:hAnsi="Calibri Light" w:cs="Calibri Light"/>
          <w:b/>
          <w:bCs/>
        </w:rPr>
      </w:pPr>
      <w:r w:rsidRPr="00235ED5">
        <w:rPr>
          <w:rFonts w:ascii="Calibri Light" w:hAnsi="Calibri Light" w:cs="Calibri Light"/>
          <w:b/>
          <w:bCs/>
        </w:rPr>
        <w:t>593kb Region (ClinGen):</w:t>
      </w:r>
      <w:r w:rsidR="00235ED5" w:rsidRPr="00235ED5">
        <w:rPr>
          <w:rFonts w:ascii="Calibri Light" w:hAnsi="Calibri Light" w:cs="Calibri Light"/>
          <w:b/>
          <w:bCs/>
        </w:rPr>
        <w:t xml:space="preserve"> </w:t>
      </w:r>
      <w:r w:rsidR="00235ED5" w:rsidRPr="00235ED5">
        <w:rPr>
          <w:rFonts w:ascii="Calibri Light" w:eastAsia="Times New Roman" w:hAnsi="Calibri Light" w:cs="Calibri Light"/>
        </w:rPr>
        <w:t>chr16:29649997-30199852 (hg19)</w:t>
      </w:r>
    </w:p>
    <w:p w14:paraId="1C743895" w14:textId="77777777" w:rsidR="00235ED5" w:rsidRDefault="00235ED5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63637070" w14:textId="5C9BD094" w:rsidR="0097556F" w:rsidRDefault="0097556F" w:rsidP="009B555C">
      <w:pPr>
        <w:pStyle w:val="Heading1"/>
        <w:tabs>
          <w:tab w:val="left" w:pos="333"/>
        </w:tabs>
        <w:rPr>
          <w:rFonts w:ascii="Calibri Light" w:hAnsi="Calibri Light" w:cs="Calibri Light"/>
        </w:rPr>
      </w:pPr>
      <w:bookmarkStart w:id="113" w:name="_Toc84971462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99</w:t>
        </w:r>
      </w:fldSimple>
      <w:r>
        <w:t>: 16q22</w:t>
      </w:r>
      <w:bookmarkEnd w:id="113"/>
    </w:p>
    <w:p w14:paraId="12029093" w14:textId="045C2796" w:rsidR="0097556F" w:rsidRDefault="0097556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Figure 2 of Abdullah 2019</w:t>
      </w:r>
      <w:r w:rsidR="001C2CF8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Abdullah&lt;/Author&gt;&lt;Year&gt;2019&lt;/Year&gt;&lt;RecNum&gt;653&lt;/RecNum&gt;&lt;DisplayText&gt;[82]&lt;/DisplayText&gt;&lt;record&gt;&lt;rec-number&gt;653&lt;/rec-number&gt;&lt;foreign-keys&gt;&lt;key app="EN" db-id="p9wv00a5yez0v1et5awv9pfoepd0x5dtwwpt" timestamp="1627005143"&gt;653&lt;/key&gt;&lt;/foreign-keys&gt;&lt;ref-type name="Journal Article"&gt;17&lt;/ref-type&gt;&lt;contributors&gt;&lt;authors&gt;&lt;author&gt;Abdullah, Sarah&lt;/author&gt;&lt;author&gt;Helal, Mayada&lt;/author&gt;&lt;author&gt;Dupuis, Lucie&lt;/author&gt;&lt;author&gt;Stavropoulos, D. James&lt;/author&gt;&lt;author&gt;Louro, Pedro&lt;/author&gt;&lt;author&gt;Ramos, Lina&lt;/author&gt;&lt;author&gt;Mendoza-Londono, Roberto&lt;/author&gt;&lt;/authors&gt;&lt;/contributors&gt;&lt;titles&gt;&lt;title&gt;16q22.1 microdeletion and anticipatory guidance&lt;/title&gt;&lt;secondary-title&gt;American Journal of Medical Genetics Part A&lt;/secondary-title&gt;&lt;/titles&gt;&lt;periodical&gt;&lt;full-title&gt;American Journal of Medical Genetics Part A&lt;/full-title&gt;&lt;/periodical&gt;&lt;pages&gt;1287-1292&lt;/pages&gt;&lt;volume&gt;179&lt;/volume&gt;&lt;number&gt;7&lt;/number&gt;&lt;keywords&gt;&lt;keyword&gt;16q22&lt;/keyword&gt;&lt;keyword&gt;16q22.1&lt;/keyword&gt;&lt;keyword&gt;16q22.1 microdeletion&lt;/keyword&gt;&lt;keyword&gt;microdeletion syndrome&lt;/keyword&gt;&lt;/keywords&gt;&lt;dates&gt;&lt;year&gt;2019&lt;/year&gt;&lt;pub-dates&gt;&lt;date&gt;2019/07/01&lt;/date&gt;&lt;/pub-dates&gt;&lt;/dates&gt;&lt;publisher&gt;John Wiley &amp;amp; Sons, Ltd&lt;/publisher&gt;&lt;isbn&gt;1552-4825&lt;/isbn&gt;&lt;work-type&gt;https://doi.org/10.1002/ajmg.a.61155&lt;/work-type&gt;&lt;urls&gt;&lt;related-urls&gt;&lt;url&gt;https://doi.org/10.1002/ajmg.a.61155&lt;/url&gt;&lt;/related-urls&gt;&lt;/urls&gt;&lt;electronic-resource-num&gt;https://doi.org/10.1002/ajmg.a.61155&lt;/electronic-resource-num&gt;&lt;access-date&gt;2021/07/22&lt;/access-date&gt;&lt;/record&gt;&lt;/Cite&gt;&lt;/EndNote&gt;</w:instrText>
      </w:r>
      <w:r w:rsidR="001C2CF8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82]</w:t>
      </w:r>
      <w:r w:rsidR="001C2CF8">
        <w:rPr>
          <w:rFonts w:ascii="Calibri Light" w:hAnsi="Calibri Light" w:cs="Calibri Light"/>
          <w:i/>
          <w:iCs/>
        </w:rPr>
        <w:fldChar w:fldCharType="end"/>
      </w:r>
      <w:r>
        <w:rPr>
          <w:rFonts w:ascii="Calibri Light" w:hAnsi="Calibri Light" w:cs="Calibri Light"/>
          <w:i/>
          <w:iCs/>
        </w:rPr>
        <w:t>:</w:t>
      </w:r>
    </w:p>
    <w:p w14:paraId="48869A40" w14:textId="225979AB" w:rsidR="0097556F" w:rsidRDefault="0097556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7556F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D9D5495" wp14:editId="691BBCA8">
            <wp:extent cx="4944533" cy="3087586"/>
            <wp:effectExtent l="0" t="0" r="8890" b="0"/>
            <wp:docPr id="278" name="Picture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1"/>
                    <a:stretch>
                      <a:fillRect/>
                    </a:stretch>
                  </pic:blipFill>
                  <pic:spPr>
                    <a:xfrm>
                      <a:off x="0" y="0"/>
                      <a:ext cx="4950820" cy="3091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7D9BC7" w14:textId="2351071F" w:rsidR="0097556F" w:rsidRDefault="0097556F" w:rsidP="009B555C">
      <w:pPr>
        <w:tabs>
          <w:tab w:val="left" w:pos="333"/>
        </w:tabs>
        <w:rPr>
          <w:rFonts w:ascii="Calibri Light" w:hAnsi="Calibri Light" w:cs="Calibri Light"/>
        </w:rPr>
      </w:pPr>
      <w:r w:rsidRPr="0097556F">
        <w:rPr>
          <w:rFonts w:ascii="Calibri Light" w:hAnsi="Calibri Light" w:cs="Calibri Light"/>
          <w:b/>
          <w:bCs/>
        </w:rPr>
        <w:t>Abdullah Patient 4:</w:t>
      </w:r>
      <w:r w:rsidRPr="0097556F">
        <w:rPr>
          <w:rFonts w:ascii="Calibri Light" w:hAnsi="Calibri Light" w:cs="Calibri Light"/>
        </w:rPr>
        <w:t xml:space="preserve"> </w:t>
      </w:r>
      <w:r w:rsidR="00347EBE" w:rsidRPr="00347EBE">
        <w:rPr>
          <w:rFonts w:ascii="Calibri Light" w:hAnsi="Calibri Light" w:cs="Calibri Light"/>
        </w:rPr>
        <w:t xml:space="preserve">chr16:66923587-67761965 </w:t>
      </w:r>
      <w:r w:rsidRPr="0097556F">
        <w:rPr>
          <w:rFonts w:ascii="Calibri Light" w:hAnsi="Calibri Light" w:cs="Calibri Light"/>
        </w:rPr>
        <w:t>(hg19)</w:t>
      </w:r>
    </w:p>
    <w:p w14:paraId="4A2CF160" w14:textId="3FABC535" w:rsidR="00591C85" w:rsidRPr="002A0EDA" w:rsidRDefault="00591C85" w:rsidP="009B555C">
      <w:pPr>
        <w:pStyle w:val="Heading1"/>
        <w:tabs>
          <w:tab w:val="left" w:pos="333"/>
        </w:tabs>
      </w:pPr>
      <w:bookmarkStart w:id="114" w:name="_Toc84971463"/>
      <w:r w:rsidRPr="000137B2">
        <w:t xml:space="preserve">Primary CNV </w:t>
      </w:r>
      <w:fldSimple w:instr=" SEQ Primary_CNV \* ARABIC ">
        <w:r w:rsidR="00A360AB">
          <w:rPr>
            <w:noProof/>
          </w:rPr>
          <w:t>100</w:t>
        </w:r>
      </w:fldSimple>
      <w:r w:rsidRPr="000137B2">
        <w:t>: 16</w:t>
      </w:r>
      <w:r>
        <w:t>q</w:t>
      </w:r>
      <w:r w:rsidRPr="000137B2">
        <w:t>24.1</w:t>
      </w:r>
      <w:bookmarkEnd w:id="114"/>
    </w:p>
    <w:p w14:paraId="3934BEED" w14:textId="77777777" w:rsidR="00591C85" w:rsidRPr="000137B2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378D55C7" w14:textId="77777777" w:rsidR="00591C85" w:rsidRPr="000137B2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F3974E5" wp14:editId="0A4654E1">
            <wp:extent cx="5514109" cy="3469804"/>
            <wp:effectExtent l="0" t="0" r="0" b="0"/>
            <wp:docPr id="203" name="Picture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2"/>
                    <a:stretch>
                      <a:fillRect/>
                    </a:stretch>
                  </pic:blipFill>
                  <pic:spPr>
                    <a:xfrm>
                      <a:off x="0" y="0"/>
                      <a:ext cx="5529110" cy="3479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20784D" w14:textId="77777777" w:rsidR="00591C85" w:rsidRPr="000137B2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Szafranski Patient 179.3: </w:t>
      </w:r>
      <w:r w:rsidRPr="000137B2">
        <w:rPr>
          <w:rFonts w:ascii="Calibri Light" w:hAnsi="Calibri Light" w:cs="Calibri Light"/>
        </w:rPr>
        <w:t>chr16:83671523-86296478 (hg19)</w:t>
      </w:r>
    </w:p>
    <w:p w14:paraId="2CB406FA" w14:textId="77777777" w:rsidR="00591C85" w:rsidRPr="000137B2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Intermediate Size = Stankiewicz Patient D3: </w:t>
      </w:r>
      <w:r w:rsidRPr="000137B2">
        <w:rPr>
          <w:rFonts w:ascii="Calibri Light" w:hAnsi="Calibri Light" w:cs="Calibri Light"/>
        </w:rPr>
        <w:t>chr16:84374208-85277007 (hg18)</w:t>
      </w:r>
    </w:p>
    <w:p w14:paraId="117C78F8" w14:textId="77777777" w:rsidR="00591C85" w:rsidRDefault="00591C8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SRO = Szafranski Patient 119.3: </w:t>
      </w:r>
      <w:r w:rsidRPr="000137B2">
        <w:rPr>
          <w:rFonts w:ascii="Calibri Light" w:hAnsi="Calibri Light" w:cs="Calibri Light"/>
        </w:rPr>
        <w:t>chr16:86148250-86301591 (hg19)</w:t>
      </w:r>
    </w:p>
    <w:p w14:paraId="768AE981" w14:textId="77777777" w:rsidR="00591C85" w:rsidRPr="00591C85" w:rsidRDefault="00591C85" w:rsidP="009B555C">
      <w:pPr>
        <w:tabs>
          <w:tab w:val="left" w:pos="333"/>
        </w:tabs>
        <w:rPr>
          <w:rFonts w:ascii="Calibri Light" w:hAnsi="Calibri Light" w:cs="Calibri Light"/>
        </w:rPr>
      </w:pPr>
    </w:p>
    <w:p w14:paraId="072D57A8" w14:textId="20DE2FC6" w:rsidR="00856150" w:rsidRPr="000137B2" w:rsidRDefault="0085615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</w:p>
    <w:p w14:paraId="03AE7AE1" w14:textId="0807A3C7" w:rsidR="008D4B2A" w:rsidRPr="000137B2" w:rsidRDefault="008D4B2A" w:rsidP="009B555C">
      <w:pPr>
        <w:pStyle w:val="Heading1"/>
        <w:tabs>
          <w:tab w:val="left" w:pos="333"/>
        </w:tabs>
      </w:pPr>
      <w:bookmarkStart w:id="115" w:name="_Toc8497146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01</w:t>
        </w:r>
      </w:fldSimple>
      <w:r w:rsidRPr="000137B2">
        <w:t>: 17p13.3 (</w:t>
      </w:r>
      <w:r w:rsidRPr="002A0EDA">
        <w:t>Miller</w:t>
      </w:r>
      <w:r w:rsidRPr="000137B2">
        <w:t>-Dieker Syndrome)</w:t>
      </w:r>
      <w:bookmarkEnd w:id="115"/>
    </w:p>
    <w:p w14:paraId="160D2668" w14:textId="2173624C" w:rsidR="008D4B2A" w:rsidRPr="000137B2" w:rsidRDefault="008D4B2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628EC0E5" w14:textId="3EDB6CF7" w:rsidR="0002224D" w:rsidRPr="000137B2" w:rsidRDefault="000222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9FD8A73" wp14:editId="0A23AE26">
            <wp:extent cx="5668366" cy="7881257"/>
            <wp:effectExtent l="0" t="0" r="8890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131" b="1011"/>
                    <a:stretch/>
                  </pic:blipFill>
                  <pic:spPr bwMode="auto">
                    <a:xfrm>
                      <a:off x="0" y="0"/>
                      <a:ext cx="5676911" cy="7893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F2B0B9" w14:textId="19AA7CD7" w:rsidR="008D4B2A" w:rsidRPr="000137B2" w:rsidRDefault="008D4B2A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Whole Region = </w:t>
      </w:r>
      <w:r w:rsidR="0002224D" w:rsidRPr="000137B2">
        <w:rPr>
          <w:rFonts w:ascii="Calibri Light" w:hAnsi="Calibri Light" w:cs="Calibri Light"/>
          <w:b/>
          <w:bCs/>
        </w:rPr>
        <w:t xml:space="preserve">DECIPHER </w:t>
      </w:r>
      <w:r w:rsidR="0024105E" w:rsidRPr="000137B2">
        <w:rPr>
          <w:rFonts w:ascii="Calibri Light" w:hAnsi="Calibri Light" w:cs="Calibri Light"/>
          <w:b/>
          <w:bCs/>
        </w:rPr>
        <w:t xml:space="preserve">= </w:t>
      </w:r>
      <w:r w:rsidR="0002224D" w:rsidRPr="000137B2">
        <w:rPr>
          <w:rFonts w:ascii="Calibri Light" w:eastAsia="Times New Roman" w:hAnsi="Calibri Light" w:cs="Calibri Light"/>
          <w:color w:val="000000"/>
        </w:rPr>
        <w:t xml:space="preserve">chr17:150208-2685615 </w:t>
      </w:r>
      <w:r w:rsidR="0024105E" w:rsidRPr="000137B2">
        <w:rPr>
          <w:rFonts w:ascii="Calibri Light" w:eastAsia="Times New Roman" w:hAnsi="Calibri Light" w:cs="Calibri Light"/>
          <w:color w:val="000000"/>
        </w:rPr>
        <w:t>(</w:t>
      </w:r>
      <w:r w:rsidR="0002224D" w:rsidRPr="000137B2">
        <w:rPr>
          <w:rFonts w:ascii="Calibri Light" w:eastAsia="Times New Roman" w:hAnsi="Calibri Light" w:cs="Calibri Light"/>
          <w:color w:val="000000"/>
        </w:rPr>
        <w:t>GRCh38</w:t>
      </w:r>
      <w:r w:rsidR="0024105E" w:rsidRPr="000137B2">
        <w:rPr>
          <w:rFonts w:ascii="Calibri Light" w:eastAsia="Times New Roman" w:hAnsi="Calibri Light" w:cs="Calibri Light"/>
          <w:color w:val="000000"/>
        </w:rPr>
        <w:t>)</w:t>
      </w:r>
    </w:p>
    <w:p w14:paraId="1FA6405D" w14:textId="77777777" w:rsidR="0054639C" w:rsidRPr="000137B2" w:rsidRDefault="0054639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Curry Group 1</w:t>
      </w:r>
      <w:r w:rsidRPr="000137B2">
        <w:rPr>
          <w:rFonts w:ascii="Calibri Light" w:hAnsi="Calibri Light" w:cs="Calibri Light"/>
        </w:rPr>
        <w:t>: chr17:800,000–1,600,000 (hg18)</w:t>
      </w:r>
    </w:p>
    <w:p w14:paraId="6158144E" w14:textId="53B67E9A" w:rsidR="006123F7" w:rsidRPr="000137B2" w:rsidRDefault="006123F7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Critical Region = ClinGen Coordinates</w:t>
      </w:r>
      <w:r w:rsidR="0024105E" w:rsidRPr="000137B2">
        <w:rPr>
          <w:rFonts w:ascii="Calibri Light" w:hAnsi="Calibri Light" w:cs="Calibri Light"/>
          <w:b/>
          <w:bCs/>
        </w:rPr>
        <w:t xml:space="preserve"> = </w:t>
      </w:r>
      <w:r w:rsidR="0024105E" w:rsidRPr="000137B2">
        <w:rPr>
          <w:rFonts w:ascii="Calibri Light" w:eastAsia="Times New Roman" w:hAnsi="Calibri Light" w:cs="Calibri Light"/>
        </w:rPr>
        <w:t>chr17:1247833-2588909 (hg19)</w:t>
      </w:r>
    </w:p>
    <w:p w14:paraId="59573677" w14:textId="179B00EA" w:rsidR="0002224D" w:rsidRPr="000137B2" w:rsidRDefault="000222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eastAsia="Times New Roman" w:hAnsi="Calibri Light" w:cs="Calibri Light"/>
          <w:b/>
          <w:bCs/>
        </w:rPr>
        <w:t>Curry Group 3</w:t>
      </w:r>
      <w:r w:rsidRPr="000137B2">
        <w:rPr>
          <w:rFonts w:ascii="Calibri Light" w:eastAsia="Times New Roman" w:hAnsi="Calibri Light" w:cs="Calibri Light"/>
        </w:rPr>
        <w:t xml:space="preserve">: </w:t>
      </w:r>
      <w:r w:rsidRPr="000137B2">
        <w:rPr>
          <w:rFonts w:ascii="Calibri Light" w:hAnsi="Calibri Light" w:cs="Calibri Light"/>
        </w:rPr>
        <w:t>chr17:2,000,000–3,000,000 (hg18)</w:t>
      </w:r>
    </w:p>
    <w:p w14:paraId="307ED3EC" w14:textId="18B33D4E" w:rsidR="00B91CC0" w:rsidRPr="000137B2" w:rsidRDefault="00B91CC0" w:rsidP="009B555C">
      <w:pPr>
        <w:pStyle w:val="Heading1"/>
        <w:tabs>
          <w:tab w:val="left" w:pos="333"/>
        </w:tabs>
      </w:pPr>
      <w:bookmarkStart w:id="116" w:name="_Toc84971465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02</w:t>
        </w:r>
      </w:fldSimple>
      <w:r w:rsidRPr="000137B2">
        <w:t>: 17p13.3 (SHFLD3)</w:t>
      </w:r>
      <w:bookmarkEnd w:id="116"/>
    </w:p>
    <w:p w14:paraId="2CE5C367" w14:textId="2E666EBB" w:rsidR="00B91CC0" w:rsidRPr="000137B2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</w:rPr>
        <w:t>Figure 3-II of Armour 2011</w:t>
      </w:r>
      <w:r w:rsidR="002A0EDA">
        <w:rPr>
          <w:rFonts w:ascii="Calibri Light" w:hAnsi="Calibri Light"/>
          <w:i/>
          <w:iCs/>
        </w:rPr>
        <w:fldChar w:fldCharType="begin">
          <w:fldData xml:space="preserve">PEVuZE5vdGU+PENpdGU+PEF1dGhvcj5Bcm1vdXI8L0F1dGhvcj48WWVhcj4yMDExPC9ZZWFyPjxS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TQ0LTUxPC9wYWdlcz48dm9sdW1lPjE5PC92b2x1bWU+PG51bWJlcj4xMTwvbnVt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==
</w:fldData>
        </w:fldChar>
      </w:r>
      <w:r w:rsidR="00FB2DDC">
        <w:rPr>
          <w:rFonts w:ascii="Calibri Light" w:hAnsi="Calibri Light"/>
          <w:i/>
          <w:iCs/>
        </w:rPr>
        <w:instrText xml:space="preserve"> ADDIN EN.CITE </w:instrTex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Bcm1vdXI8L0F1dGhvcj48WWVhcj4yMDExPC9ZZWFyPjxS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TQ0LTUxPC9wYWdlcz48dm9sdW1lPjE5PC92b2x1bWU+PG51bWJlcj4xMTwvbnVt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==
</w:fldData>
        </w:fldChar>
      </w:r>
      <w:r w:rsidR="00FB2DDC">
        <w:rPr>
          <w:rFonts w:ascii="Calibri Light" w:hAnsi="Calibri Light"/>
          <w:i/>
          <w:iCs/>
        </w:rPr>
        <w:instrText xml:space="preserve"> ADDIN EN.CITE.DATA </w:instrText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end"/>
      </w:r>
      <w:r w:rsidR="002A0EDA">
        <w:rPr>
          <w:rFonts w:ascii="Calibri Light" w:hAnsi="Calibri Light"/>
          <w:i/>
          <w:iCs/>
        </w:rPr>
      </w:r>
      <w:r w:rsidR="002A0EDA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83]</w:t>
      </w:r>
      <w:r w:rsidR="002A0EDA">
        <w:rPr>
          <w:rFonts w:ascii="Calibri Light" w:hAnsi="Calibri Light"/>
          <w:i/>
          <w:iCs/>
        </w:rPr>
        <w:fldChar w:fldCharType="end"/>
      </w:r>
      <w:r w:rsidRPr="000137B2">
        <w:rPr>
          <w:rFonts w:ascii="Calibri Light" w:hAnsi="Calibri Light"/>
          <w:i/>
          <w:iCs/>
        </w:rPr>
        <w:t>:</w:t>
      </w:r>
    </w:p>
    <w:p w14:paraId="2C424BE2" w14:textId="408E1EFD" w:rsidR="00B91CC0" w:rsidRPr="000137B2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  <w:noProof/>
        </w:rPr>
        <w:drawing>
          <wp:inline distT="0" distB="0" distL="0" distR="0" wp14:anchorId="587225AC" wp14:editId="2AC6EBEB">
            <wp:extent cx="5327650" cy="3206949"/>
            <wp:effectExtent l="0" t="0" r="635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4"/>
                    <a:stretch>
                      <a:fillRect/>
                    </a:stretch>
                  </pic:blipFill>
                  <pic:spPr>
                    <a:xfrm>
                      <a:off x="0" y="0"/>
                      <a:ext cx="5337349" cy="32127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7A63B" w14:textId="5F7DEA19" w:rsidR="00B91CC0" w:rsidRPr="000137B2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</w:rPr>
        <w:t>Figure 2 of Luk 2014</w:t>
      </w:r>
      <w:r w:rsidR="002A0EDA">
        <w:rPr>
          <w:rFonts w:ascii="Calibri Light" w:hAnsi="Calibri Light"/>
          <w:i/>
          <w:iCs/>
        </w:rPr>
        <w:fldChar w:fldCharType="begin">
          <w:fldData xml:space="preserve">PEVuZE5vdGU+PENpdGU+PEF1dGhvcj5MdWs8L0F1dGhvcj48WWVhcj4yMDE0PC9ZZWFyPjxSZWNO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</w:fldData>
        </w:fldChar>
      </w:r>
      <w:r w:rsidR="00FB2DDC">
        <w:rPr>
          <w:rFonts w:ascii="Calibri Light" w:hAnsi="Calibri Light"/>
          <w:i/>
          <w:iCs/>
        </w:rPr>
        <w:instrText xml:space="preserve"> ADDIN EN.CITE </w:instrTex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MdWs8L0F1dGhvcj48WWVhcj4yMDE0PC9ZZWFyPjxSZWNO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</w:fldData>
        </w:fldChar>
      </w:r>
      <w:r w:rsidR="00FB2DDC">
        <w:rPr>
          <w:rFonts w:ascii="Calibri Light" w:hAnsi="Calibri Light"/>
          <w:i/>
          <w:iCs/>
        </w:rPr>
        <w:instrText xml:space="preserve"> ADDIN EN.CITE.DATA </w:instrText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end"/>
      </w:r>
      <w:r w:rsidR="002A0EDA">
        <w:rPr>
          <w:rFonts w:ascii="Calibri Light" w:hAnsi="Calibri Light"/>
          <w:i/>
          <w:iCs/>
        </w:rPr>
      </w:r>
      <w:r w:rsidR="002A0EDA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84]</w:t>
      </w:r>
      <w:r w:rsidR="002A0EDA">
        <w:rPr>
          <w:rFonts w:ascii="Calibri Light" w:hAnsi="Calibri Light"/>
          <w:i/>
          <w:iCs/>
        </w:rPr>
        <w:fldChar w:fldCharType="end"/>
      </w:r>
      <w:r w:rsidRPr="000137B2">
        <w:rPr>
          <w:rFonts w:ascii="Calibri Light" w:hAnsi="Calibri Light"/>
          <w:i/>
          <w:iCs/>
        </w:rPr>
        <w:t>:</w:t>
      </w:r>
    </w:p>
    <w:p w14:paraId="75BDCB0C" w14:textId="15F7C6D8" w:rsidR="00B91CC0" w:rsidRPr="000137B2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  <w:noProof/>
        </w:rPr>
        <w:drawing>
          <wp:inline distT="0" distB="0" distL="0" distR="0" wp14:anchorId="2C5FFFEE" wp14:editId="3435FB55">
            <wp:extent cx="5416550" cy="3307606"/>
            <wp:effectExtent l="0" t="0" r="0" b="762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5"/>
                    <a:stretch>
                      <a:fillRect/>
                    </a:stretch>
                  </pic:blipFill>
                  <pic:spPr>
                    <a:xfrm>
                      <a:off x="0" y="0"/>
                      <a:ext cx="5423806" cy="33120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941393" w14:textId="01FF0BF3" w:rsidR="00B91CC0" w:rsidRPr="000137B2" w:rsidRDefault="00B91CC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307A199B" w14:textId="508C677D" w:rsidR="00B91CC0" w:rsidRPr="000137B2" w:rsidRDefault="00B91CC0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0137B2">
        <w:rPr>
          <w:rFonts w:ascii="Calibri Light" w:hAnsi="Calibri Light"/>
          <w:b/>
          <w:bCs/>
        </w:rPr>
        <w:t xml:space="preserve">Region = Armour SHFLD CR </w:t>
      </w:r>
      <w:r w:rsidRPr="000137B2">
        <w:rPr>
          <w:rFonts w:ascii="Calibri Light" w:hAnsi="Calibri Light"/>
        </w:rPr>
        <w:t>= chr17:950721-1145540 (hg18)</w:t>
      </w:r>
    </w:p>
    <w:p w14:paraId="2D4ED51A" w14:textId="07515676" w:rsidR="0058294C" w:rsidRPr="000137B2" w:rsidRDefault="0058294C" w:rsidP="009B555C">
      <w:pPr>
        <w:pStyle w:val="Heading1"/>
        <w:tabs>
          <w:tab w:val="left" w:pos="333"/>
        </w:tabs>
      </w:pPr>
      <w:bookmarkStart w:id="117" w:name="_Toc84971466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03</w:t>
        </w:r>
      </w:fldSimple>
      <w:r w:rsidRPr="000137B2">
        <w:t>: 17p13.1</w:t>
      </w:r>
      <w:bookmarkEnd w:id="117"/>
    </w:p>
    <w:p w14:paraId="711AA139" w14:textId="1BEB1DB4" w:rsidR="0058294C" w:rsidRPr="000137B2" w:rsidRDefault="0058294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  <w:r w:rsidRPr="000137B2">
        <w:rPr>
          <w:rFonts w:ascii="Calibri Light" w:hAnsi="Calibri Light" w:cs="Calibri Light"/>
          <w:noProof/>
        </w:rPr>
        <w:drawing>
          <wp:inline distT="0" distB="0" distL="0" distR="0" wp14:anchorId="0BD30D22" wp14:editId="3DD9DB08">
            <wp:extent cx="6858000" cy="2881746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6"/>
                    <a:stretch>
                      <a:fillRect/>
                    </a:stretch>
                  </pic:blipFill>
                  <pic:spPr>
                    <a:xfrm>
                      <a:off x="0" y="0"/>
                      <a:ext cx="6875633" cy="2889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DF3F89" w14:textId="15F8192B" w:rsidR="000B5EA5" w:rsidRPr="000137B2" w:rsidRDefault="000B5EA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Whole Region (Mooneyham to Shlien P2):</w:t>
      </w:r>
      <w:r w:rsidRPr="000137B2">
        <w:rPr>
          <w:rFonts w:ascii="Calibri Light" w:hAnsi="Calibri Light" w:cs="Calibri Light"/>
        </w:rPr>
        <w:t xml:space="preserve"> chr17:6610939-8121046 (hg19)</w:t>
      </w:r>
    </w:p>
    <w:p w14:paraId="305EF1AF" w14:textId="3E3BDD9E" w:rsidR="000B5EA5" w:rsidRPr="000137B2" w:rsidRDefault="000B5EA5" w:rsidP="009B555C">
      <w:pPr>
        <w:pStyle w:val="ListParagraph"/>
        <w:numPr>
          <w:ilvl w:val="0"/>
          <w:numId w:val="17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Mooneyham:</w:t>
      </w:r>
      <w:r w:rsidRPr="000137B2">
        <w:rPr>
          <w:rFonts w:ascii="Calibri Light" w:hAnsi="Calibri Light" w:cs="Calibri Light"/>
        </w:rPr>
        <w:t xml:space="preserve"> chr17:6610939-7399323 (hg19)</w:t>
      </w:r>
    </w:p>
    <w:p w14:paraId="1B58F323" w14:textId="5CFE3E3E" w:rsidR="000B5EA5" w:rsidRPr="000137B2" w:rsidRDefault="000B5EA5" w:rsidP="009B555C">
      <w:pPr>
        <w:pStyle w:val="ListParagraph"/>
        <w:numPr>
          <w:ilvl w:val="0"/>
          <w:numId w:val="17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Shlien P2: </w:t>
      </w:r>
      <w:r w:rsidRPr="000137B2">
        <w:rPr>
          <w:rFonts w:ascii="Calibri Light" w:hAnsi="Calibri Light" w:cs="Calibri Light"/>
        </w:rPr>
        <w:t>chr17:7140464-8061771 (hg18) // chr17:7199741-8121046 (hg19)</w:t>
      </w:r>
    </w:p>
    <w:p w14:paraId="4611BEFB" w14:textId="23D1EF1E" w:rsidR="000B5EA5" w:rsidRPr="000137B2" w:rsidRDefault="003169D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>Distal</w:t>
      </w:r>
      <w:r w:rsidR="000B5EA5" w:rsidRPr="000137B2">
        <w:rPr>
          <w:rFonts w:ascii="Calibri Light" w:hAnsi="Calibri Light" w:cs="Calibri Light"/>
          <w:b/>
          <w:bCs/>
        </w:rPr>
        <w:t xml:space="preserve"> Region (Shlien P3):</w:t>
      </w:r>
      <w:r w:rsidR="000B5EA5" w:rsidRPr="000137B2">
        <w:rPr>
          <w:rFonts w:ascii="Calibri Light" w:hAnsi="Calibri Light" w:cs="Calibri Light"/>
        </w:rPr>
        <w:t xml:space="preserve"> </w:t>
      </w:r>
      <w:r w:rsidR="000B5EA5" w:rsidRPr="000137B2">
        <w:rPr>
          <w:rFonts w:ascii="Calibri Light" w:eastAsia="Times New Roman" w:hAnsi="Calibri Light" w:cs="Calibri Light"/>
          <w:color w:val="000000"/>
        </w:rPr>
        <w:t>chr17:7429371-7972019 (hg18)</w:t>
      </w:r>
    </w:p>
    <w:p w14:paraId="038E7E6E" w14:textId="0BEF1E5B" w:rsidR="00D55494" w:rsidRPr="000137B2" w:rsidRDefault="003169DE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</w:rPr>
        <w:t xml:space="preserve">Proximal </w:t>
      </w:r>
      <w:r w:rsidR="000B5EA5" w:rsidRPr="000137B2">
        <w:rPr>
          <w:rFonts w:ascii="Calibri Light" w:hAnsi="Calibri Light" w:cs="Calibri Light"/>
          <w:b/>
          <w:bCs/>
        </w:rPr>
        <w:t>Region (Coutton):</w:t>
      </w:r>
      <w:r w:rsidR="000B5EA5" w:rsidRPr="000137B2">
        <w:rPr>
          <w:rFonts w:ascii="Calibri Light" w:hAnsi="Calibri Light" w:cs="Calibri Light"/>
        </w:rPr>
        <w:t xml:space="preserve"> </w:t>
      </w:r>
      <w:r w:rsidR="000B5EA5" w:rsidRPr="000137B2">
        <w:rPr>
          <w:rFonts w:ascii="Calibri Light" w:eastAsia="Times New Roman" w:hAnsi="Calibri Light" w:cs="Calibri Light"/>
          <w:color w:val="000000"/>
        </w:rPr>
        <w:t>chr17:6690620-7276764 (hg19)</w:t>
      </w:r>
    </w:p>
    <w:p w14:paraId="3FF73F7B" w14:textId="111F66FE" w:rsidR="002E253C" w:rsidRPr="000137B2" w:rsidRDefault="00D55494" w:rsidP="009B555C">
      <w:pPr>
        <w:pStyle w:val="Heading1"/>
        <w:tabs>
          <w:tab w:val="left" w:pos="333"/>
        </w:tabs>
      </w:pPr>
      <w:bookmarkStart w:id="118" w:name="_Toc84971467"/>
      <w:r w:rsidRPr="000137B2">
        <w:t xml:space="preserve">Primary CNV </w:t>
      </w:r>
      <w:fldSimple w:instr=" SEQ Primary_CNV \* ARABIC ">
        <w:r w:rsidR="00A360AB">
          <w:rPr>
            <w:noProof/>
          </w:rPr>
          <w:t>104</w:t>
        </w:r>
      </w:fldSimple>
      <w:r w:rsidRPr="000137B2">
        <w:t>: 17p11.2 (</w:t>
      </w:r>
      <w:r w:rsidRPr="002A0EDA">
        <w:t>CMT1A</w:t>
      </w:r>
      <w:r w:rsidRPr="000137B2">
        <w:t>/HNPP)</w:t>
      </w:r>
      <w:bookmarkEnd w:id="118"/>
    </w:p>
    <w:p w14:paraId="40BB2569" w14:textId="14FB7BBE" w:rsidR="002B0C1F" w:rsidRPr="000137B2" w:rsidRDefault="002B0C1F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Schematic View of Figure 1 of Zhang 2010</w:t>
      </w:r>
      <w:r w:rsidR="008C339D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Zhang&lt;/Author&gt;&lt;Year&gt;2010&lt;/Year&gt;&lt;RecNum&gt;395&lt;/RecNum&gt;&lt;DisplayText&gt;[85]&lt;/DisplayText&gt;&lt;record&gt;&lt;rec-number&gt;395&lt;/rec-number&gt;&lt;foreign-keys&gt;&lt;key app="EN" db-id="p9wv00a5yez0v1et5awv9pfoepd0x5dtwwpt" timestamp="1625085854"&gt;395&lt;/key&gt;&lt;/foreign-keys&gt;&lt;ref-type name="Journal Article"&gt;17&lt;/ref-type&gt;&lt;contributors&gt;&lt;authors&gt;&lt;author&gt;Zhang, Feng&lt;/author&gt;&lt;author&gt;Seeman, Pavel&lt;/author&gt;&lt;author&gt;Liu, Pengfei&lt;/author&gt;&lt;author&gt;Weterman, Marian A. J.&lt;/author&gt;&lt;author&gt;Gonzaga-Jauregui, Claudia&lt;/author&gt;&lt;author&gt;Towne, Charles F.&lt;/author&gt;&lt;author&gt;Batish, Sat Dev&lt;/author&gt;&lt;author&gt;De Vriendt, Els&lt;/author&gt;&lt;author&gt;De Jonghe, Peter&lt;/author&gt;&lt;author&gt;Rautenstrauss, Bernd&lt;/author&gt;&lt;author&gt;Krause, Klaus-Henning&lt;/author&gt;&lt;author&gt;Khajavi, Mehrdad&lt;/author&gt;&lt;author&gt;Posadka, Jan&lt;/author&gt;&lt;author&gt;Vandenberghe, Antoon&lt;/author&gt;&lt;author&gt;Palau, Francesc&lt;/author&gt;&lt;author&gt;Van Maldergem, Lionel&lt;/author&gt;&lt;author&gt;Baas, Frank&lt;/author&gt;&lt;author&gt;Timmerman, Vincent&lt;/author&gt;&lt;author&gt;Lupski, James R.&lt;/author&gt;&lt;/authors&gt;&lt;/contributors&gt;&lt;titles&gt;&lt;title&gt;Mechanisms for Nonrecurrent Genomic Rearrangements Associated with CMT1A or HNPP: Rare CNVs as a Cause for Missing Heritability&lt;/title&gt;&lt;secondary-title&gt;The American Journal of Human Genetics&lt;/secondary-title&gt;&lt;/titles&gt;&lt;periodical&gt;&lt;full-title&gt;The American Journal of Human Genetics&lt;/full-title&gt;&lt;/periodical&gt;&lt;pages&gt;892-903&lt;/pages&gt;&lt;volume&gt;86&lt;/volume&gt;&lt;number&gt;6&lt;/number&gt;&lt;dates&gt;&lt;year&gt;2010&lt;/year&gt;&lt;pub-dates&gt;&lt;date&gt;2010/06/11/&lt;/date&gt;&lt;/pub-dates&gt;&lt;/dates&gt;&lt;isbn&gt;0002-9297&lt;/isbn&gt;&lt;urls&gt;&lt;related-urls&gt;&lt;url&gt;https://www.sciencedirect.com/science/article/pii/S0002929710002181&lt;/url&gt;&lt;/related-urls&gt;&lt;/urls&gt;&lt;electronic-resource-num&gt;https://doi.org/10.1016/j.ajhg.2010.05.001&lt;/electronic-resource-num&gt;&lt;/record&gt;&lt;/Cite&gt;&lt;/EndNote&gt;</w:instrText>
      </w:r>
      <w:r w:rsidR="008C339D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85]</w:t>
      </w:r>
      <w:r w:rsidR="008C339D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3348A3E8" w14:textId="17A16BDC" w:rsidR="002B0C1F" w:rsidRPr="000137B2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1A544586" wp14:editId="4128BD68">
                <wp:simplePos x="0" y="0"/>
                <wp:positionH relativeFrom="column">
                  <wp:posOffset>262890</wp:posOffset>
                </wp:positionH>
                <wp:positionV relativeFrom="paragraph">
                  <wp:posOffset>2995295</wp:posOffset>
                </wp:positionV>
                <wp:extent cx="2937163" cy="1149927"/>
                <wp:effectExtent l="0" t="0" r="15875" b="12700"/>
                <wp:wrapNone/>
                <wp:docPr id="241" name="Text Box 2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37163" cy="114992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5F0CAA3" w14:textId="5B00580D" w:rsidR="002F2009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Common Recurrent Region (ClinGen):</w:t>
                            </w:r>
                          </w:p>
                          <w:p w14:paraId="373EC756" w14:textId="59830C0A" w:rsidR="002F2009" w:rsidRPr="00B84B80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4097915-15422952 (hg19)</w:t>
                            </w:r>
                          </w:p>
                          <w:p w14:paraId="74D87FE3" w14:textId="77777777" w:rsidR="002F2009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</w:p>
                          <w:p w14:paraId="79750E37" w14:textId="631731E8" w:rsidR="002F2009" w:rsidRPr="00D55494" w:rsidRDefault="002F2009" w:rsidP="00B84B80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Nonrecurrent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15133094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-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15422954</w:t>
                            </w:r>
                          </w:p>
                          <w:p w14:paraId="1AAF449A" w14:textId="2065ECCF" w:rsidR="002F2009" w:rsidRPr="00D55494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PMP22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chr17:15133094-15168690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  <w:p w14:paraId="50E77BB8" w14:textId="6BDF2E52" w:rsidR="002F2009" w:rsidRPr="00754A71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CMT1A-REP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84B80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5422954-15796452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544586" id="Text Box 241" o:spid="_x0000_s1045" type="#_x0000_t202" style="position:absolute;margin-left:20.7pt;margin-top:235.85pt;width:231.25pt;height:90.5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" fillcolor="white [3201]" strokeweight=".5pt">
                <v:textbox>
                  <w:txbxContent>
                    <w:p w14:paraId="35F0CAA3" w14:textId="5B00580D" w:rsidR="002F2009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Common Recurrent Region (ClinGen):</w:t>
                      </w:r>
                    </w:p>
                    <w:p w14:paraId="373EC756" w14:textId="59830C0A" w:rsidR="002F2009" w:rsidRPr="00B84B80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4097915-15422952 (hg19)</w:t>
                      </w:r>
                    </w:p>
                    <w:p w14:paraId="74D87FE3" w14:textId="77777777" w:rsidR="002F2009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</w:p>
                    <w:p w14:paraId="79750E37" w14:textId="631731E8" w:rsidR="002F2009" w:rsidRPr="00D55494" w:rsidRDefault="002F2009" w:rsidP="00B84B80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Nonrecurrent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15133094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-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15422954</w:t>
                      </w:r>
                    </w:p>
                    <w:p w14:paraId="1AAF449A" w14:textId="2065ECCF" w:rsidR="002F2009" w:rsidRPr="00D55494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PMP22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chr17:15133094-15168690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  <w:p w14:paraId="50E77BB8" w14:textId="6BDF2E52" w:rsidR="002F2009" w:rsidRPr="00754A71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CMT1A-REP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B84B80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5422954-15796452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</w:txbxContent>
                </v:textbox>
              </v:shape>
            </w:pict>
          </mc:Fallback>
        </mc:AlternateContent>
      </w:r>
      <w:r w:rsidR="002B0C1F"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0B09C241" wp14:editId="61E23540">
            <wp:extent cx="4502727" cy="3305366"/>
            <wp:effectExtent l="0" t="0" r="0" b="0"/>
            <wp:docPr id="239" name="Picture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3831" cy="3350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B3866E" w14:textId="5038E395" w:rsidR="00B84B80" w:rsidRPr="000137B2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317F98C1" w14:textId="071404D9" w:rsidR="00B84B80" w:rsidRPr="000137B2" w:rsidRDefault="00B84B8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260ABF6B" w14:textId="055E2366" w:rsidR="00B84B80" w:rsidRPr="000137B2" w:rsidRDefault="00B84B8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0780A406" w14:textId="77777777" w:rsidR="00B84B80" w:rsidRPr="000137B2" w:rsidRDefault="00B84B80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</w:p>
    <w:p w14:paraId="613825F0" w14:textId="5229D433" w:rsidR="00D55494" w:rsidRPr="000137B2" w:rsidRDefault="00D55494" w:rsidP="009B555C">
      <w:pPr>
        <w:pStyle w:val="Heading1"/>
        <w:tabs>
          <w:tab w:val="left" w:pos="333"/>
        </w:tabs>
      </w:pPr>
      <w:bookmarkStart w:id="119" w:name="_Toc84971468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05</w:t>
        </w:r>
      </w:fldSimple>
      <w:r w:rsidRPr="000137B2">
        <w:t>: 17p11.2 (</w:t>
      </w:r>
      <w:r w:rsidRPr="002A0EDA">
        <w:t>PTLS</w:t>
      </w:r>
      <w:r w:rsidRPr="000137B2">
        <w:t>/SMS)</w:t>
      </w:r>
      <w:bookmarkEnd w:id="119"/>
    </w:p>
    <w:p w14:paraId="405CC6AF" w14:textId="3FDF90AB" w:rsidR="00D55494" w:rsidRPr="000137B2" w:rsidRDefault="00D5549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3F52B3A" wp14:editId="106904A2">
                <wp:simplePos x="0" y="0"/>
                <wp:positionH relativeFrom="column">
                  <wp:posOffset>3589867</wp:posOffset>
                </wp:positionH>
                <wp:positionV relativeFrom="paragraph">
                  <wp:posOffset>100542</wp:posOffset>
                </wp:positionV>
                <wp:extent cx="2937163" cy="956733"/>
                <wp:effectExtent l="0" t="0" r="15875" b="15240"/>
                <wp:wrapNone/>
                <wp:docPr id="224" name="Text Box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37163" cy="95673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51B6B17" w14:textId="77777777" w:rsidR="002F2009" w:rsidRPr="002E253C" w:rsidRDefault="002F2009" w:rsidP="002E253C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2E253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ClinGen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: </w:t>
                            </w:r>
                            <w:r w:rsidRPr="002E253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6810028-20213202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(hg19)</w:t>
                            </w:r>
                          </w:p>
                          <w:p w14:paraId="4F305EDA" w14:textId="77777777" w:rsidR="002F2009" w:rsidRDefault="002F2009" w:rsidP="00D55494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</w:p>
                          <w:p w14:paraId="78172167" w14:textId="0644A7E0" w:rsidR="002F2009" w:rsidRPr="00D55494" w:rsidRDefault="002F2009" w:rsidP="00D55494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PTLS/SMS Critical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: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6796512-18088067</w:t>
                            </w:r>
                          </w:p>
                          <w:p w14:paraId="3AB0D3E4" w14:textId="65F788AF" w:rsidR="002F2009" w:rsidRPr="00D55494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7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RP11-48J14: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6796512-16796743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(hg19)</w:t>
                            </w:r>
                          </w:p>
                          <w:p w14:paraId="43DF7076" w14:textId="3EDC42D4" w:rsidR="002F2009" w:rsidRPr="002E253C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7"/>
                              </w:numPr>
                              <w:spacing w:after="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RP11-258F1: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8079879-18088067 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F52B3A" id="Text Box 224" o:spid="_x0000_s1046" type="#_x0000_t202" style="position:absolute;margin-left:282.65pt;margin-top:7.9pt;width:231.25pt;height:75.3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" fillcolor="white [3201]" strokeweight=".5pt">
                <v:textbox>
                  <w:txbxContent>
                    <w:p w14:paraId="251B6B17" w14:textId="77777777" w:rsidR="002F2009" w:rsidRPr="002E253C" w:rsidRDefault="002F2009" w:rsidP="002E253C">
                      <w:p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2E253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ClinGen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: </w:t>
                      </w:r>
                      <w:r w:rsidRPr="002E253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6810028-20213202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(hg19)</w:t>
                      </w:r>
                    </w:p>
                    <w:p w14:paraId="4F305EDA" w14:textId="77777777" w:rsidR="002F2009" w:rsidRDefault="002F2009" w:rsidP="00D55494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</w:pPr>
                    </w:p>
                    <w:p w14:paraId="78172167" w14:textId="0644A7E0" w:rsidR="002F2009" w:rsidRPr="00D55494" w:rsidRDefault="002F2009" w:rsidP="00D55494">
                      <w:p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PTLS/SMS Critical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: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6796512-18088067</w:t>
                      </w:r>
                    </w:p>
                    <w:p w14:paraId="3AB0D3E4" w14:textId="65F788AF" w:rsidR="002F2009" w:rsidRPr="00D55494" w:rsidRDefault="002F2009" w:rsidP="006163EF">
                      <w:pPr>
                        <w:pStyle w:val="ListParagraph"/>
                        <w:numPr>
                          <w:ilvl w:val="0"/>
                          <w:numId w:val="27"/>
                        </w:num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RP11-48J14: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6796512-16796743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(hg19)</w:t>
                      </w:r>
                    </w:p>
                    <w:p w14:paraId="43DF7076" w14:textId="3EDC42D4" w:rsidR="002F2009" w:rsidRPr="002E253C" w:rsidRDefault="002F2009" w:rsidP="006163EF">
                      <w:pPr>
                        <w:pStyle w:val="ListParagraph"/>
                        <w:numPr>
                          <w:ilvl w:val="0"/>
                          <w:numId w:val="27"/>
                        </w:numPr>
                        <w:spacing w:after="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RP11-258F1: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8079879-18088067 (hg19)</w:t>
                      </w:r>
                    </w:p>
                  </w:txbxContent>
                </v:textbox>
              </v:shape>
            </w:pict>
          </mc:Fallback>
        </mc:AlternateContent>
      </w:r>
      <w:r w:rsidRPr="000137B2">
        <w:rPr>
          <w:rFonts w:ascii="Calibri Light" w:hAnsi="Calibri Light" w:cs="Calibri Light"/>
          <w:i/>
          <w:iCs/>
        </w:rPr>
        <w:t>Figure 2 of Potocki 2007</w:t>
      </w:r>
      <w:r w:rsidR="008C339D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Qb3RvY2tpPC9BdXRob3I+PFllYXI+MjAwNzwvWWVhcj48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Qb3RvY2tpPC9BdXRob3I+PFllYXI+MjAwNzwvWWVhcj48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8C339D" w:rsidRPr="000137B2">
        <w:rPr>
          <w:rFonts w:ascii="Calibri Light" w:hAnsi="Calibri Light" w:cs="Calibri Light"/>
          <w:i/>
          <w:iCs/>
        </w:rPr>
      </w:r>
      <w:r w:rsidR="008C339D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86]</w:t>
      </w:r>
      <w:r w:rsidR="008C339D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6AC65C5C" w14:textId="33A1CA60" w:rsidR="00D55494" w:rsidRPr="000137B2" w:rsidRDefault="00D5549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0E2D32E0" wp14:editId="624F3A8F">
            <wp:extent cx="3449782" cy="2526156"/>
            <wp:effectExtent l="0" t="0" r="0" b="762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8"/>
                    <a:stretch>
                      <a:fillRect/>
                    </a:stretch>
                  </pic:blipFill>
                  <pic:spPr>
                    <a:xfrm>
                      <a:off x="0" y="0"/>
                      <a:ext cx="3468919" cy="2540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4F76B" w14:textId="60553D94" w:rsidR="00B84B80" w:rsidRPr="000137B2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1F61B30B" w14:textId="25C79AF3" w:rsidR="00B84B80" w:rsidRPr="000137B2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Shaw 2004</w:t>
      </w:r>
      <w:r w:rsidR="008C339D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Shaw&lt;/Author&gt;&lt;Year&gt;2004&lt;/Year&gt;&lt;RecNum&gt;394&lt;/RecNum&gt;&lt;DisplayText&gt;[87]&lt;/DisplayText&gt;&lt;record&gt;&lt;rec-number&gt;394&lt;/rec-number&gt;&lt;foreign-keys&gt;&lt;key app="EN" db-id="p9wv00a5yez0v1et5awv9pfoepd0x5dtwwpt" timestamp="1625084976"&gt;394&lt;/key&gt;&lt;/foreign-keys&gt;&lt;ref-type name="Journal Article"&gt;17&lt;/ref-type&gt;&lt;contributors&gt;&lt;authors&gt;&lt;author&gt;Shaw, Christine J.&lt;/author&gt;&lt;author&gt;Withers, Marjorie A.&lt;/author&gt;&lt;author&gt;Lupski, James R.&lt;/author&gt;&lt;/authors&gt;&lt;/contributors&gt;&lt;titles&gt;&lt;title&gt;Uncommon Deletions of the Smith-Magenis Syndrome Region Can Be Recurrent When Alternate Low-Copy Repeats Act as Homologous Recombination Substrates&lt;/title&gt;&lt;secondary-title&gt;The American Journal of Human Genetics&lt;/secondary-title&gt;&lt;/titles&gt;&lt;periodical&gt;&lt;full-title&gt;The American Journal of Human Genetics&lt;/full-title&gt;&lt;/periodical&gt;&lt;pages&gt;75-81&lt;/pages&gt;&lt;volume&gt;75&lt;/volume&gt;&lt;number&gt;1&lt;/number&gt;&lt;dates&gt;&lt;year&gt;2004&lt;/year&gt;&lt;pub-dates&gt;&lt;date&gt;2004/07/01/&lt;/date&gt;&lt;/pub-dates&gt;&lt;/dates&gt;&lt;isbn&gt;0002-9297&lt;/isbn&gt;&lt;urls&gt;&lt;related-urls&gt;&lt;url&gt;https://www.sciencedirect.com/science/article/pii/S0002929707619958&lt;/url&gt;&lt;/related-urls&gt;&lt;/urls&gt;&lt;electronic-resource-num&gt;https://doi.org/10.1086/422016&lt;/electronic-resource-num&gt;&lt;/record&gt;&lt;/Cite&gt;&lt;/EndNote&gt;</w:instrText>
      </w:r>
      <w:r w:rsidR="008C339D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87]</w:t>
      </w:r>
      <w:r w:rsidR="008C339D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74C2A24" w14:textId="1A54E7F2" w:rsidR="00024573" w:rsidRPr="000137B2" w:rsidRDefault="00B84B80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1AC519EB" wp14:editId="66A0F1BB">
                <wp:simplePos x="0" y="0"/>
                <wp:positionH relativeFrom="column">
                  <wp:posOffset>4079875</wp:posOffset>
                </wp:positionH>
                <wp:positionV relativeFrom="paragraph">
                  <wp:posOffset>147839</wp:posOffset>
                </wp:positionV>
                <wp:extent cx="2937163" cy="706581"/>
                <wp:effectExtent l="0" t="0" r="15875" b="17780"/>
                <wp:wrapNone/>
                <wp:docPr id="234" name="Text Box 2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37163" cy="70658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0B4038B" w14:textId="52885D76" w:rsidR="002F2009" w:rsidRPr="00D55494" w:rsidRDefault="002F2009" w:rsidP="00754A71">
                            <w:pPr>
                              <w:spacing w:after="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 xml:space="preserve">Large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PTLS/SMS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5691101-20635656</w:t>
                            </w:r>
                          </w:p>
                          <w:p w14:paraId="64F8AD82" w14:textId="550F896F" w:rsidR="002F2009" w:rsidRPr="00D55494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CTD-3157E16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17:15691101-15691519</w:t>
                            </w:r>
                            <w:r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  <w:p w14:paraId="1002B160" w14:textId="598CA507" w:rsidR="002F2009" w:rsidRPr="00754A71" w:rsidRDefault="002F2009" w:rsidP="006163EF">
                            <w:pPr>
                              <w:pStyle w:val="ListParagraph"/>
                              <w:numPr>
                                <w:ilvl w:val="0"/>
                                <w:numId w:val="26"/>
                              </w:numPr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</w:pP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RP11-</w:t>
                            </w:r>
                            <w:r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218E15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>: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54A71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 xml:space="preserve">chr17:20440061-20635656 </w:t>
                            </w:r>
                            <w:r w:rsidRPr="00D55494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(hg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C519EB" id="Text Box 234" o:spid="_x0000_s1047" type="#_x0000_t202" style="position:absolute;margin-left:321.25pt;margin-top:11.65pt;width:231.25pt;height:55.6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" fillcolor="white [3201]" strokeweight=".5pt">
                <v:textbox>
                  <w:txbxContent>
                    <w:p w14:paraId="10B4038B" w14:textId="52885D76" w:rsidR="002F2009" w:rsidRPr="00D55494" w:rsidRDefault="002F2009" w:rsidP="00754A71">
                      <w:pPr>
                        <w:spacing w:after="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 xml:space="preserve">Large 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PTLS/SMS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5691101-20635656</w:t>
                      </w:r>
                    </w:p>
                    <w:p w14:paraId="64F8AD82" w14:textId="550F896F" w:rsidR="002F2009" w:rsidRPr="00D55494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CTD-3157E16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17:15691101-15691519</w:t>
                      </w:r>
                      <w:r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  <w:p w14:paraId="1002B160" w14:textId="598CA507" w:rsidR="002F2009" w:rsidRPr="00754A71" w:rsidRDefault="002F2009" w:rsidP="006163EF">
                      <w:pPr>
                        <w:pStyle w:val="ListParagraph"/>
                        <w:numPr>
                          <w:ilvl w:val="0"/>
                          <w:numId w:val="26"/>
                        </w:numPr>
                        <w:spacing w:after="0"/>
                        <w:ind w:left="360"/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</w:pP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RP11-</w:t>
                      </w:r>
                      <w:r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218E15</w:t>
                      </w:r>
                      <w:r w:rsidRPr="00D55494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>: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 </w:t>
                      </w:r>
                      <w:r w:rsidRPr="00754A71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 xml:space="preserve">chr17:20440061-20635656 </w:t>
                      </w:r>
                      <w:r w:rsidRPr="00D55494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(hg19)</w:t>
                      </w:r>
                    </w:p>
                  </w:txbxContent>
                </v:textbox>
              </v:shape>
            </w:pict>
          </mc:Fallback>
        </mc:AlternateContent>
      </w:r>
      <w:r w:rsidR="00024573"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3B4BFD49" wp14:editId="1D7386B3">
            <wp:extent cx="3990109" cy="1283458"/>
            <wp:effectExtent l="0" t="0" r="0" b="0"/>
            <wp:docPr id="232" name="Picture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9"/>
                    <a:srcRect l="1937" t="7744" r="4922" b="14139"/>
                    <a:stretch/>
                  </pic:blipFill>
                  <pic:spPr bwMode="auto">
                    <a:xfrm>
                      <a:off x="0" y="0"/>
                      <a:ext cx="4026119" cy="12950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F54F8C" w14:textId="2943384C" w:rsidR="00D55494" w:rsidRPr="000137B2" w:rsidRDefault="00D55494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  <w:r w:rsidR="001B2C01"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93EEF8B" wp14:editId="3A7BC7E8">
            <wp:extent cx="4701540" cy="4156073"/>
            <wp:effectExtent l="0" t="0" r="3810" b="0"/>
            <wp:docPr id="249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4404" cy="4185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997378" w14:textId="47169FF1" w:rsidR="00596849" w:rsidRPr="000137B2" w:rsidRDefault="004E0E33" w:rsidP="009B555C">
      <w:pPr>
        <w:pStyle w:val="Heading1"/>
        <w:tabs>
          <w:tab w:val="left" w:pos="333"/>
        </w:tabs>
      </w:pPr>
      <w:bookmarkStart w:id="120" w:name="_Toc84971469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06</w:t>
        </w:r>
      </w:fldSimple>
      <w:r w:rsidRPr="000137B2">
        <w:t>: 17p11.2 (Yuan-</w:t>
      </w:r>
      <w:r w:rsidRPr="002A0EDA">
        <w:t>Harel</w:t>
      </w:r>
      <w:r w:rsidRPr="000137B2">
        <w:t>-Lupski)</w:t>
      </w:r>
      <w:bookmarkEnd w:id="120"/>
    </w:p>
    <w:p w14:paraId="51CAA213" w14:textId="77777777" w:rsidR="00EF7F05" w:rsidRDefault="00EF7F05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/>
          <w:noProof/>
        </w:rPr>
        <w:drawing>
          <wp:inline distT="0" distB="0" distL="0" distR="0" wp14:anchorId="3526E880" wp14:editId="30B2391D">
            <wp:extent cx="4923693" cy="2074333"/>
            <wp:effectExtent l="0" t="0" r="0" b="2540"/>
            <wp:docPr id="245" name="Picture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3693" cy="2074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61A55" w14:textId="77777777" w:rsidR="00EF7F05" w:rsidRDefault="00EF7F05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170E3475" w14:textId="4C9DB06F" w:rsidR="008C339D" w:rsidRPr="000137B2" w:rsidRDefault="0077676E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2 of Yuan 2015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ZdWFuPC9BdXRob3I+PFllYXI+MjAxNTwvWWVhcj48UmVj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NjkxLTcwNzwvcGFnZXM+PHZvbHVtZT45Nzwvdm9sdW1lPjxudW1iZXI+NTwvbnVtYmVyPjxl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ZdWFuPC9BdXRob3I+PFllYXI+MjAxNTwvWWVhcj48UmVj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88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6AF28E9" w14:textId="58C12BD0" w:rsidR="00EF7F05" w:rsidRDefault="008C339D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05D2F9C8" wp14:editId="026D20AF">
            <wp:extent cx="5207000" cy="4662553"/>
            <wp:effectExtent l="0" t="0" r="0" b="508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7354" cy="46807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ABB1C" w14:textId="654A7634" w:rsidR="00EF7F05" w:rsidRDefault="00EF7F05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5CC31B04" w14:textId="645E2809" w:rsidR="0077676E" w:rsidRPr="000137B2" w:rsidRDefault="0077676E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</w:p>
    <w:p w14:paraId="5495E0DC" w14:textId="77777777" w:rsidR="00EF7F05" w:rsidRDefault="00EF7F05" w:rsidP="009B555C">
      <w:pPr>
        <w:tabs>
          <w:tab w:val="left" w:pos="333"/>
        </w:tabs>
        <w:rPr>
          <w:rFonts w:ascii="Calibri Light" w:eastAsia="Calibri" w:hAnsi="Calibri Light" w:cs="Calibri Light"/>
          <w:i/>
          <w:iCs/>
        </w:rPr>
      </w:pPr>
      <w:bookmarkStart w:id="121" w:name="_Toc75683555"/>
      <w:r>
        <w:rPr>
          <w:rFonts w:ascii="Calibri Light" w:eastAsia="Calibri" w:hAnsi="Calibri Light" w:cs="Calibri Light"/>
          <w:i/>
          <w:iCs/>
        </w:rPr>
        <w:br w:type="page"/>
      </w:r>
    </w:p>
    <w:p w14:paraId="3F1E1FD8" w14:textId="6BBD348C" w:rsidR="0024209B" w:rsidRPr="000137B2" w:rsidRDefault="0024209B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</w:rPr>
        <w:lastRenderedPageBreak/>
        <w:t>UCSC Genome Browser View of Reported CNVs:</w:t>
      </w:r>
    </w:p>
    <w:p w14:paraId="42F57393" w14:textId="630ABA9A" w:rsidR="0024209B" w:rsidRDefault="007E557C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  <w:r w:rsidRPr="000137B2">
        <w:rPr>
          <w:rFonts w:ascii="Calibri Light" w:eastAsia="Calibri" w:hAnsi="Calibri Light" w:cs="Calibri Light"/>
          <w:i/>
          <w:iCs/>
          <w:noProof/>
        </w:rPr>
        <w:drawing>
          <wp:inline distT="0" distB="0" distL="0" distR="0" wp14:anchorId="0EAABDE6" wp14:editId="52676140">
            <wp:extent cx="5645333" cy="7806267"/>
            <wp:effectExtent l="0" t="0" r="0" b="4445"/>
            <wp:docPr id="250" name="Picture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5754" cy="7848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6FA9AC" w14:textId="77777777" w:rsidR="00EF7F05" w:rsidRPr="00A0062C" w:rsidRDefault="00EF7F0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b/>
          <w:sz w:val="20"/>
          <w:szCs w:val="20"/>
        </w:rPr>
      </w:pPr>
      <w:r w:rsidRPr="00A0062C">
        <w:rPr>
          <w:rFonts w:ascii="Calibri Light" w:eastAsia="Calibri" w:hAnsi="Calibri Light" w:cs="Calibri Light"/>
          <w:b/>
          <w:sz w:val="20"/>
          <w:szCs w:val="20"/>
        </w:rPr>
        <w:t xml:space="preserve">Whole Region = Patient 2790: </w:t>
      </w:r>
      <w:r w:rsidRPr="00A0062C">
        <w:rPr>
          <w:rFonts w:ascii="Calibri Light" w:eastAsia="Calibri" w:hAnsi="Calibri Light" w:cs="Calibri Light"/>
          <w:bCs/>
          <w:sz w:val="20"/>
          <w:szCs w:val="20"/>
        </w:rPr>
        <w:t>chr17:12434684-21531363 (hg19)</w:t>
      </w:r>
    </w:p>
    <w:p w14:paraId="15CD124A" w14:textId="77777777" w:rsidR="00EF7F05" w:rsidRPr="00A0062C" w:rsidRDefault="00EF7F0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sz w:val="20"/>
          <w:szCs w:val="20"/>
        </w:rPr>
      </w:pPr>
      <w:r>
        <w:rPr>
          <w:rFonts w:ascii="Calibri Light" w:eastAsia="Calibri" w:hAnsi="Calibri Light" w:cs="Calibri Light"/>
          <w:b/>
          <w:sz w:val="20"/>
          <w:szCs w:val="20"/>
        </w:rPr>
        <w:t xml:space="preserve">Smaller Region </w:t>
      </w:r>
      <w:r w:rsidRPr="00A0062C">
        <w:rPr>
          <w:rFonts w:ascii="Calibri Light" w:eastAsia="Calibri" w:hAnsi="Calibri Light" w:cs="Calibri Light"/>
          <w:b/>
          <w:sz w:val="20"/>
          <w:szCs w:val="20"/>
        </w:rPr>
        <w:t xml:space="preserve">= Patient 3813: </w:t>
      </w:r>
      <w:r w:rsidRPr="00A0062C">
        <w:rPr>
          <w:rFonts w:ascii="Calibri Light" w:eastAsia="Calibri" w:hAnsi="Calibri Light" w:cs="Calibri Light"/>
          <w:sz w:val="20"/>
          <w:szCs w:val="20"/>
        </w:rPr>
        <w:t xml:space="preserve">chr17:15060682-18212609 (hg19) </w:t>
      </w:r>
    </w:p>
    <w:p w14:paraId="2DA5846E" w14:textId="77777777" w:rsidR="00EF7F05" w:rsidRPr="000137B2" w:rsidRDefault="00EF7F05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  <w:i/>
          <w:iCs/>
        </w:rPr>
      </w:pPr>
    </w:p>
    <w:p w14:paraId="17459B6D" w14:textId="77777777" w:rsidR="00EF7F05" w:rsidRDefault="00EF7F05" w:rsidP="009B555C">
      <w:pPr>
        <w:tabs>
          <w:tab w:val="left" w:pos="333"/>
        </w:tabs>
        <w:rPr>
          <w:rStyle w:val="Heading1Char"/>
        </w:rPr>
      </w:pPr>
      <w:r>
        <w:rPr>
          <w:rStyle w:val="Heading1Char"/>
        </w:rPr>
        <w:br w:type="page"/>
      </w:r>
    </w:p>
    <w:p w14:paraId="7C84E909" w14:textId="5990BADF" w:rsidR="0077676E" w:rsidRPr="002A0EDA" w:rsidRDefault="00E35801" w:rsidP="009B555C">
      <w:pPr>
        <w:pStyle w:val="Heading1"/>
        <w:tabs>
          <w:tab w:val="left" w:pos="333"/>
        </w:tabs>
        <w:rPr>
          <w:rStyle w:val="Heading1Char"/>
        </w:rPr>
      </w:pPr>
      <w:bookmarkStart w:id="122" w:name="_Toc84971470"/>
      <w:r w:rsidRPr="002A0EDA">
        <w:rPr>
          <w:rStyle w:val="Heading1Char"/>
        </w:rPr>
        <w:lastRenderedPageBreak/>
        <w:t xml:space="preserve">Primary CNV </w:t>
      </w:r>
      <w:r w:rsidRPr="002A0EDA">
        <w:rPr>
          <w:rStyle w:val="Heading1Char"/>
        </w:rPr>
        <w:fldChar w:fldCharType="begin"/>
      </w:r>
      <w:r w:rsidRPr="002A0EDA">
        <w:rPr>
          <w:rStyle w:val="Heading1Char"/>
        </w:rPr>
        <w:instrText xml:space="preserve"> SEQ Primary_CNV \* ARABIC </w:instrText>
      </w:r>
      <w:r w:rsidRPr="002A0EDA">
        <w:rPr>
          <w:rStyle w:val="Heading1Char"/>
        </w:rPr>
        <w:fldChar w:fldCharType="separate"/>
      </w:r>
      <w:r w:rsidR="00A360AB">
        <w:rPr>
          <w:rStyle w:val="Heading1Char"/>
          <w:noProof/>
        </w:rPr>
        <w:t>107</w:t>
      </w:r>
      <w:r w:rsidRPr="002A0EDA">
        <w:rPr>
          <w:rStyle w:val="Heading1Char"/>
        </w:rPr>
        <w:fldChar w:fldCharType="end"/>
      </w:r>
      <w:r w:rsidRPr="002A0EDA">
        <w:rPr>
          <w:rStyle w:val="Heading1Char"/>
        </w:rPr>
        <w:t>: 17q11.2 (NF1)</w:t>
      </w:r>
      <w:bookmarkEnd w:id="121"/>
      <w:bookmarkEnd w:id="122"/>
    </w:p>
    <w:p w14:paraId="22BE397D" w14:textId="4AA27BEF" w:rsidR="00E35801" w:rsidRPr="000137B2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Moles 2012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Moles&lt;/Author&gt;&lt;Year&gt;2012&lt;/Year&gt;&lt;RecNum&gt;232&lt;/RecNum&gt;&lt;DisplayText&gt;[89]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89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6EB46604" w14:textId="6885E4B1" w:rsidR="00E35801" w:rsidRPr="000137B2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062C0D8" wp14:editId="14D64F70">
            <wp:extent cx="3781425" cy="1899788"/>
            <wp:effectExtent l="0" t="0" r="0" b="5715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4"/>
                    <a:stretch>
                      <a:fillRect/>
                    </a:stretch>
                  </pic:blipFill>
                  <pic:spPr>
                    <a:xfrm>
                      <a:off x="0" y="0"/>
                      <a:ext cx="3795189" cy="19067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F46DA" w14:textId="19F308A9" w:rsidR="00E35801" w:rsidRPr="000137B2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Type 1 (Midpoint REP-A to Midpoint REP-C):</w:t>
      </w:r>
      <w:r w:rsidR="009A308C" w:rsidRPr="000137B2">
        <w:rPr>
          <w:rFonts w:ascii="Calibri Light" w:hAnsi="Calibri Light" w:cs="Calibri Light"/>
        </w:rPr>
        <w:t xml:space="preserve"> chr17:28961884-30370955 (hg19)</w:t>
      </w:r>
    </w:p>
    <w:p w14:paraId="73A35A80" w14:textId="790EDC3F" w:rsidR="00E35801" w:rsidRPr="000137B2" w:rsidRDefault="00E35801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REP-A:</w:t>
      </w:r>
      <w:r w:rsidR="009A308C" w:rsidRPr="000137B2">
        <w:rPr>
          <w:rFonts w:ascii="Calibri Light" w:hAnsi="Calibri Light" w:cs="Calibri Light"/>
        </w:rPr>
        <w:t xml:space="preserve"> chr17:28816673-29107096 (hg19)</w:t>
      </w:r>
    </w:p>
    <w:p w14:paraId="23E15D8E" w14:textId="4443FE6D" w:rsidR="00E35801" w:rsidRPr="000137B2" w:rsidRDefault="00E35801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REP-C:</w:t>
      </w:r>
      <w:r w:rsidR="009A308C" w:rsidRPr="000137B2">
        <w:rPr>
          <w:rFonts w:ascii="Calibri Light" w:hAnsi="Calibri Light" w:cs="Calibri Light"/>
        </w:rPr>
        <w:t xml:space="preserve"> chr17:30263321-30478590 (hg19)</w:t>
      </w:r>
    </w:p>
    <w:p w14:paraId="0BB1178E" w14:textId="1255CC07" w:rsidR="00E35801" w:rsidRPr="000137B2" w:rsidRDefault="00E358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Type II (</w:t>
      </w:r>
      <w:r w:rsidR="009A308C" w:rsidRPr="000137B2">
        <w:rPr>
          <w:rFonts w:ascii="Calibri Light" w:hAnsi="Calibri Light" w:cs="Calibri Light"/>
          <w:b/>
          <w:bCs/>
        </w:rPr>
        <w:t>End REP-A to Start REP-C; ClinGen Coordinates</w:t>
      </w:r>
      <w:r w:rsidRPr="000137B2">
        <w:rPr>
          <w:rFonts w:ascii="Calibri Light" w:hAnsi="Calibri Light" w:cs="Calibri Light"/>
          <w:b/>
          <w:bCs/>
        </w:rPr>
        <w:t>)</w:t>
      </w:r>
      <w:r w:rsidR="009A308C" w:rsidRPr="000137B2">
        <w:rPr>
          <w:rFonts w:ascii="Calibri Light" w:hAnsi="Calibri Light" w:cs="Calibri Light"/>
          <w:b/>
          <w:bCs/>
        </w:rPr>
        <w:t xml:space="preserve">: </w:t>
      </w:r>
      <w:r w:rsidR="009A308C" w:rsidRPr="000137B2">
        <w:rPr>
          <w:rFonts w:ascii="Calibri Light" w:hAnsi="Calibri Light" w:cs="Calibri Light"/>
        </w:rPr>
        <w:t>chr17:29097069-30264027 (hg19)</w:t>
      </w:r>
    </w:p>
    <w:p w14:paraId="4D433BD1" w14:textId="66763E46" w:rsidR="009A308C" w:rsidRPr="000137B2" w:rsidRDefault="009A308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Type III (Start REP-B to End of REP-C): </w:t>
      </w:r>
      <w:r w:rsidRPr="000137B2">
        <w:rPr>
          <w:rFonts w:ascii="Calibri Light" w:hAnsi="Calibri Light" w:cs="Calibri Light"/>
        </w:rPr>
        <w:t>chr17:29465301-30478590 (hg19)</w:t>
      </w:r>
    </w:p>
    <w:p w14:paraId="754E8628" w14:textId="7D8EB302" w:rsidR="009A308C" w:rsidRPr="000137B2" w:rsidRDefault="009A308C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REP-B: chr17:29465301-29595301 (hg19)</w:t>
      </w:r>
    </w:p>
    <w:p w14:paraId="6E54C6FD" w14:textId="4234F690" w:rsidR="00B076F0" w:rsidRPr="000137B2" w:rsidRDefault="009A308C" w:rsidP="009B555C">
      <w:pPr>
        <w:pStyle w:val="ListParagraph"/>
        <w:numPr>
          <w:ilvl w:val="0"/>
          <w:numId w:val="18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</w:rPr>
        <w:t>REP-C: chr17:30263321-30478590 (hg19)</w:t>
      </w:r>
    </w:p>
    <w:p w14:paraId="480B7DF7" w14:textId="7A0BC5B5" w:rsidR="009A308C" w:rsidRPr="000137B2" w:rsidRDefault="004F52EA" w:rsidP="009B555C">
      <w:pPr>
        <w:pStyle w:val="Heading1"/>
        <w:tabs>
          <w:tab w:val="left" w:pos="333"/>
        </w:tabs>
      </w:pPr>
      <w:bookmarkStart w:id="123" w:name="_Toc84971471"/>
      <w:r w:rsidRPr="000137B2">
        <w:t xml:space="preserve">Primary CNV </w:t>
      </w:r>
      <w:fldSimple w:instr=" SEQ Primary_CNV \* ARABIC ">
        <w:r w:rsidR="00A360AB">
          <w:rPr>
            <w:noProof/>
          </w:rPr>
          <w:t>108</w:t>
        </w:r>
      </w:fldSimple>
      <w:r w:rsidRPr="000137B2">
        <w:t xml:space="preserve">: </w:t>
      </w:r>
      <w:r w:rsidRPr="002A0EDA">
        <w:t>17q23</w:t>
      </w:r>
      <w:r w:rsidRPr="000137B2">
        <w:t>.1-q23.2</w:t>
      </w:r>
      <w:bookmarkEnd w:id="123"/>
    </w:p>
    <w:p w14:paraId="789F6BAF" w14:textId="78F211FB" w:rsidR="00B076F0" w:rsidRPr="000137B2" w:rsidRDefault="004F52E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Schönewolf-Greulich 2011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2jDtm5ld29sZi1HcmV1bGljaDwvQXV0aG9yPjxZZWFy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OTY0LTk8L3BhZ2VzPjx2b2x1bWU+MTU1YTwvdm9sdW1lPjxudW1iZXI+MTI8L251bWJl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TY2jDtm5ld29sZi1HcmV1bGljaDwvQXV0aG9yPjxZZWFy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OTY0LTk8L3BhZ2VzPjx2b2x1bWU+MTU1YTwvdm9sdW1lPjxudW1iZXI+MTI8L251bWJl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90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08A85701" w14:textId="21825A2C" w:rsidR="009A308C" w:rsidRPr="000137B2" w:rsidRDefault="004F52E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5718ABA6" wp14:editId="4D2E0C9F">
            <wp:extent cx="3031067" cy="2173388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5"/>
                    <a:stretch>
                      <a:fillRect/>
                    </a:stretch>
                  </pic:blipFill>
                  <pic:spPr>
                    <a:xfrm>
                      <a:off x="0" y="0"/>
                      <a:ext cx="3059453" cy="21937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CA166A" w14:textId="00C1D005" w:rsidR="00AD0D4A" w:rsidRPr="000137B2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2655FEF3" w14:textId="61B5A62C" w:rsidR="00AD0D4A" w:rsidRPr="000137B2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FE8B3FE" wp14:editId="697C5429">
            <wp:extent cx="6858000" cy="2193290"/>
            <wp:effectExtent l="0" t="0" r="0" b="0"/>
            <wp:docPr id="267" name="Picture 2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19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B4DACD" w14:textId="562E0AC5" w:rsidR="00AD0D4A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Whole Region (ClinGen Coordinates): </w:t>
      </w:r>
      <w:r w:rsidRPr="000137B2">
        <w:rPr>
          <w:rFonts w:ascii="Calibri Light" w:hAnsi="Calibri Light" w:cs="Calibri Light"/>
        </w:rPr>
        <w:t>chr17:58113002-60275809 (hg19)</w:t>
      </w:r>
    </w:p>
    <w:p w14:paraId="778FDA5B" w14:textId="77777777" w:rsidR="005A14F3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220B1AD1" w14:textId="45131E61" w:rsidR="005A14F3" w:rsidRDefault="005A14F3" w:rsidP="009B555C">
      <w:pPr>
        <w:pStyle w:val="Heading1"/>
        <w:tabs>
          <w:tab w:val="left" w:pos="333"/>
        </w:tabs>
        <w:rPr>
          <w:rFonts w:ascii="Calibri Light" w:hAnsi="Calibri Light" w:cs="Calibri Light"/>
          <w:i/>
          <w:iCs/>
        </w:rPr>
      </w:pPr>
      <w:bookmarkStart w:id="124" w:name="_Toc84971472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109</w:t>
        </w:r>
      </w:fldSimple>
      <w:r>
        <w:t xml:space="preserve">: </w:t>
      </w:r>
      <w:bookmarkStart w:id="125" w:name="_Hlk83495875"/>
      <w:r>
        <w:t>17q24</w:t>
      </w:r>
      <w:bookmarkEnd w:id="125"/>
      <w:r w:rsidR="00B727D7">
        <w:t>.2-q24.3</w:t>
      </w:r>
      <w:bookmarkEnd w:id="124"/>
    </w:p>
    <w:p w14:paraId="3F600A52" w14:textId="64B8D688" w:rsidR="006A2F15" w:rsidRPr="005A14F3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UCSC Genome Browser View of Reported CNVs:</w:t>
      </w:r>
    </w:p>
    <w:p w14:paraId="672BF435" w14:textId="27E67EA8" w:rsidR="005A14F3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5A14F3">
        <w:rPr>
          <w:rFonts w:ascii="Calibri Light" w:hAnsi="Calibri Light" w:cs="Calibri Light"/>
          <w:noProof/>
        </w:rPr>
        <w:drawing>
          <wp:inline distT="0" distB="0" distL="0" distR="0" wp14:anchorId="5095BA10" wp14:editId="23BB2024">
            <wp:extent cx="6858000" cy="2006600"/>
            <wp:effectExtent l="0" t="0" r="0" b="0"/>
            <wp:docPr id="274" name="Picture 2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7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006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E998F5" w14:textId="3B887DD9" w:rsidR="005A14F3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 xml:space="preserve">Whole Region = </w:t>
      </w:r>
      <w:r w:rsidR="00B76E78">
        <w:rPr>
          <w:rFonts w:ascii="Calibri Light" w:hAnsi="Calibri Light" w:cs="Calibri Light"/>
          <w:b/>
          <w:bCs/>
        </w:rPr>
        <w:t>DeStefano</w:t>
      </w:r>
      <w:r>
        <w:rPr>
          <w:rFonts w:ascii="Calibri Light" w:hAnsi="Calibri Light" w:cs="Calibri Light"/>
          <w:b/>
          <w:bCs/>
        </w:rPr>
        <w:t>:</w:t>
      </w:r>
      <w:r w:rsidR="00B76E78">
        <w:rPr>
          <w:rFonts w:ascii="Calibri Light" w:hAnsi="Calibri Light" w:cs="Calibri Light"/>
          <w:b/>
          <w:bCs/>
        </w:rPr>
        <w:t xml:space="preserve"> </w:t>
      </w:r>
      <w:r w:rsidR="00B76E78" w:rsidRPr="00B76E78">
        <w:rPr>
          <w:rFonts w:ascii="Calibri Light" w:hAnsi="Calibri Light" w:cs="Calibri Light"/>
        </w:rPr>
        <w:t>chr17:66865466-68134760 (hg19)</w:t>
      </w:r>
    </w:p>
    <w:p w14:paraId="0EDF74F8" w14:textId="4A26549A" w:rsidR="005A14F3" w:rsidRDefault="005A14F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>
        <w:rPr>
          <w:rFonts w:ascii="Calibri Light" w:hAnsi="Calibri Light" w:cs="Calibri Light"/>
          <w:b/>
          <w:bCs/>
        </w:rPr>
        <w:t xml:space="preserve">SRO = </w:t>
      </w:r>
      <w:r w:rsidRPr="005A14F3">
        <w:rPr>
          <w:rFonts w:ascii="Calibri Light" w:hAnsi="Calibri Light" w:cs="Calibri Light"/>
          <w:b/>
          <w:bCs/>
        </w:rPr>
        <w:t>Sun Patient “GD”:</w:t>
      </w:r>
      <w:r>
        <w:rPr>
          <w:rFonts w:ascii="Calibri Light" w:hAnsi="Calibri Light" w:cs="Calibri Light"/>
        </w:rPr>
        <w:t xml:space="preserve"> </w:t>
      </w:r>
      <w:r w:rsidRPr="005A14F3">
        <w:rPr>
          <w:rFonts w:ascii="Calibri Light" w:hAnsi="Calibri Light" w:cs="Calibri Light"/>
        </w:rPr>
        <w:t>chr17:64641291-65042219</w:t>
      </w:r>
      <w:r>
        <w:rPr>
          <w:rFonts w:ascii="Calibri Light" w:hAnsi="Calibri Light" w:cs="Calibri Light"/>
        </w:rPr>
        <w:t xml:space="preserve"> (hg1</w:t>
      </w:r>
      <w:r w:rsidR="00B76E78">
        <w:rPr>
          <w:rFonts w:ascii="Calibri Light" w:hAnsi="Calibri Light" w:cs="Calibri Light"/>
        </w:rPr>
        <w:t>8</w:t>
      </w:r>
      <w:r>
        <w:rPr>
          <w:rFonts w:ascii="Calibri Light" w:hAnsi="Calibri Light" w:cs="Calibri Light"/>
        </w:rPr>
        <w:t>)</w:t>
      </w:r>
    </w:p>
    <w:p w14:paraId="0B3ED32F" w14:textId="2646085D" w:rsidR="006A2F15" w:rsidRPr="006A2F15" w:rsidRDefault="006A2F15" w:rsidP="009B555C">
      <w:pPr>
        <w:pStyle w:val="Heading1"/>
        <w:tabs>
          <w:tab w:val="left" w:pos="333"/>
        </w:tabs>
        <w:rPr>
          <w:rFonts w:ascii="Calibri Light" w:hAnsi="Calibri Light" w:cs="Calibri Light"/>
        </w:rPr>
      </w:pPr>
      <w:bookmarkStart w:id="126" w:name="_Toc84971473"/>
      <w:r>
        <w:t xml:space="preserve">Primary CNV </w:t>
      </w:r>
      <w:fldSimple w:instr=" SEQ Primary_CNV \* ARABIC ">
        <w:r w:rsidR="00A360AB">
          <w:rPr>
            <w:noProof/>
          </w:rPr>
          <w:t>110</w:t>
        </w:r>
      </w:fldSimple>
      <w:r>
        <w:t xml:space="preserve">: </w:t>
      </w:r>
      <w:r w:rsidRPr="003804C4">
        <w:t>17q24.3</w:t>
      </w:r>
      <w:r>
        <w:t xml:space="preserve"> (</w:t>
      </w:r>
      <w:r w:rsidR="00A0047E" w:rsidRPr="00A0047E">
        <w:t>SRXY10</w:t>
      </w:r>
      <w:r w:rsidR="00A0047E">
        <w:t xml:space="preserve">; </w:t>
      </w:r>
      <w:r w:rsidR="00A0047E" w:rsidRPr="00A0047E">
        <w:t>SRXX2</w:t>
      </w:r>
      <w:r>
        <w:t>)</w:t>
      </w:r>
      <w:bookmarkEnd w:id="126"/>
    </w:p>
    <w:p w14:paraId="73B8EB66" w14:textId="5E506AB8" w:rsidR="009A7418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Figure 1 of Kim 2015</w:t>
      </w:r>
      <w:r w:rsidR="001C2CF8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1PC9ZZWFyPjxSZWNO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yNDAtNzwvcGFnZXM+PHZvbHVtZT41Mjwvdm9sdW1lPjxudW1iZXI+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LaW08L0F1dGhvcj48WWVhcj4yMDE1PC9ZZWFyPjxSZWNO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yNDAtNzwvcGFnZXM+PHZvbHVtZT41Mjwvdm9sdW1lPjxudW1iZXI+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1C2CF8">
        <w:rPr>
          <w:rFonts w:ascii="Calibri Light" w:hAnsi="Calibri Light" w:cs="Calibri Light"/>
          <w:i/>
          <w:iCs/>
        </w:rPr>
      </w:r>
      <w:r w:rsidR="001C2CF8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91]</w:t>
      </w:r>
      <w:r w:rsidR="001C2CF8">
        <w:rPr>
          <w:rFonts w:ascii="Calibri Light" w:hAnsi="Calibri Light" w:cs="Calibri Light"/>
          <w:i/>
          <w:iCs/>
        </w:rPr>
        <w:fldChar w:fldCharType="end"/>
      </w:r>
      <w:r>
        <w:rPr>
          <w:rFonts w:ascii="Calibri Light" w:hAnsi="Calibri Light" w:cs="Calibri Light"/>
          <w:i/>
          <w:iCs/>
        </w:rPr>
        <w:t>:</w:t>
      </w:r>
    </w:p>
    <w:p w14:paraId="6C2015ED" w14:textId="46E3213B" w:rsidR="009A7418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9A7418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27EC23E" wp14:editId="67182852">
            <wp:extent cx="5215467" cy="4499855"/>
            <wp:effectExtent l="0" t="0" r="4445" b="0"/>
            <wp:docPr id="257" name="Picture 2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8"/>
                    <a:stretch>
                      <a:fillRect/>
                    </a:stretch>
                  </pic:blipFill>
                  <pic:spPr>
                    <a:xfrm>
                      <a:off x="0" y="0"/>
                      <a:ext cx="5232802" cy="4514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F9DB12" w14:textId="77777777" w:rsidR="009A7418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0DFE0501" w14:textId="77777777" w:rsidR="00264260" w:rsidRDefault="00264260" w:rsidP="009B555C">
      <w:pPr>
        <w:tabs>
          <w:tab w:val="left" w:pos="333"/>
        </w:tabs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br w:type="page"/>
      </w:r>
    </w:p>
    <w:p w14:paraId="5092A885" w14:textId="76AE0B8D" w:rsidR="006A2F15" w:rsidRDefault="009A741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lastRenderedPageBreak/>
        <w:t xml:space="preserve">UCSC </w:t>
      </w:r>
      <w:r w:rsidR="006A2F15">
        <w:rPr>
          <w:rFonts w:ascii="Calibri Light" w:hAnsi="Calibri Light" w:cs="Calibri Light"/>
          <w:i/>
          <w:iCs/>
        </w:rPr>
        <w:t>Genome Browser View of Reported CNVs:</w:t>
      </w:r>
    </w:p>
    <w:p w14:paraId="6EB031CF" w14:textId="394CF7BC" w:rsidR="006A2F15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i/>
          <w:iCs/>
        </w:rPr>
      </w:pPr>
      <w:r>
        <w:rPr>
          <w:rFonts w:ascii="Calibri Light" w:hAnsi="Calibri Light" w:cs="Calibri Light"/>
          <w:b/>
          <w:bCs/>
          <w:i/>
          <w:iCs/>
          <w:noProof/>
        </w:rPr>
        <w:drawing>
          <wp:inline distT="0" distB="0" distL="0" distR="0" wp14:anchorId="52E5BE2E" wp14:editId="0EF0ADC3">
            <wp:extent cx="6544733" cy="4799471"/>
            <wp:effectExtent l="0" t="0" r="8890" b="1270"/>
            <wp:docPr id="256" name="Picture 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4069" cy="4806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240BFC" w14:textId="5D0676A8" w:rsidR="006A2F15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>Blue (SOX9 Enhancer Region</w:t>
      </w:r>
      <w:proofErr w:type="gramStart"/>
      <w:r>
        <w:rPr>
          <w:rFonts w:ascii="Calibri Light" w:hAnsi="Calibri Light" w:cs="Calibri Light"/>
          <w:b/>
          <w:bCs/>
        </w:rPr>
        <w:t>) :</w:t>
      </w:r>
      <w:proofErr w:type="gramEnd"/>
      <w:r>
        <w:rPr>
          <w:rFonts w:ascii="Calibri Light" w:hAnsi="Calibri Light" w:cs="Calibri Light"/>
          <w:b/>
          <w:bCs/>
        </w:rPr>
        <w:t xml:space="preserve">: </w:t>
      </w:r>
      <w:r w:rsidRPr="006A2F15">
        <w:rPr>
          <w:rFonts w:ascii="Calibri Light" w:hAnsi="Calibri Light" w:cs="Calibri Light"/>
        </w:rPr>
        <w:t>chr17:67892996-69792434 (hg19)</w:t>
      </w:r>
    </w:p>
    <w:p w14:paraId="72D7B001" w14:textId="3D73A098" w:rsidR="006A2F15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>Red (</w:t>
      </w:r>
      <w:proofErr w:type="gramStart"/>
      <w:r>
        <w:rPr>
          <w:rFonts w:ascii="Calibri Light" w:hAnsi="Calibri Light" w:cs="Calibri Light"/>
          <w:b/>
          <w:bCs/>
        </w:rPr>
        <w:t>46,XY</w:t>
      </w:r>
      <w:proofErr w:type="gramEnd"/>
      <w:r w:rsidR="00264260">
        <w:rPr>
          <w:rFonts w:ascii="Calibri Light" w:hAnsi="Calibri Light" w:cs="Calibri Light"/>
          <w:b/>
          <w:bCs/>
        </w:rPr>
        <w:t>; SRXY10</w:t>
      </w:r>
      <w:r>
        <w:rPr>
          <w:rFonts w:ascii="Calibri Light" w:hAnsi="Calibri Light" w:cs="Calibri Light"/>
          <w:b/>
          <w:bCs/>
        </w:rPr>
        <w:t xml:space="preserve">) :: </w:t>
      </w:r>
      <w:r w:rsidRPr="006A2F15">
        <w:rPr>
          <w:rFonts w:ascii="Calibri Light" w:hAnsi="Calibri Light" w:cs="Calibri Light"/>
        </w:rPr>
        <w:t xml:space="preserve"> chr17:69477571-69510055</w:t>
      </w:r>
      <w:r>
        <w:rPr>
          <w:rFonts w:ascii="Calibri Light" w:hAnsi="Calibri Light" w:cs="Calibri Light"/>
        </w:rPr>
        <w:t xml:space="preserve"> (hg19)</w:t>
      </w:r>
    </w:p>
    <w:p w14:paraId="54D3407B" w14:textId="308A2B38" w:rsidR="006A2F15" w:rsidRPr="006A2F15" w:rsidRDefault="006A2F15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</w:rPr>
        <w:t>Purple (</w:t>
      </w:r>
      <w:proofErr w:type="gramStart"/>
      <w:r>
        <w:rPr>
          <w:rFonts w:ascii="Calibri Light" w:hAnsi="Calibri Light" w:cs="Calibri Light"/>
          <w:b/>
          <w:bCs/>
        </w:rPr>
        <w:t>46,XX</w:t>
      </w:r>
      <w:proofErr w:type="gramEnd"/>
      <w:r w:rsidR="00264260">
        <w:rPr>
          <w:rFonts w:ascii="Calibri Light" w:hAnsi="Calibri Light" w:cs="Calibri Light"/>
          <w:b/>
          <w:bCs/>
        </w:rPr>
        <w:t>;</w:t>
      </w:r>
      <w:r>
        <w:rPr>
          <w:rFonts w:ascii="Calibri Light" w:hAnsi="Calibri Light" w:cs="Calibri Light"/>
          <w:b/>
          <w:bCs/>
        </w:rPr>
        <w:t xml:space="preserve"> SR</w:t>
      </w:r>
      <w:r w:rsidR="00264260">
        <w:rPr>
          <w:rFonts w:ascii="Calibri Light" w:hAnsi="Calibri Light" w:cs="Calibri Light"/>
          <w:b/>
          <w:bCs/>
        </w:rPr>
        <w:t>XX2</w:t>
      </w:r>
      <w:r>
        <w:rPr>
          <w:rFonts w:ascii="Calibri Light" w:hAnsi="Calibri Light" w:cs="Calibri Light"/>
          <w:b/>
          <w:bCs/>
        </w:rPr>
        <w:t xml:space="preserve">) :: </w:t>
      </w:r>
      <w:r w:rsidRPr="006A2F15">
        <w:rPr>
          <w:rFonts w:ascii="Calibri Light" w:hAnsi="Calibri Light" w:cs="Calibri Light"/>
        </w:rPr>
        <w:t xml:space="preserve"> chr17:69533161-69601161</w:t>
      </w:r>
      <w:r>
        <w:rPr>
          <w:rFonts w:ascii="Calibri Light" w:hAnsi="Calibri Light" w:cs="Calibri Light"/>
        </w:rPr>
        <w:t xml:space="preserve"> (hg19)</w:t>
      </w:r>
    </w:p>
    <w:p w14:paraId="363C75C7" w14:textId="7E5521E2" w:rsidR="00CA76C4" w:rsidRPr="000137B2" w:rsidRDefault="00CA76C4" w:rsidP="009B555C">
      <w:pPr>
        <w:pStyle w:val="Heading1"/>
        <w:tabs>
          <w:tab w:val="left" w:pos="333"/>
        </w:tabs>
      </w:pPr>
      <w:bookmarkStart w:id="127" w:name="_Toc84971474"/>
      <w:r w:rsidRPr="000137B2">
        <w:t xml:space="preserve">Primary CNV </w:t>
      </w:r>
      <w:fldSimple w:instr=" SEQ Primary_CNV \* ARABIC ">
        <w:r w:rsidR="00A360AB">
          <w:rPr>
            <w:noProof/>
          </w:rPr>
          <w:t>111</w:t>
        </w:r>
      </w:fldSimple>
      <w:r w:rsidRPr="000137B2">
        <w:t xml:space="preserve">: </w:t>
      </w:r>
      <w:r w:rsidRPr="002A0EDA">
        <w:t>18p</w:t>
      </w:r>
      <w:bookmarkEnd w:id="127"/>
    </w:p>
    <w:p w14:paraId="7188A04E" w14:textId="7A7A6F0A" w:rsidR="00F52174" w:rsidRPr="000137B2" w:rsidRDefault="00F52174" w:rsidP="009B555C">
      <w:pPr>
        <w:tabs>
          <w:tab w:val="left" w:pos="333"/>
        </w:tabs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</w:rPr>
        <w:t>Figure 1 of Wester 2006</w:t>
      </w:r>
      <w:r w:rsidR="00E6791B" w:rsidRPr="000137B2">
        <w:rPr>
          <w:rFonts w:ascii="Calibri Light" w:hAnsi="Calibri Light"/>
          <w:i/>
          <w:iCs/>
        </w:rPr>
        <w:fldChar w:fldCharType="begin">
          <w:fldData xml:space="preserve">PEVuZE5vdGU+PENpdGU+PEF1dGhvcj5XZXN0ZXI8L0F1dGhvcj48WWVhcj4yMDA2PC9ZZWFyPjxS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xNjQtNzE8L3BhZ2VzPjx2b2x1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</w:fldData>
        </w:fldChar>
      </w:r>
      <w:r w:rsidR="00FB2DDC">
        <w:rPr>
          <w:rFonts w:ascii="Calibri Light" w:hAnsi="Calibri Light"/>
          <w:i/>
          <w:iCs/>
        </w:rPr>
        <w:instrText xml:space="preserve"> ADDIN EN.CITE </w:instrText>
      </w:r>
      <w:r w:rsidR="00FB2DDC">
        <w:rPr>
          <w:rFonts w:ascii="Calibri Light" w:hAnsi="Calibri Light"/>
          <w:i/>
          <w:iCs/>
        </w:rPr>
        <w:fldChar w:fldCharType="begin">
          <w:fldData xml:space="preserve">PEVuZE5vdGU+PENpdGU+PEF1dGhvcj5XZXN0ZXI8L0F1dGhvcj48WWVhcj4yMDA2PC9ZZWFyPjxS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xNjQtNzE8L3BhZ2VzPjx2b2x1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</w:fldData>
        </w:fldChar>
      </w:r>
      <w:r w:rsidR="00FB2DDC">
        <w:rPr>
          <w:rFonts w:ascii="Calibri Light" w:hAnsi="Calibri Light"/>
          <w:i/>
          <w:iCs/>
        </w:rPr>
        <w:instrText xml:space="preserve"> ADDIN EN.CITE.DATA </w:instrText>
      </w:r>
      <w:r w:rsidR="00FB2DDC">
        <w:rPr>
          <w:rFonts w:ascii="Calibri Light" w:hAnsi="Calibri Light"/>
          <w:i/>
          <w:iCs/>
        </w:rPr>
      </w:r>
      <w:r w:rsidR="00FB2DDC">
        <w:rPr>
          <w:rFonts w:ascii="Calibri Light" w:hAnsi="Calibri Light"/>
          <w:i/>
          <w:iCs/>
        </w:rPr>
        <w:fldChar w:fldCharType="end"/>
      </w:r>
      <w:r w:rsidR="00E6791B" w:rsidRPr="000137B2">
        <w:rPr>
          <w:rFonts w:ascii="Calibri Light" w:hAnsi="Calibri Light"/>
          <w:i/>
          <w:iCs/>
        </w:rPr>
      </w:r>
      <w:r w:rsidR="00E6791B" w:rsidRPr="000137B2">
        <w:rPr>
          <w:rFonts w:ascii="Calibri Light" w:hAnsi="Calibri Light"/>
          <w:i/>
          <w:iCs/>
        </w:rPr>
        <w:fldChar w:fldCharType="separate"/>
      </w:r>
      <w:r w:rsidR="00FB2DDC">
        <w:rPr>
          <w:rFonts w:ascii="Calibri Light" w:hAnsi="Calibri Light"/>
          <w:i/>
          <w:iCs/>
          <w:noProof/>
        </w:rPr>
        <w:t>[92]</w:t>
      </w:r>
      <w:r w:rsidR="00E6791B" w:rsidRPr="000137B2">
        <w:rPr>
          <w:rFonts w:ascii="Calibri Light" w:hAnsi="Calibri Light"/>
          <w:i/>
          <w:iCs/>
        </w:rPr>
        <w:fldChar w:fldCharType="end"/>
      </w:r>
      <w:r w:rsidRPr="000137B2">
        <w:rPr>
          <w:rFonts w:ascii="Calibri Light" w:hAnsi="Calibri Light"/>
          <w:i/>
          <w:iCs/>
        </w:rPr>
        <w:t>:</w:t>
      </w:r>
    </w:p>
    <w:p w14:paraId="0436CF77" w14:textId="77777777" w:rsidR="00CA76C4" w:rsidRPr="000137B2" w:rsidRDefault="00CA76C4" w:rsidP="009B555C">
      <w:pPr>
        <w:tabs>
          <w:tab w:val="left" w:pos="333"/>
        </w:tabs>
        <w:spacing w:after="0"/>
        <w:contextualSpacing/>
        <w:rPr>
          <w:rFonts w:ascii="Calibri Light" w:eastAsia="Calibri" w:hAnsi="Calibri Light" w:cs="Calibri Light"/>
        </w:rPr>
      </w:pPr>
      <w:r w:rsidRPr="000137B2">
        <w:rPr>
          <w:rFonts w:ascii="Calibri Light" w:eastAsia="Calibri" w:hAnsi="Calibri Light" w:cs="Calibri Light"/>
          <w:noProof/>
        </w:rPr>
        <w:drawing>
          <wp:inline distT="0" distB="0" distL="0" distR="0" wp14:anchorId="32EC4733" wp14:editId="582E1404">
            <wp:extent cx="4396740" cy="2668022"/>
            <wp:effectExtent l="0" t="0" r="3810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0"/>
                    <a:stretch>
                      <a:fillRect/>
                    </a:stretch>
                  </pic:blipFill>
                  <pic:spPr>
                    <a:xfrm>
                      <a:off x="0" y="0"/>
                      <a:ext cx="4426621" cy="2686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B2F729" w14:textId="7B66CB15" w:rsidR="00CA76C4" w:rsidRPr="000137B2" w:rsidRDefault="00CA76C4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eastAsia="Calibri" w:hAnsi="Calibri Light" w:cs="Calibri Light"/>
          <w:b/>
        </w:rPr>
        <w:t xml:space="preserve">Whole 18p arm: </w:t>
      </w:r>
      <w:r w:rsidRPr="000137B2">
        <w:rPr>
          <w:rFonts w:ascii="Calibri Light" w:eastAsia="Times New Roman" w:hAnsi="Calibri Light" w:cs="Calibri Light"/>
          <w:color w:val="000000"/>
        </w:rPr>
        <w:t>chr18:1-15,4</w:t>
      </w:r>
      <w:r w:rsidR="00614470">
        <w:rPr>
          <w:rFonts w:ascii="Calibri Light" w:eastAsia="Times New Roman" w:hAnsi="Calibri Light" w:cs="Calibri Light"/>
          <w:color w:val="000000"/>
        </w:rPr>
        <w:t>00</w:t>
      </w:r>
      <w:r w:rsidRPr="000137B2">
        <w:rPr>
          <w:rFonts w:ascii="Calibri Light" w:eastAsia="Times New Roman" w:hAnsi="Calibri Light" w:cs="Calibri Light"/>
          <w:color w:val="000000"/>
        </w:rPr>
        <w:t>,</w:t>
      </w:r>
      <w:r w:rsidR="00614470">
        <w:rPr>
          <w:rFonts w:ascii="Calibri Light" w:eastAsia="Times New Roman" w:hAnsi="Calibri Light" w:cs="Calibri Light"/>
          <w:color w:val="000000"/>
        </w:rPr>
        <w:t>000</w:t>
      </w:r>
      <w:r w:rsidRPr="000137B2">
        <w:rPr>
          <w:rFonts w:ascii="Calibri Light" w:eastAsia="Times New Roman" w:hAnsi="Calibri Light" w:cs="Calibri Light"/>
          <w:color w:val="000000"/>
        </w:rPr>
        <w:t xml:space="preserve"> (</w:t>
      </w:r>
      <w:r w:rsidR="00614470">
        <w:rPr>
          <w:rFonts w:ascii="Calibri Light" w:eastAsia="Times New Roman" w:hAnsi="Calibri Light" w:cs="Calibri Light"/>
          <w:color w:val="000000"/>
        </w:rPr>
        <w:t>hg19</w:t>
      </w:r>
      <w:r w:rsidRPr="000137B2">
        <w:rPr>
          <w:rFonts w:ascii="Calibri Light" w:eastAsia="Times New Roman" w:hAnsi="Calibri Light" w:cs="Calibri Light"/>
          <w:color w:val="000000"/>
        </w:rPr>
        <w:t>)</w:t>
      </w:r>
    </w:p>
    <w:p w14:paraId="2F37D7C1" w14:textId="230D54EB" w:rsidR="00CA76C4" w:rsidRPr="000137B2" w:rsidRDefault="00704719" w:rsidP="009B555C">
      <w:pPr>
        <w:pStyle w:val="Heading1"/>
        <w:tabs>
          <w:tab w:val="left" w:pos="333"/>
        </w:tabs>
      </w:pPr>
      <w:bookmarkStart w:id="128" w:name="_Toc84971475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12</w:t>
        </w:r>
      </w:fldSimple>
      <w:r w:rsidRPr="000137B2">
        <w:t xml:space="preserve">: </w:t>
      </w:r>
      <w:r w:rsidRPr="002A0EDA">
        <w:t>18q</w:t>
      </w:r>
      <w:r w:rsidRPr="000137B2">
        <w:t xml:space="preserve"> Proximal</w:t>
      </w:r>
      <w:bookmarkEnd w:id="128"/>
    </w:p>
    <w:p w14:paraId="64D21B47" w14:textId="0C0D551F" w:rsidR="00704719" w:rsidRPr="000137B2" w:rsidRDefault="00704719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768749EB" w14:textId="342838E7" w:rsidR="00704719" w:rsidRPr="000137B2" w:rsidRDefault="00AD0D4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FE56C03" wp14:editId="3E99192D">
            <wp:extent cx="5882640" cy="3809009"/>
            <wp:effectExtent l="0" t="0" r="3810" b="1270"/>
            <wp:docPr id="268" name="Picture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1"/>
                    <a:stretch>
                      <a:fillRect/>
                    </a:stretch>
                  </pic:blipFill>
                  <pic:spPr>
                    <a:xfrm>
                      <a:off x="0" y="0"/>
                      <a:ext cx="5900785" cy="3820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2BD7B" w14:textId="6BE1759A" w:rsidR="00F52174" w:rsidRPr="000137B2" w:rsidRDefault="00AC23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Proximal (</w:t>
      </w:r>
      <w:r w:rsidR="00F52174" w:rsidRPr="000137B2">
        <w:rPr>
          <w:rFonts w:ascii="Calibri Light" w:hAnsi="Calibri Light" w:cs="Calibri Light"/>
          <w:b/>
          <w:bCs/>
        </w:rPr>
        <w:t>Blue</w:t>
      </w:r>
      <w:r w:rsidRPr="000137B2">
        <w:rPr>
          <w:rFonts w:ascii="Calibri Light" w:hAnsi="Calibri Light" w:cs="Calibri Light"/>
          <w:b/>
          <w:bCs/>
        </w:rPr>
        <w:t xml:space="preserve">) </w:t>
      </w:r>
      <w:r w:rsidR="00F52174" w:rsidRPr="000137B2">
        <w:rPr>
          <w:rFonts w:ascii="Calibri Light" w:hAnsi="Calibri Light" w:cs="Calibri Light"/>
          <w:b/>
          <w:bCs/>
        </w:rPr>
        <w:t xml:space="preserve">= Rojnueangnit P1: </w:t>
      </w:r>
      <w:r w:rsidR="00F52174" w:rsidRPr="000137B2">
        <w:rPr>
          <w:rFonts w:ascii="Calibri Light" w:hAnsi="Calibri Light" w:cs="Calibri Light"/>
        </w:rPr>
        <w:t>chr18:19886814-27306978 (hg19)</w:t>
      </w:r>
    </w:p>
    <w:p w14:paraId="465BFB6A" w14:textId="4775DBF0" w:rsidR="00F52174" w:rsidRPr="000137B2" w:rsidRDefault="00AC23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Intermediate (</w:t>
      </w:r>
      <w:r w:rsidR="00F52174" w:rsidRPr="000137B2">
        <w:rPr>
          <w:rFonts w:ascii="Calibri Light" w:hAnsi="Calibri Light" w:cs="Calibri Light"/>
          <w:b/>
          <w:bCs/>
        </w:rPr>
        <w:t>Green</w:t>
      </w:r>
      <w:r w:rsidRPr="000137B2">
        <w:rPr>
          <w:rFonts w:ascii="Calibri Light" w:hAnsi="Calibri Light" w:cs="Calibri Light"/>
          <w:b/>
          <w:bCs/>
        </w:rPr>
        <w:t>)</w:t>
      </w:r>
      <w:r w:rsidR="00F52174" w:rsidRPr="000137B2">
        <w:rPr>
          <w:rFonts w:ascii="Calibri Light" w:hAnsi="Calibri Light" w:cs="Calibri Light"/>
          <w:b/>
          <w:bCs/>
        </w:rPr>
        <w:t xml:space="preserve"> = DECIPHER #286198 (Rojnueangnit): </w:t>
      </w:r>
      <w:r w:rsidR="00F52174" w:rsidRPr="000137B2">
        <w:rPr>
          <w:rFonts w:ascii="Calibri Light" w:hAnsi="Calibri Light" w:cs="Calibri Light"/>
        </w:rPr>
        <w:t>chr18:28354894-41068920 (hg19)</w:t>
      </w:r>
    </w:p>
    <w:p w14:paraId="4B6A6A17" w14:textId="77E20E62" w:rsidR="00F52174" w:rsidRPr="000137B2" w:rsidRDefault="00AC234D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Distal (</w:t>
      </w:r>
      <w:r w:rsidR="00F52174" w:rsidRPr="000137B2">
        <w:rPr>
          <w:rFonts w:ascii="Calibri Light" w:hAnsi="Calibri Light" w:cs="Calibri Light"/>
          <w:b/>
          <w:bCs/>
        </w:rPr>
        <w:t>Purple</w:t>
      </w:r>
      <w:r w:rsidRPr="000137B2">
        <w:rPr>
          <w:rFonts w:ascii="Calibri Light" w:hAnsi="Calibri Light" w:cs="Calibri Light"/>
          <w:b/>
          <w:bCs/>
        </w:rPr>
        <w:t>)</w:t>
      </w:r>
      <w:r w:rsidR="00F52174" w:rsidRPr="000137B2">
        <w:rPr>
          <w:rFonts w:ascii="Calibri Light" w:hAnsi="Calibri Light" w:cs="Calibri Light"/>
          <w:b/>
          <w:bCs/>
        </w:rPr>
        <w:t xml:space="preserve"> = DECIPHER #2490</w:t>
      </w:r>
      <w:r w:rsidR="00385EFF" w:rsidRPr="000137B2">
        <w:rPr>
          <w:rFonts w:ascii="Calibri Light" w:hAnsi="Calibri Light" w:cs="Calibri Light"/>
          <w:b/>
          <w:bCs/>
        </w:rPr>
        <w:t>15q</w:t>
      </w:r>
      <w:r w:rsidR="00F52174" w:rsidRPr="000137B2">
        <w:rPr>
          <w:rFonts w:ascii="Calibri Light" w:hAnsi="Calibri Light" w:cs="Calibri Light"/>
          <w:b/>
          <w:bCs/>
        </w:rPr>
        <w:t xml:space="preserve">99 (Rojnueangnit): </w:t>
      </w:r>
      <w:r w:rsidR="00F52174" w:rsidRPr="000137B2">
        <w:rPr>
          <w:rFonts w:ascii="Calibri Light" w:hAnsi="Calibri Light" w:cs="Calibri Light"/>
        </w:rPr>
        <w:t>chr18:41756428-44600418 (hg19)</w:t>
      </w:r>
    </w:p>
    <w:p w14:paraId="368BF09D" w14:textId="057B5596" w:rsidR="00F52174" w:rsidRPr="000137B2" w:rsidRDefault="00F52174" w:rsidP="009B555C">
      <w:pPr>
        <w:pStyle w:val="Heading1"/>
        <w:tabs>
          <w:tab w:val="left" w:pos="333"/>
        </w:tabs>
        <w:rPr>
          <w:rFonts w:cs="Calibri Light"/>
          <w:i/>
          <w:iCs/>
        </w:rPr>
      </w:pPr>
      <w:bookmarkStart w:id="129" w:name="_Toc84971476"/>
      <w:r w:rsidRPr="000137B2">
        <w:t xml:space="preserve">Primary CNV </w:t>
      </w:r>
      <w:fldSimple w:instr=" SEQ Primary_CNV \* ARABIC ">
        <w:r w:rsidR="00A360AB">
          <w:rPr>
            <w:noProof/>
          </w:rPr>
          <w:t>113</w:t>
        </w:r>
      </w:fldSimple>
      <w:r w:rsidRPr="000137B2">
        <w:t xml:space="preserve">: 18q </w:t>
      </w:r>
      <w:r w:rsidR="00AC234D" w:rsidRPr="002A0EDA">
        <w:t>Terminal</w:t>
      </w:r>
      <w:bookmarkEnd w:id="129"/>
    </w:p>
    <w:p w14:paraId="7D6B1045" w14:textId="77F872D1" w:rsidR="00704719" w:rsidRPr="000137B2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1 of Cody 2015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Cody&lt;/Author&gt;&lt;Year&gt;2015&lt;/Year&gt;&lt;RecNum&gt;376&lt;/RecNum&gt;&lt;DisplayText&gt;[93]&lt;/DisplayText&gt;&lt;record&gt;&lt;rec-number&gt;376&lt;/rec-number&gt;&lt;foreign-keys&gt;&lt;key app="EN" db-id="p9wv00a5yez0v1et5awv9pfoepd0x5dtwwpt" timestamp="1624853372"&gt;376&lt;/key&gt;&lt;/foreign-keys&gt;&lt;ref-type name="Journal Article"&gt;17&lt;/ref-type&gt;&lt;contributors&gt;&lt;authors&gt;&lt;author&gt;Cody, Jannine D.&lt;/author&gt;&lt;author&gt;Sebold, Courtney&lt;/author&gt;&lt;author&gt;Heard, Patricia&lt;/author&gt;&lt;author&gt;Carter, Erika&lt;/author&gt;&lt;author&gt;Soileau, Bridgette&lt;/author&gt;&lt;author&gt;Hasi-Zogaj, Minire&lt;/author&gt;&lt;author&gt;Hill, Annice&lt;/author&gt;&lt;author&gt;Rupert, David&lt;/author&gt;&lt;author&gt;Perry, Brian&lt;/author&gt;&lt;author&gt;O&amp;apos;Donnell, Louise&lt;/author&gt;&lt;author&gt;Gelfond, Jon&lt;/author&gt;&lt;author&gt;Lancaster, Jack&lt;/author&gt;&lt;author&gt;Fox, Peter T.&lt;/author&gt;&lt;author&gt;Hale, Daniel E.&lt;/author&gt;&lt;/authors&gt;&lt;/contributors&gt;&lt;titles&gt;&lt;title&gt;Consequences of chromsome18q deletions&lt;/title&gt;&lt;secondary-title&gt;American Journal of Medical Genetics Part C: Seminars in Medical Genetics&lt;/secondary-title&gt;&lt;/titles&gt;&lt;periodical&gt;&lt;full-title&gt;American Journal of Medical Genetics Part C: Seminars in Medical Genetics&lt;/full-title&gt;&lt;/periodical&gt;&lt;pages&gt;265-280&lt;/pages&gt;&lt;volume&gt;169&lt;/volume&gt;&lt;number&gt;3&lt;/number&gt;&lt;keywords&gt;&lt;keyword&gt;18q deletion&lt;/keyword&gt;&lt;keyword&gt;hemizygosity&lt;/keyword&gt;&lt;keyword&gt;haploinsufficiency&lt;/keyword&gt;&lt;keyword&gt;chromosome 18&lt;/keyword&gt;&lt;keyword&gt;18q-&lt;/keyword&gt;&lt;keyword&gt;gene dosage&lt;/keyword&gt;&lt;/keywords&gt;&lt;dates&gt;&lt;year&gt;2015&lt;/year&gt;&lt;pub-dates&gt;&lt;date&gt;2015/09/01&lt;/date&gt;&lt;/pub-dates&gt;&lt;/dates&gt;&lt;publisher&gt;John Wiley &amp;amp; Sons, Ltd&lt;/publisher&gt;&lt;isbn&gt;1552-4868&lt;/isbn&gt;&lt;work-type&gt;https://doi.org/10.1002/ajmg.c.31446&lt;/work-type&gt;&lt;urls&gt;&lt;related-urls&gt;&lt;url&gt;https://doi.org/10.1002/ajmg.c.31446&lt;/url&gt;&lt;/related-urls&gt;&lt;/urls&gt;&lt;electronic-resource-num&gt;https://doi.org/10.1002/ajmg.c.31446&lt;/electronic-resource-num&gt;&lt;access-date&gt;2021/06/27&lt;/access-date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93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 xml:space="preserve">: </w:t>
      </w:r>
    </w:p>
    <w:p w14:paraId="4818FA2F" w14:textId="124FE6ED" w:rsidR="00F52174" w:rsidRPr="000137B2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9BDDF97" wp14:editId="44665DB9">
            <wp:extent cx="6115050" cy="3368940"/>
            <wp:effectExtent l="0" t="0" r="0" b="3175"/>
            <wp:docPr id="269" name="Picture 2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2"/>
                    <a:stretch>
                      <a:fillRect/>
                    </a:stretch>
                  </pic:blipFill>
                  <pic:spPr>
                    <a:xfrm>
                      <a:off x="0" y="0"/>
                      <a:ext cx="6131725" cy="33781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AE053" w14:textId="7C117477" w:rsidR="00F52174" w:rsidRPr="000137B2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Region 1 (TCF4 to qter): </w:t>
      </w:r>
      <w:r w:rsidRPr="000137B2">
        <w:rPr>
          <w:rFonts w:ascii="Calibri Light" w:eastAsia="Times New Roman" w:hAnsi="Calibri Light" w:cs="Calibri Light"/>
        </w:rPr>
        <w:t>chr18:52889429-78077248 (hg19)</w:t>
      </w:r>
    </w:p>
    <w:p w14:paraId="5C2C0266" w14:textId="3F144833" w:rsidR="00F52174" w:rsidRPr="000137B2" w:rsidRDefault="00F5217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Region 2 (18q- Reference Group): </w:t>
      </w:r>
      <w:r w:rsidRPr="000137B2">
        <w:rPr>
          <w:rFonts w:ascii="Calibri Light" w:eastAsia="Times New Roman" w:hAnsi="Calibri Light" w:cs="Calibri Light"/>
        </w:rPr>
        <w:t>chr18:61637263-78077248 (hg19)</w:t>
      </w:r>
    </w:p>
    <w:p w14:paraId="6484DCB8" w14:textId="1338269F" w:rsidR="004F52EA" w:rsidRPr="000137B2" w:rsidRDefault="00B076F0" w:rsidP="009B555C">
      <w:pPr>
        <w:pStyle w:val="Heading1"/>
        <w:tabs>
          <w:tab w:val="left" w:pos="333"/>
        </w:tabs>
      </w:pPr>
      <w:bookmarkStart w:id="130" w:name="_Toc8497147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14</w:t>
        </w:r>
      </w:fldSimple>
      <w:r w:rsidRPr="000137B2">
        <w:t xml:space="preserve">: </w:t>
      </w:r>
      <w:r w:rsidRPr="002A0EDA">
        <w:t>19p13</w:t>
      </w:r>
      <w:r w:rsidRPr="000137B2">
        <w:t>.3</w:t>
      </w:r>
      <w:bookmarkEnd w:id="130"/>
    </w:p>
    <w:p w14:paraId="6831B1DD" w14:textId="1E87F25F" w:rsidR="00B076F0" w:rsidRPr="000137B2" w:rsidRDefault="001F06DF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 xml:space="preserve">Figure </w:t>
      </w:r>
      <w:r w:rsidR="002D3764" w:rsidRPr="000137B2">
        <w:rPr>
          <w:rFonts w:ascii="Calibri Light" w:hAnsi="Calibri Light" w:cs="Calibri Light"/>
          <w:i/>
          <w:iCs/>
        </w:rPr>
        <w:t>2</w:t>
      </w:r>
      <w:r w:rsidRPr="000137B2">
        <w:rPr>
          <w:rFonts w:ascii="Calibri Light" w:hAnsi="Calibri Light" w:cs="Calibri Light"/>
          <w:i/>
          <w:iCs/>
        </w:rPr>
        <w:t xml:space="preserve"> of N</w:t>
      </w:r>
      <w:r w:rsidR="002D3764" w:rsidRPr="000137B2">
        <w:rPr>
          <w:rFonts w:ascii="Calibri Light" w:hAnsi="Calibri Light" w:cs="Calibri Light"/>
          <w:i/>
          <w:iCs/>
        </w:rPr>
        <w:t>evado 2015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OZXZhZG88L0F1dGhvcj48WWVhcj4yMDE1PC9ZZWFyPjxS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xNjE1LTI2PC9wYWdlcz48dm9sdW1lPjIzPC92b2x1bWU+PG51bWJlcj4xMjwv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OZXZhZG88L0F1dGhvcj48WWVhcj4yMDE1PC9ZZWFyPjxS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xNjE1LTI2PC9wYWdlcz48dm9sdW1lPjIzPC92b2x1bWU+PG51bWJlcj4xMjwv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94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09AFDE39" w14:textId="72B1E383" w:rsidR="001F06DF" w:rsidRPr="000137B2" w:rsidRDefault="002D37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2FC8395" wp14:editId="3FC20A1E">
            <wp:extent cx="5799667" cy="3929274"/>
            <wp:effectExtent l="0" t="0" r="7620" b="571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3"/>
                    <a:stretch>
                      <a:fillRect/>
                    </a:stretch>
                  </pic:blipFill>
                  <pic:spPr>
                    <a:xfrm>
                      <a:off x="0" y="0"/>
                      <a:ext cx="5799667" cy="39292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211AD" w14:textId="0C797826" w:rsidR="002D3764" w:rsidRPr="000137B2" w:rsidRDefault="002D376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Whole Region </w:t>
      </w:r>
      <w:r w:rsidR="00D06D01" w:rsidRPr="000137B2">
        <w:rPr>
          <w:rFonts w:ascii="Calibri Light" w:hAnsi="Calibri Light" w:cs="Calibri Light"/>
          <w:b/>
          <w:bCs/>
        </w:rPr>
        <w:t>(</w:t>
      </w:r>
      <w:r w:rsidR="004B1EA1" w:rsidRPr="000137B2">
        <w:rPr>
          <w:rFonts w:ascii="Calibri Light" w:hAnsi="Calibri Light" w:cs="Calibri Light"/>
          <w:b/>
          <w:bCs/>
        </w:rPr>
        <w:t>Orellana</w:t>
      </w:r>
      <w:r w:rsidR="0042199B" w:rsidRPr="000137B2">
        <w:rPr>
          <w:rFonts w:ascii="Calibri Light" w:hAnsi="Calibri Light" w:cs="Calibri Light"/>
          <w:b/>
          <w:bCs/>
        </w:rPr>
        <w:t xml:space="preserve"> P1-3</w:t>
      </w:r>
      <w:r w:rsidR="00D06D01" w:rsidRPr="000137B2">
        <w:rPr>
          <w:rFonts w:ascii="Calibri Light" w:hAnsi="Calibri Light" w:cs="Calibri Light"/>
          <w:b/>
          <w:bCs/>
        </w:rPr>
        <w:t xml:space="preserve">) </w:t>
      </w:r>
      <w:r w:rsidRPr="000137B2">
        <w:rPr>
          <w:rFonts w:ascii="Calibri Light" w:hAnsi="Calibri Light" w:cs="Calibri Light"/>
          <w:b/>
          <w:bCs/>
        </w:rPr>
        <w:t xml:space="preserve">= </w:t>
      </w:r>
      <w:r w:rsidR="004B1EA1" w:rsidRPr="000137B2">
        <w:rPr>
          <w:rFonts w:ascii="Calibri Light" w:hAnsi="Calibri Light" w:cs="Calibri Light"/>
        </w:rPr>
        <w:t xml:space="preserve">chr19:1952590-6908729 </w:t>
      </w:r>
      <w:r w:rsidR="00D06D01" w:rsidRPr="000137B2">
        <w:rPr>
          <w:rFonts w:ascii="Calibri Light" w:hAnsi="Calibri Light" w:cs="Calibri Light"/>
        </w:rPr>
        <w:t>(hg19)</w:t>
      </w:r>
    </w:p>
    <w:p w14:paraId="4F51208C" w14:textId="3189D3C0" w:rsidR="00D06D01" w:rsidRDefault="00D06D0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Nevado SRO = </w:t>
      </w:r>
      <w:r w:rsidRPr="000137B2">
        <w:rPr>
          <w:rFonts w:ascii="Calibri Light" w:hAnsi="Calibri Light" w:cs="Calibri Light"/>
        </w:rPr>
        <w:t>chr19:3979568-4093035 (hg19)</w:t>
      </w:r>
    </w:p>
    <w:p w14:paraId="0F8D2E9E" w14:textId="77777777" w:rsidR="00614470" w:rsidRPr="000137B2" w:rsidRDefault="0061447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040490A3" w14:textId="77777777" w:rsidR="005A662D" w:rsidRDefault="005A662D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07ABF495" w14:textId="4B359917" w:rsidR="00D06D01" w:rsidRPr="002A0EDA" w:rsidRDefault="00D06D01" w:rsidP="009B555C">
      <w:pPr>
        <w:pStyle w:val="Heading1"/>
        <w:tabs>
          <w:tab w:val="left" w:pos="333"/>
        </w:tabs>
        <w:spacing w:before="0"/>
      </w:pPr>
      <w:bookmarkStart w:id="131" w:name="_Toc84971478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15</w:t>
        </w:r>
      </w:fldSimple>
      <w:r w:rsidRPr="000137B2">
        <w:t xml:space="preserve">: </w:t>
      </w:r>
      <w:r w:rsidRPr="002A0EDA">
        <w:t>19p13.2</w:t>
      </w:r>
      <w:bookmarkEnd w:id="131"/>
    </w:p>
    <w:p w14:paraId="436E1223" w14:textId="7709B37F" w:rsidR="00905E41" w:rsidRPr="000137B2" w:rsidRDefault="00905E41" w:rsidP="009B555C">
      <w:pPr>
        <w:pStyle w:val="Heading1"/>
        <w:tabs>
          <w:tab w:val="left" w:pos="333"/>
        </w:tabs>
        <w:spacing w:before="0"/>
        <w:rPr>
          <w:b/>
          <w:bCs/>
        </w:rPr>
      </w:pPr>
      <w:bookmarkStart w:id="132" w:name="_Toc84971479"/>
      <w:r w:rsidRPr="002A0EDA">
        <w:t xml:space="preserve">Primary CNV </w:t>
      </w:r>
      <w:fldSimple w:instr=" SEQ Primary_CNV \* ARABIC ">
        <w:r w:rsidR="00A360AB">
          <w:rPr>
            <w:noProof/>
          </w:rPr>
          <w:t>116</w:t>
        </w:r>
      </w:fldSimple>
      <w:r w:rsidRPr="002A0EDA">
        <w:t>: 19p1</w:t>
      </w:r>
      <w:r w:rsidRPr="000137B2">
        <w:t>3.12</w:t>
      </w:r>
      <w:bookmarkEnd w:id="132"/>
    </w:p>
    <w:p w14:paraId="1554F68B" w14:textId="2ABECF0C" w:rsidR="00905E41" w:rsidRPr="000137B2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73B79362" w14:textId="49F1C91F" w:rsidR="00905E41" w:rsidRPr="000137B2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eastAsiaTheme="majorEastAsia" w:hAnsi="Calibri Light" w:cs="Calibri Light"/>
          <w:noProof/>
          <w:color w:val="365F91" w:themeColor="accent1" w:themeShade="BF"/>
        </w:rPr>
        <w:drawing>
          <wp:inline distT="0" distB="0" distL="0" distR="0" wp14:anchorId="5BBD7C88" wp14:editId="03BB33E2">
            <wp:extent cx="6682740" cy="4759596"/>
            <wp:effectExtent l="0" t="0" r="3810" b="3175"/>
            <wp:docPr id="270" name="Picture 2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1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0000" b="1075"/>
                    <a:stretch/>
                  </pic:blipFill>
                  <pic:spPr bwMode="auto">
                    <a:xfrm>
                      <a:off x="0" y="0"/>
                      <a:ext cx="6682740" cy="4759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603844" w14:textId="106DCF5C" w:rsidR="00905E41" w:rsidRPr="000137B2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0137B2">
        <w:rPr>
          <w:rFonts w:ascii="Calibri Light" w:hAnsi="Calibri Light" w:cs="Calibri Light"/>
          <w:b/>
          <w:bCs/>
          <w:u w:val="single"/>
        </w:rPr>
        <w:t>19q13.2:</w:t>
      </w:r>
    </w:p>
    <w:p w14:paraId="21EF5B0E" w14:textId="33DF6AA5" w:rsidR="00DD6A73" w:rsidRPr="000137B2" w:rsidRDefault="00DD6A7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</w:t>
      </w:r>
      <w:r w:rsidR="00905E41" w:rsidRPr="000137B2">
        <w:rPr>
          <w:rFonts w:ascii="Calibri Light" w:hAnsi="Calibri Light" w:cs="Calibri Light"/>
          <w:b/>
          <w:bCs/>
        </w:rPr>
        <w:t xml:space="preserve">Shimojima </w:t>
      </w:r>
      <w:r w:rsidRPr="000137B2">
        <w:rPr>
          <w:rFonts w:ascii="Calibri Light" w:hAnsi="Calibri Light" w:cs="Calibri Light"/>
          <w:b/>
          <w:bCs/>
        </w:rPr>
        <w:t>P</w:t>
      </w:r>
      <w:r w:rsidR="006634EB" w:rsidRPr="000137B2">
        <w:rPr>
          <w:rFonts w:ascii="Calibri Light" w:hAnsi="Calibri Light" w:cs="Calibri Light"/>
          <w:b/>
          <w:bCs/>
        </w:rPr>
        <w:t>3</w:t>
      </w:r>
      <w:r w:rsidRPr="000137B2">
        <w:rPr>
          <w:rFonts w:ascii="Calibri Light" w:hAnsi="Calibri Light" w:cs="Calibri Light"/>
          <w:b/>
          <w:bCs/>
        </w:rPr>
        <w:t xml:space="preserve">: </w:t>
      </w:r>
      <w:r w:rsidR="006634EB" w:rsidRPr="000137B2">
        <w:rPr>
          <w:rFonts w:ascii="Calibri Light" w:hAnsi="Calibri Light" w:cs="Calibri Light"/>
        </w:rPr>
        <w:t>chr19:12527157-13563832</w:t>
      </w:r>
      <w:r w:rsidR="006634EB" w:rsidRPr="000137B2">
        <w:rPr>
          <w:rFonts w:ascii="Calibri Light" w:hAnsi="Calibri Light" w:cs="Calibri Light"/>
          <w:b/>
          <w:bCs/>
        </w:rPr>
        <w:t xml:space="preserve"> </w:t>
      </w:r>
      <w:r w:rsidRPr="000137B2">
        <w:rPr>
          <w:rFonts w:ascii="Calibri Light" w:hAnsi="Calibri Light" w:cs="Calibri Light"/>
        </w:rPr>
        <w:t>(hg19)</w:t>
      </w:r>
    </w:p>
    <w:p w14:paraId="2B8BD91E" w14:textId="1D0AFFC1" w:rsidR="00DD6A73" w:rsidRPr="000137B2" w:rsidRDefault="00DD6A73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SRO = Dolan P3 = </w:t>
      </w:r>
      <w:r w:rsidRPr="000137B2">
        <w:rPr>
          <w:rFonts w:ascii="Calibri Light" w:hAnsi="Calibri Light" w:cs="Calibri Light"/>
        </w:rPr>
        <w:t>chr19:12793474-13104643 (hg18)</w:t>
      </w:r>
    </w:p>
    <w:p w14:paraId="4A025159" w14:textId="55F7B30D" w:rsidR="00905E41" w:rsidRPr="000137B2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</w:p>
    <w:p w14:paraId="1A9CCCE5" w14:textId="02B8FEA2" w:rsidR="00905E41" w:rsidRPr="000137B2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0137B2">
        <w:rPr>
          <w:rFonts w:ascii="Calibri Light" w:hAnsi="Calibri Light" w:cs="Calibri Light"/>
          <w:b/>
          <w:bCs/>
          <w:u w:val="single"/>
        </w:rPr>
        <w:t>19q13.12:</w:t>
      </w:r>
    </w:p>
    <w:p w14:paraId="0E0D383D" w14:textId="6CBF22C5" w:rsidR="00905E41" w:rsidRPr="000137B2" w:rsidRDefault="00905E41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Bonaglia C1: </w:t>
      </w:r>
      <w:r w:rsidRPr="000137B2">
        <w:rPr>
          <w:rFonts w:ascii="Calibri Light" w:eastAsia="Times New Roman" w:hAnsi="Calibri Light" w:cs="Calibri Light"/>
        </w:rPr>
        <w:t>chr19:14130000-16050000 (hg18)</w:t>
      </w:r>
    </w:p>
    <w:p w14:paraId="0F7457A3" w14:textId="4A358841" w:rsidR="003F781E" w:rsidRPr="000137B2" w:rsidRDefault="003F781E" w:rsidP="009B555C">
      <w:pPr>
        <w:tabs>
          <w:tab w:val="left" w:pos="333"/>
        </w:tabs>
        <w:spacing w:after="0"/>
        <w:contextualSpacing/>
        <w:rPr>
          <w:rFonts w:ascii="Calibri Light" w:eastAsiaTheme="majorEastAsia" w:hAnsi="Calibri Light" w:cs="Calibri Light"/>
          <w:color w:val="365F91" w:themeColor="accent1" w:themeShade="BF"/>
          <w:u w:val="single"/>
        </w:rPr>
      </w:pPr>
    </w:p>
    <w:p w14:paraId="367D9128" w14:textId="77777777" w:rsidR="00905E41" w:rsidRPr="000137B2" w:rsidRDefault="00905E41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hAnsi="Calibri Light"/>
        </w:rPr>
        <w:br w:type="page"/>
      </w:r>
    </w:p>
    <w:p w14:paraId="6C83DF9B" w14:textId="65234C0A" w:rsidR="00F52542" w:rsidRPr="000137B2" w:rsidRDefault="00F52542" w:rsidP="009B555C">
      <w:pPr>
        <w:pStyle w:val="Heading1"/>
        <w:tabs>
          <w:tab w:val="left" w:pos="333"/>
        </w:tabs>
      </w:pPr>
      <w:bookmarkStart w:id="133" w:name="_Toc8497148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17</w:t>
        </w:r>
      </w:fldSimple>
      <w:r w:rsidRPr="000137B2">
        <w:t xml:space="preserve">: 19q13.11 </w:t>
      </w:r>
      <w:r w:rsidRPr="002A0EDA">
        <w:t>Proximal</w:t>
      </w:r>
      <w:r w:rsidRPr="000137B2">
        <w:t>, Distal</w:t>
      </w:r>
      <w:bookmarkEnd w:id="133"/>
    </w:p>
    <w:p w14:paraId="04C2DCBF" w14:textId="7A8AA1E1" w:rsidR="00F52542" w:rsidRPr="000137B2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</w:rPr>
      </w:pPr>
      <w:r w:rsidRPr="000137B2"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  <w:u w:val="single"/>
        </w:rPr>
        <w:t>Proximal</w:t>
      </w:r>
      <w:r w:rsidRPr="000137B2"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</w:rPr>
        <w:t>:</w:t>
      </w:r>
    </w:p>
    <w:p w14:paraId="65EA0299" w14:textId="15B2FF86" w:rsidR="00157AE2" w:rsidRPr="000137B2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  <w:sz w:val="22"/>
          <w:szCs w:val="22"/>
        </w:rPr>
      </w:pPr>
      <w:r w:rsidRPr="000137B2">
        <w:rPr>
          <w:rFonts w:ascii="Calibri Light" w:eastAsia="Times New Roman" w:hAnsi="Calibri Light" w:cs="Calibri Light"/>
          <w:color w:val="000000"/>
          <w:sz w:val="22"/>
          <w:szCs w:val="22"/>
        </w:rPr>
        <w:t>Figure 1A of Caubit 2016</w:t>
      </w:r>
      <w:r w:rsidR="00E6791B" w:rsidRPr="000137B2">
        <w:rPr>
          <w:rFonts w:ascii="Calibri Light" w:eastAsia="Times New Roman" w:hAnsi="Calibri Light" w:cs="Calibri Light"/>
          <w:color w:val="000000"/>
          <w:sz w:val="22"/>
          <w:szCs w:val="22"/>
        </w:rPr>
        <w:fldChar w:fldCharType="begin"/>
      </w:r>
      <w:r w:rsidR="00FB2DDC">
        <w:rPr>
          <w:rFonts w:ascii="Calibri Light" w:eastAsia="Times New Roman" w:hAnsi="Calibri Light" w:cs="Calibri Light"/>
          <w:color w:val="000000"/>
          <w:sz w:val="22"/>
          <w:szCs w:val="22"/>
        </w:rPr>
        <w:instrText xml:space="preserve"> ADDIN EN.CITE &lt;EndNote&gt;&lt;Cite&gt;&lt;Author&gt;Caubit&lt;/Author&gt;&lt;Year&gt;2016&lt;/Year&gt;&lt;RecNum&gt;255&lt;/RecNum&gt;&lt;DisplayText&gt;[95]&lt;/DisplayText&gt;&lt;record&gt;&lt;rec-number&gt;255&lt;/rec-number&gt;&lt;foreign-keys&gt;&lt;key app="EN" db-id="p9wv00a5yez0v1et5awv9pfoepd0x5dtwwpt" timestamp="1624379456"&gt;255&lt;/key&gt;&lt;/foreign-keys&gt;&lt;ref-type name="Journal Article"&gt;17&lt;/ref-type&gt;&lt;contributors&gt;&lt;authors&gt;&lt;author&gt;Caubit, Xavier&lt;/author&gt;&lt;author&gt;Gubellini, Paolo&lt;/author&gt;&lt;author&gt;Andrieux, Joris&lt;/author&gt;&lt;author&gt;Roubertoux, Pierre L.&lt;/author&gt;&lt;author&gt;Metwaly, Mehdi&lt;/author&gt;&lt;author&gt;Jacq, Bernard&lt;/author&gt;&lt;author&gt;Fatmi, Ahmed&lt;/author&gt;&lt;author&gt;Had-Aissouni, Laurence&lt;/author&gt;&lt;author&gt;Kwan, Kenneth Y.&lt;/author&gt;&lt;author&gt;Salin, Pascal&lt;/author&gt;&lt;author&gt;Carlier, Michèle&lt;/author&gt;&lt;author&gt;Liedén, Agne&lt;/author&gt;&lt;author&gt;Rudd, Eva&lt;/author&gt;&lt;author&gt;Shinawi, Marwan&lt;/author&gt;&lt;author&gt;Vincent-Delorme, Catherine&lt;/author&gt;&lt;author&gt;Cuisset, Jean-Marie&lt;/author&gt;&lt;author&gt;Lemaitre, Marie-Pierre&lt;/author&gt;&lt;author&gt;Abderrehamane, Fatimetou&lt;/author&gt;&lt;author&gt;Duban, Bénédicte&lt;/author&gt;&lt;author&gt;Lemaitre, Jean-François&lt;/author&gt;&lt;author&gt;Woolf, Adrian S.&lt;/author&gt;&lt;author&gt;Bockenhauer, Detlef&lt;/author&gt;&lt;author&gt;Severac, Dany&lt;/author&gt;&lt;author&gt;Dubois, Emeric&lt;/author&gt;&lt;author&gt;Zhu, Ying&lt;/author&gt;&lt;author&gt;Sestan, Nenad&lt;/author&gt;&lt;author&gt;Garratt, Alistair N.&lt;/author&gt;&lt;author&gt;Kerkerian-Le Goff, Lydia&lt;/author&gt;&lt;author&gt;Fasano, Laurent&lt;/author&gt;&lt;/authors&gt;&lt;/contributors&gt;&lt;titles&gt;&lt;title&gt;TSHZ3 deletion causes an autism syndrome and defects in cortical projection neurons&lt;/title&gt;&lt;secondary-title&gt;Nature Genetics&lt;/secondary-title&gt;&lt;/titles&gt;&lt;periodical&gt;&lt;full-title&gt;Nat Genet&lt;/full-title&gt;&lt;abbr-1&gt;Nature genetics&lt;/abbr-1&gt;&lt;/periodical&gt;&lt;pages&gt;1359-1369&lt;/pages&gt;&lt;volume&gt;48&lt;/volume&gt;&lt;number&gt;11&lt;/number&gt;&lt;dates&gt;&lt;year&gt;2016&lt;/year&gt;&lt;pub-dates&gt;&lt;date&gt;2016/11/01&lt;/date&gt;&lt;/pub-dates&gt;&lt;/dates&gt;&lt;isbn&gt;1546-1718&lt;/isbn&gt;&lt;urls&gt;&lt;related-urls&gt;&lt;url&gt;https://doi.org/10.1038/ng.3681&lt;/url&gt;&lt;/related-urls&gt;&lt;/urls&gt;&lt;electronic-resource-num&gt;10.1038/ng.3681&lt;/electronic-resource-num&gt;&lt;/record&gt;&lt;/Cite&gt;&lt;/EndNote&gt;</w:instrText>
      </w:r>
      <w:r w:rsidR="00E6791B" w:rsidRPr="000137B2">
        <w:rPr>
          <w:rFonts w:ascii="Calibri Light" w:eastAsia="Times New Roman" w:hAnsi="Calibri Light" w:cs="Calibri Light"/>
          <w:color w:val="000000"/>
          <w:sz w:val="22"/>
          <w:szCs w:val="22"/>
        </w:rPr>
        <w:fldChar w:fldCharType="separate"/>
      </w:r>
      <w:r w:rsidR="00FB2DDC">
        <w:rPr>
          <w:rFonts w:ascii="Calibri Light" w:eastAsia="Times New Roman" w:hAnsi="Calibri Light" w:cs="Calibri Light"/>
          <w:noProof/>
          <w:color w:val="000000"/>
          <w:sz w:val="22"/>
          <w:szCs w:val="22"/>
        </w:rPr>
        <w:t>[95]</w:t>
      </w:r>
      <w:r w:rsidR="00E6791B" w:rsidRPr="000137B2">
        <w:rPr>
          <w:rFonts w:ascii="Calibri Light" w:eastAsia="Times New Roman" w:hAnsi="Calibri Light" w:cs="Calibri Light"/>
          <w:color w:val="000000"/>
          <w:sz w:val="22"/>
          <w:szCs w:val="22"/>
        </w:rPr>
        <w:fldChar w:fldCharType="end"/>
      </w:r>
      <w:r w:rsidRPr="000137B2">
        <w:rPr>
          <w:rFonts w:ascii="Calibri Light" w:eastAsia="Times New Roman" w:hAnsi="Calibri Light" w:cs="Calibri Light"/>
          <w:color w:val="000000"/>
          <w:sz w:val="22"/>
          <w:szCs w:val="22"/>
        </w:rPr>
        <w:t>:</w:t>
      </w:r>
    </w:p>
    <w:p w14:paraId="0035F30D" w14:textId="4CC969BB" w:rsidR="00F52542" w:rsidRPr="000137B2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</w:rPr>
      </w:pPr>
      <w:r w:rsidRPr="000137B2">
        <w:rPr>
          <w:rFonts w:ascii="Calibri Light" w:hAnsi="Calibri Light" w:cs="Calibri Light"/>
          <w:noProof/>
          <w:sz w:val="22"/>
          <w:szCs w:val="22"/>
        </w:rPr>
        <w:drawing>
          <wp:inline distT="0" distB="0" distL="0" distR="0" wp14:anchorId="30E143E8" wp14:editId="6C22F9C6">
            <wp:extent cx="4580467" cy="2264363"/>
            <wp:effectExtent l="0" t="0" r="0" b="3175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5"/>
                    <a:stretch>
                      <a:fillRect/>
                    </a:stretch>
                  </pic:blipFill>
                  <pic:spPr>
                    <a:xfrm>
                      <a:off x="0" y="0"/>
                      <a:ext cx="4627116" cy="2287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00132" w14:textId="6D14ACDB" w:rsidR="00F52542" w:rsidRPr="000137B2" w:rsidRDefault="00F5254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Chowdhury P4 = </w:t>
      </w:r>
      <w:r w:rsidRPr="000137B2">
        <w:rPr>
          <w:rFonts w:ascii="Calibri Light" w:eastAsia="Times New Roman" w:hAnsi="Calibri Light" w:cs="Calibri Light"/>
        </w:rPr>
        <w:t>chr19:33509029-37420026 (hg18)</w:t>
      </w:r>
    </w:p>
    <w:p w14:paraId="7D2A8496" w14:textId="69BAC48D" w:rsidR="00F52542" w:rsidRPr="000137B2" w:rsidRDefault="00F5254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SRO = TSHZ3</w:t>
      </w:r>
      <w:r w:rsidR="00790022" w:rsidRPr="000137B2">
        <w:rPr>
          <w:rFonts w:ascii="Calibri Light" w:hAnsi="Calibri Light" w:cs="Calibri Light"/>
          <w:b/>
          <w:bCs/>
        </w:rPr>
        <w:t xml:space="preserve"> = </w:t>
      </w:r>
      <w:r w:rsidR="00790022" w:rsidRPr="000137B2">
        <w:rPr>
          <w:rFonts w:ascii="Calibri Light" w:eastAsia="Times New Roman" w:hAnsi="Calibri Light" w:cs="Calibri Light"/>
        </w:rPr>
        <w:t>chr19:31765851-31840190 (hg19)</w:t>
      </w:r>
    </w:p>
    <w:p w14:paraId="680F0609" w14:textId="77777777" w:rsidR="00905E41" w:rsidRPr="000137B2" w:rsidRDefault="00905E41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  <w:u w:val="single"/>
        </w:rPr>
      </w:pPr>
    </w:p>
    <w:p w14:paraId="0411C355" w14:textId="00AE5536" w:rsidR="00F52542" w:rsidRPr="000137B2" w:rsidRDefault="00F52542" w:rsidP="009B555C">
      <w:pPr>
        <w:pStyle w:val="Caption"/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</w:rPr>
      </w:pPr>
      <w:r w:rsidRPr="000137B2"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  <w:u w:val="single"/>
        </w:rPr>
        <w:t>Distal</w:t>
      </w:r>
      <w:r w:rsidRPr="000137B2">
        <w:rPr>
          <w:rFonts w:ascii="Calibri Light" w:eastAsia="Times New Roman" w:hAnsi="Calibri Light" w:cs="Calibri Light"/>
          <w:i w:val="0"/>
          <w:iCs w:val="0"/>
          <w:color w:val="000000"/>
          <w:sz w:val="22"/>
          <w:szCs w:val="22"/>
        </w:rPr>
        <w:t>:</w:t>
      </w:r>
    </w:p>
    <w:p w14:paraId="3B079983" w14:textId="5D99AF97" w:rsidR="00157AE2" w:rsidRPr="000137B2" w:rsidRDefault="00157A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Gana 2012</w:t>
      </w:r>
      <w:r w:rsidR="00E6791B" w:rsidRPr="000137B2">
        <w:rPr>
          <w:rFonts w:ascii="Calibri Light" w:hAnsi="Calibri Light" w:cs="Calibri Light"/>
          <w:i/>
          <w:iCs/>
        </w:rPr>
        <w:fldChar w:fldCharType="begin"/>
      </w:r>
      <w:r w:rsidR="00FB2DDC">
        <w:rPr>
          <w:rFonts w:ascii="Calibri Light" w:hAnsi="Calibri Light" w:cs="Calibri Light"/>
          <w:i/>
          <w:iCs/>
        </w:rPr>
        <w:instrText xml:space="preserve"> ADDIN EN.CITE &lt;EndNote&gt;&lt;Cite&gt;&lt;Author&gt;Gana&lt;/Author&gt;&lt;Year&gt;2012&lt;/Year&gt;&lt;RecNum&gt;259&lt;/RecNum&gt;&lt;DisplayText&gt;[96]&lt;/DisplayText&gt;&lt;record&gt;&lt;rec-number&gt;259&lt;/rec-number&gt;&lt;foreign-keys&gt;&lt;key app="EN" db-id="p9wv00a5yez0v1et5awv9pfoepd0x5dtwwpt" timestamp="1624383330"&gt;259&lt;/key&gt;&lt;/foreign-keys&gt;&lt;ref-type name="Journal Article"&gt;17&lt;/ref-type&gt;&lt;contributors&gt;&lt;authors&gt;&lt;author&gt;Gana, Simone&lt;/author&gt;&lt;author&gt;Veggiotti, Pierangelo&lt;/author&gt;&lt;author&gt;Sciacca, Giusy&lt;/author&gt;&lt;author&gt;Fedeli, Cristina&lt;/author&gt;&lt;author&gt;Bersano, Anna&lt;/author&gt;&lt;author&gt;Micieli, Giuseppe&lt;/author&gt;&lt;author&gt;Maghnie, Mohamad&lt;/author&gt;&lt;author&gt;Ciccone, Roberto&lt;/author&gt;&lt;author&gt;Rossi, Elena&lt;/author&gt;&lt;author&gt;Plunkett, Katie&lt;/author&gt;&lt;author&gt;Bi, Weimin&lt;/author&gt;&lt;author&gt;Sutton, Vernon R.&lt;/author&gt;&lt;author&gt;Zuffardi, Orsetta&lt;/author&gt;&lt;/authors&gt;&lt;/contributors&gt;&lt;titles&gt;&lt;title&gt;19q13.11 cryptic deletion: description of two new cases and indication for a role of WTIP haploinsufficiency in hypospadias&lt;/title&gt;&lt;secondary-title&gt;European Journal of Human Genetics&lt;/secondary-title&gt;&lt;/titles&gt;&lt;periodical&gt;&lt;full-title&gt;European Journal of Human Genetics&lt;/full-title&gt;&lt;/periodical&gt;&lt;pages&gt;852-856&lt;/pages&gt;&lt;volume&gt;20&lt;/volume&gt;&lt;number&gt;8&lt;/number&gt;&lt;dates&gt;&lt;year&gt;2012&lt;/year&gt;&lt;pub-dates&gt;&lt;date&gt;2012/08/01&lt;/date&gt;&lt;/pub-dates&gt;&lt;/dates&gt;&lt;isbn&gt;1476-5438&lt;/isbn&gt;&lt;urls&gt;&lt;related-urls&gt;&lt;url&gt;https://doi.org/10.1038/ejhg.2012.19&lt;/url&gt;&lt;/related-urls&gt;&lt;/urls&gt;&lt;electronic-resource-num&gt;10.1038/ejhg.2012.19&lt;/electronic-resource-num&gt;&lt;/record&gt;&lt;/Cite&gt;&lt;/EndNote&gt;</w:instrText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96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00C2FCFF" w14:textId="1EDFCFB0" w:rsidR="00157AE2" w:rsidRPr="000137B2" w:rsidRDefault="00157AE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7B0AAECE" wp14:editId="3B17DA78">
            <wp:extent cx="4876800" cy="1879375"/>
            <wp:effectExtent l="0" t="0" r="0" b="6985"/>
            <wp:docPr id="271" name="Picture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6"/>
                    <a:stretch>
                      <a:fillRect/>
                    </a:stretch>
                  </pic:blipFill>
                  <pic:spPr>
                    <a:xfrm>
                      <a:off x="0" y="0"/>
                      <a:ext cx="4890094" cy="1884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F5747" w14:textId="14AF759A" w:rsidR="00157AE2" w:rsidRPr="000137B2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eastAsia="Times New Roman" w:hAnsi="Calibri Light" w:cs="Calibri Light"/>
          <w:b/>
          <w:bCs/>
          <w:color w:val="000000"/>
        </w:rPr>
        <w:t xml:space="preserve">Whole Region = 3 = Malan P2: </w:t>
      </w:r>
      <w:r w:rsidRPr="000137B2">
        <w:rPr>
          <w:rFonts w:ascii="Calibri Light" w:eastAsia="Times New Roman" w:hAnsi="Calibri Light" w:cs="Calibri Light"/>
        </w:rPr>
        <w:t>chr19:37301826-41577180 (hg18)</w:t>
      </w:r>
    </w:p>
    <w:p w14:paraId="2A3F5D68" w14:textId="128F94AA" w:rsidR="00157AE2" w:rsidRPr="000137B2" w:rsidRDefault="0042199B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eastAsia="Times New Roman" w:hAnsi="Calibri Light" w:cs="Calibri Light"/>
          <w:b/>
          <w:bCs/>
        </w:rPr>
        <w:t xml:space="preserve">Gana </w:t>
      </w:r>
      <w:r w:rsidR="00157AE2" w:rsidRPr="000137B2">
        <w:rPr>
          <w:rFonts w:ascii="Calibri Light" w:eastAsia="Times New Roman" w:hAnsi="Calibri Light" w:cs="Calibri Light"/>
          <w:b/>
          <w:bCs/>
        </w:rPr>
        <w:t xml:space="preserve">SRO = ZNF302 to SNF30 = </w:t>
      </w:r>
      <w:r w:rsidR="00157AE2" w:rsidRPr="000137B2">
        <w:rPr>
          <w:rFonts w:ascii="Calibri Light" w:eastAsia="Times New Roman" w:hAnsi="Calibri Light" w:cs="Calibri Light"/>
        </w:rPr>
        <w:t>chr19:39803651-40127916 (hg18)</w:t>
      </w:r>
    </w:p>
    <w:p w14:paraId="19627CC9" w14:textId="7259E8E8" w:rsidR="00157AE2" w:rsidRPr="000137B2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</w:p>
    <w:p w14:paraId="7E490DD4" w14:textId="4B069CC1" w:rsidR="00157AE2" w:rsidRPr="000137B2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bCs/>
          <w:i/>
          <w:iCs/>
        </w:rPr>
      </w:pPr>
      <w:r w:rsidRPr="000137B2">
        <w:rPr>
          <w:rFonts w:ascii="Calibri Light" w:eastAsia="Times New Roman" w:hAnsi="Calibri Light" w:cs="Calibri Light"/>
          <w:b/>
          <w:bCs/>
          <w:i/>
          <w:iCs/>
        </w:rPr>
        <w:t>UCSC Genome Browser View of Reported CNVs:</w:t>
      </w:r>
    </w:p>
    <w:p w14:paraId="57B87DA4" w14:textId="42C9326D" w:rsidR="00157AE2" w:rsidRPr="000137B2" w:rsidRDefault="00157AE2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b/>
          <w:bCs/>
          <w:i/>
          <w:iCs/>
        </w:rPr>
      </w:pPr>
      <w:r w:rsidRPr="000137B2">
        <w:rPr>
          <w:rFonts w:ascii="Calibri Light" w:eastAsia="Times New Roman" w:hAnsi="Calibri Light" w:cs="Calibri Light"/>
          <w:b/>
          <w:bCs/>
          <w:i/>
          <w:iCs/>
          <w:noProof/>
        </w:rPr>
        <w:drawing>
          <wp:inline distT="0" distB="0" distL="0" distR="0" wp14:anchorId="3BA05757" wp14:editId="1E3CFA34">
            <wp:extent cx="6399669" cy="2651760"/>
            <wp:effectExtent l="0" t="0" r="1270" b="0"/>
            <wp:docPr id="272" name="Picture 2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7"/>
                    <a:stretch>
                      <a:fillRect/>
                    </a:stretch>
                  </pic:blipFill>
                  <pic:spPr>
                    <a:xfrm>
                      <a:off x="0" y="0"/>
                      <a:ext cx="6445234" cy="2670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98531" w14:textId="6F9AF788" w:rsidR="00790022" w:rsidRPr="000137B2" w:rsidRDefault="00790022" w:rsidP="009B555C">
      <w:pPr>
        <w:pStyle w:val="Heading1"/>
        <w:tabs>
          <w:tab w:val="left" w:pos="333"/>
        </w:tabs>
      </w:pPr>
      <w:bookmarkStart w:id="134" w:name="_Toc84971481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18</w:t>
        </w:r>
      </w:fldSimple>
      <w:r w:rsidRPr="000137B2">
        <w:t xml:space="preserve">: </w:t>
      </w:r>
      <w:r w:rsidRPr="002A0EDA">
        <w:t>19q13</w:t>
      </w:r>
      <w:r w:rsidRPr="000137B2">
        <w:t>.2</w:t>
      </w:r>
      <w:bookmarkEnd w:id="134"/>
    </w:p>
    <w:p w14:paraId="7661D213" w14:textId="599691EC" w:rsidR="00790022" w:rsidRPr="000137B2" w:rsidRDefault="002A1F76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7747BFB2" w14:textId="5FAAD8D6" w:rsidR="00790022" w:rsidRPr="000137B2" w:rsidRDefault="00124A3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CD85900" wp14:editId="1A053B64">
            <wp:extent cx="5707380" cy="5504225"/>
            <wp:effectExtent l="0" t="0" r="7620" b="1270"/>
            <wp:docPr id="275" name="Picture 2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1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76" b="1453"/>
                    <a:stretch/>
                  </pic:blipFill>
                  <pic:spPr bwMode="auto">
                    <a:xfrm>
                      <a:off x="0" y="0"/>
                      <a:ext cx="5713637" cy="55102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4D6096" w14:textId="3421101C" w:rsidR="00124A38" w:rsidRPr="000137B2" w:rsidRDefault="00124A3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Whole Region = Calpena S5 = </w:t>
      </w:r>
      <w:r w:rsidRPr="000137B2">
        <w:rPr>
          <w:rFonts w:ascii="Calibri Light" w:eastAsia="Times New Roman" w:hAnsi="Calibri Light" w:cs="Calibri Light"/>
        </w:rPr>
        <w:t>chr19:42492136-42756726 (hg19)</w:t>
      </w:r>
    </w:p>
    <w:p w14:paraId="169C1173" w14:textId="3B789D00" w:rsidR="00124A38" w:rsidRPr="000137B2" w:rsidRDefault="00124A3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SRO = Singh P3 = </w:t>
      </w:r>
      <w:r w:rsidRPr="000137B2">
        <w:rPr>
          <w:rFonts w:ascii="Calibri Light" w:eastAsia="Times New Roman" w:hAnsi="Calibri Light" w:cs="Calibri Light"/>
        </w:rPr>
        <w:t>chr19:42690571-42766082 (hg19)</w:t>
      </w:r>
    </w:p>
    <w:p w14:paraId="3CDF9FEE" w14:textId="69DF75FE" w:rsidR="00790022" w:rsidRPr="000137B2" w:rsidRDefault="00790022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</w:p>
    <w:p w14:paraId="3D31DCFC" w14:textId="77777777" w:rsidR="006E0EE0" w:rsidRPr="000137B2" w:rsidRDefault="006E0EE0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hAnsi="Calibri Light"/>
        </w:rPr>
        <w:br w:type="page"/>
      </w:r>
    </w:p>
    <w:p w14:paraId="79A0C2FB" w14:textId="4B7F32A2" w:rsidR="005116FA" w:rsidRPr="000137B2" w:rsidRDefault="00824EBC" w:rsidP="009B555C">
      <w:pPr>
        <w:pStyle w:val="Heading1"/>
        <w:tabs>
          <w:tab w:val="left" w:pos="333"/>
        </w:tabs>
      </w:pPr>
      <w:bookmarkStart w:id="135" w:name="_Toc84971482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19</w:t>
        </w:r>
      </w:fldSimple>
      <w:r w:rsidRPr="000137B2">
        <w:t xml:space="preserve">: </w:t>
      </w:r>
      <w:r w:rsidRPr="002A0EDA">
        <w:t>20p13</w:t>
      </w:r>
      <w:bookmarkEnd w:id="135"/>
    </w:p>
    <w:p w14:paraId="769DC727" w14:textId="1D353787" w:rsidR="006E0EE0" w:rsidRPr="000137B2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710D07BA" w14:textId="1C6C525E" w:rsidR="006E0EE0" w:rsidRPr="000137B2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672D522A" wp14:editId="43134623">
            <wp:extent cx="5874327" cy="3067704"/>
            <wp:effectExtent l="0" t="0" r="0" b="0"/>
            <wp:docPr id="276" name="Picture 2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8640" cy="30751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A0A78F" w14:textId="338CEFD9" w:rsidR="006E0EE0" w:rsidRPr="000137B2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t xml:space="preserve">Blue Region = An P6 = </w:t>
      </w:r>
      <w:r w:rsidRPr="000137B2">
        <w:rPr>
          <w:rFonts w:ascii="Calibri Light" w:eastAsia="Times New Roman" w:hAnsi="Calibri Light" w:cs="Calibri Light"/>
        </w:rPr>
        <w:t>chr20:102422-508612 (hg19)</w:t>
      </w:r>
    </w:p>
    <w:p w14:paraId="398C97D8" w14:textId="29E7819F" w:rsidR="006E0EE0" w:rsidRPr="000137B2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t xml:space="preserve">Blue Region SRO = An SRO = </w:t>
      </w:r>
      <w:r w:rsidRPr="000137B2">
        <w:rPr>
          <w:rFonts w:ascii="Calibri Light" w:eastAsia="Times New Roman" w:hAnsi="Calibri Light" w:cs="Calibri Light"/>
        </w:rPr>
        <w:t>chr20:297444-344879 (hg19)</w:t>
      </w:r>
    </w:p>
    <w:p w14:paraId="514E1B28" w14:textId="55E00296" w:rsidR="006E0EE0" w:rsidRPr="000137B2" w:rsidRDefault="006E0EE0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t xml:space="preserve">Green Region = An P1 = </w:t>
      </w:r>
      <w:r w:rsidRPr="000137B2">
        <w:rPr>
          <w:rFonts w:ascii="Calibri Light" w:eastAsia="Times New Roman" w:hAnsi="Calibri Light" w:cs="Calibri Light"/>
        </w:rPr>
        <w:t>chr20:266000-1676018 (hg19)</w:t>
      </w:r>
    </w:p>
    <w:p w14:paraId="6771DB55" w14:textId="29E3B6B0" w:rsidR="00DB0C34" w:rsidRPr="000137B2" w:rsidRDefault="00DB0C34" w:rsidP="009B555C">
      <w:pPr>
        <w:pStyle w:val="Heading1"/>
        <w:tabs>
          <w:tab w:val="left" w:pos="333"/>
        </w:tabs>
      </w:pPr>
      <w:bookmarkStart w:id="136" w:name="_Toc84971483"/>
      <w:r w:rsidRPr="000137B2">
        <w:t xml:space="preserve">Primary CNV </w:t>
      </w:r>
      <w:fldSimple w:instr=" SEQ Primary_CNV \* ARABIC ">
        <w:r w:rsidR="00A360AB">
          <w:rPr>
            <w:noProof/>
          </w:rPr>
          <w:t>120</w:t>
        </w:r>
      </w:fldSimple>
      <w:r w:rsidRPr="000137B2">
        <w:t xml:space="preserve">: </w:t>
      </w:r>
      <w:r w:rsidRPr="002A0EDA">
        <w:t>20p12</w:t>
      </w:r>
      <w:r w:rsidRPr="000137B2">
        <w:t>.3</w:t>
      </w:r>
      <w:bookmarkEnd w:id="136"/>
    </w:p>
    <w:p w14:paraId="6C9470DB" w14:textId="2D77DF15" w:rsidR="00DB0C34" w:rsidRPr="000137B2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0137B2">
        <w:rPr>
          <w:rFonts w:ascii="Calibri Light" w:hAnsi="Calibri Light" w:cs="Calibri Light"/>
          <w:i/>
          <w:iCs/>
          <w:noProof/>
        </w:rPr>
        <w:t>UCSC Genome Browser View of Reported CNVs:</w:t>
      </w:r>
    </w:p>
    <w:p w14:paraId="6AB6047D" w14:textId="1B6A9EB4" w:rsidR="00DB0C34" w:rsidRPr="000137B2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i/>
          <w:iCs/>
          <w:noProof/>
        </w:rPr>
      </w:pPr>
      <w:r w:rsidRPr="000137B2">
        <w:rPr>
          <w:rFonts w:ascii="Calibri Light" w:hAnsi="Calibri Light" w:cs="Calibri Light"/>
          <w:b/>
          <w:bCs/>
          <w:i/>
          <w:iCs/>
          <w:noProof/>
        </w:rPr>
        <w:drawing>
          <wp:inline distT="0" distB="0" distL="0" distR="0" wp14:anchorId="5317AA4F" wp14:editId="1C198E09">
            <wp:extent cx="6858000" cy="2797810"/>
            <wp:effectExtent l="0" t="0" r="0" b="2540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797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7120A" w14:textId="2D17BE11" w:rsidR="00DB0C34" w:rsidRPr="000137B2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t xml:space="preserve">Region = Sahoo P1 to Sahoo P3 = </w:t>
      </w:r>
      <w:r w:rsidRPr="000137B2">
        <w:rPr>
          <w:rFonts w:ascii="Calibri Light" w:hAnsi="Calibri Light" w:cs="Calibri Light"/>
          <w:noProof/>
        </w:rPr>
        <w:t>chr20:6222266-9042183 (hg18)</w:t>
      </w:r>
    </w:p>
    <w:p w14:paraId="0ABFFFB5" w14:textId="3A8E2A2B" w:rsidR="00DB0C34" w:rsidRPr="000137B2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t xml:space="preserve">SRO = Sahoo P1 = </w:t>
      </w:r>
      <w:r w:rsidRPr="000137B2">
        <w:rPr>
          <w:rFonts w:ascii="Calibri Light" w:hAnsi="Calibri Light" w:cs="Calibri Light"/>
          <w:noProof/>
        </w:rPr>
        <w:t>chr20:6222266-6814990 (hg18)</w:t>
      </w:r>
    </w:p>
    <w:p w14:paraId="411F0AD0" w14:textId="1520576F" w:rsidR="00DB0C34" w:rsidRPr="000137B2" w:rsidRDefault="00DB0C3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t xml:space="preserve"> </w:t>
      </w:r>
    </w:p>
    <w:p w14:paraId="78D2A83D" w14:textId="77777777" w:rsidR="002C480C" w:rsidRPr="000137B2" w:rsidRDefault="002C480C" w:rsidP="009B555C">
      <w:pPr>
        <w:tabs>
          <w:tab w:val="left" w:pos="333"/>
        </w:tabs>
        <w:rPr>
          <w:rFonts w:ascii="Calibri Light" w:eastAsiaTheme="majorEastAsia" w:hAnsi="Calibri Light" w:cstheme="majorBidi"/>
          <w:color w:val="365F91" w:themeColor="accent1" w:themeShade="BF"/>
          <w:u w:val="single"/>
        </w:rPr>
      </w:pPr>
      <w:r w:rsidRPr="000137B2">
        <w:rPr>
          <w:rFonts w:ascii="Calibri Light" w:hAnsi="Calibri Light"/>
        </w:rPr>
        <w:br w:type="page"/>
      </w:r>
    </w:p>
    <w:p w14:paraId="01D5CBE8" w14:textId="49B208EE" w:rsidR="00DB0C34" w:rsidRPr="000137B2" w:rsidRDefault="007E40CB" w:rsidP="009B555C">
      <w:pPr>
        <w:pStyle w:val="Heading1"/>
        <w:tabs>
          <w:tab w:val="left" w:pos="333"/>
        </w:tabs>
        <w:rPr>
          <w:b/>
          <w:bCs/>
          <w:noProof/>
        </w:rPr>
      </w:pPr>
      <w:bookmarkStart w:id="137" w:name="_Toc84971484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21</w:t>
        </w:r>
      </w:fldSimple>
      <w:r w:rsidRPr="000137B2">
        <w:t xml:space="preserve">: </w:t>
      </w:r>
      <w:r w:rsidRPr="002A0EDA">
        <w:t>20q13</w:t>
      </w:r>
      <w:r w:rsidRPr="000137B2">
        <w:t>.33</w:t>
      </w:r>
      <w:bookmarkEnd w:id="137"/>
    </w:p>
    <w:p w14:paraId="462EE6BC" w14:textId="4E63464C" w:rsidR="00DB0C34" w:rsidRPr="000137B2" w:rsidRDefault="007E40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  <w:noProof/>
        </w:rPr>
      </w:pPr>
      <w:r w:rsidRPr="000137B2">
        <w:rPr>
          <w:rFonts w:ascii="Calibri Light" w:hAnsi="Calibri Light" w:cs="Calibri Light"/>
          <w:i/>
          <w:iCs/>
          <w:noProof/>
        </w:rPr>
        <w:t>Figure 1G of Traylor 2010</w:t>
      </w:r>
      <w:r w:rsidR="00E6791B" w:rsidRPr="000137B2">
        <w:rPr>
          <w:rFonts w:ascii="Calibri Light" w:hAnsi="Calibri Light" w:cs="Calibri Light"/>
          <w:i/>
          <w:iCs/>
          <w:noProof/>
        </w:rPr>
        <w:fldChar w:fldCharType="begin">
          <w:fldData xml:space="preserve">PEVuZE5vdGU+PENpdGU+PEF1dGhvcj5UcmF5bG9yPC9BdXRob3I+PFllYXI+MjAxMDwvWWVhcj48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</w:fldData>
        </w:fldChar>
      </w:r>
      <w:r w:rsidR="00FB2DDC">
        <w:rPr>
          <w:rFonts w:ascii="Calibri Light" w:hAnsi="Calibri Light" w:cs="Calibri Light"/>
          <w:i/>
          <w:iCs/>
          <w:noProof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  <w:noProof/>
        </w:rPr>
        <w:fldChar w:fldCharType="begin">
          <w:fldData xml:space="preserve">PEVuZE5vdGU+PENpdGU+PEF1dGhvcj5UcmF5bG9yPC9BdXRob3I+PFllYXI+MjAxMDwvWWVhcj48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</w:fldData>
        </w:fldChar>
      </w:r>
      <w:r w:rsidR="00FB2DDC">
        <w:rPr>
          <w:rFonts w:ascii="Calibri Light" w:hAnsi="Calibri Light" w:cs="Calibri Light"/>
          <w:i/>
          <w:iCs/>
          <w:noProof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  <w:noProof/>
        </w:rPr>
      </w:r>
      <w:r w:rsidR="00FB2DDC">
        <w:rPr>
          <w:rFonts w:ascii="Calibri Light" w:hAnsi="Calibri Light" w:cs="Calibri Light"/>
          <w:i/>
          <w:iCs/>
          <w:noProof/>
        </w:rPr>
        <w:fldChar w:fldCharType="end"/>
      </w:r>
      <w:r w:rsidR="00E6791B" w:rsidRPr="000137B2">
        <w:rPr>
          <w:rFonts w:ascii="Calibri Light" w:hAnsi="Calibri Light" w:cs="Calibri Light"/>
          <w:i/>
          <w:iCs/>
          <w:noProof/>
        </w:rPr>
      </w:r>
      <w:r w:rsidR="00E6791B" w:rsidRPr="000137B2">
        <w:rPr>
          <w:rFonts w:ascii="Calibri Light" w:hAnsi="Calibri Light" w:cs="Calibri Light"/>
          <w:i/>
          <w:iCs/>
          <w:noProof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97]</w:t>
      </w:r>
      <w:r w:rsidR="00E6791B" w:rsidRPr="000137B2">
        <w:rPr>
          <w:rFonts w:ascii="Calibri Light" w:hAnsi="Calibri Light" w:cs="Calibri Light"/>
          <w:i/>
          <w:iCs/>
          <w:noProof/>
        </w:rPr>
        <w:fldChar w:fldCharType="end"/>
      </w:r>
      <w:r w:rsidRPr="000137B2">
        <w:rPr>
          <w:rFonts w:ascii="Calibri Light" w:hAnsi="Calibri Light" w:cs="Calibri Light"/>
          <w:i/>
          <w:iCs/>
          <w:noProof/>
        </w:rPr>
        <w:t>:</w:t>
      </w:r>
    </w:p>
    <w:p w14:paraId="760B26DE" w14:textId="785F4F02" w:rsidR="00601870" w:rsidRPr="000137B2" w:rsidRDefault="007E40CB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noProof/>
        </w:rPr>
      </w:pPr>
      <w:r w:rsidRPr="000137B2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78F1FA8D" wp14:editId="1E608872">
            <wp:extent cx="6858000" cy="2581275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72FCB" w14:textId="2AAE984D" w:rsidR="007E40CB" w:rsidRPr="000137B2" w:rsidRDefault="006E0EE0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hAnsi="Calibri Light" w:cs="Calibri Light"/>
          <w:b/>
          <w:bCs/>
          <w:noProof/>
        </w:rPr>
        <w:t xml:space="preserve">Traylor </w:t>
      </w:r>
      <w:r w:rsidR="007E40CB" w:rsidRPr="000137B2">
        <w:rPr>
          <w:rFonts w:ascii="Calibri Light" w:hAnsi="Calibri Light" w:cs="Calibri Light"/>
          <w:b/>
          <w:bCs/>
          <w:noProof/>
        </w:rPr>
        <w:t>Subject 2</w:t>
      </w:r>
      <w:r w:rsidR="007E40CB" w:rsidRPr="000137B2">
        <w:rPr>
          <w:rFonts w:ascii="Calibri Light" w:hAnsi="Calibri Light" w:cs="Calibri Light"/>
          <w:noProof/>
        </w:rPr>
        <w:t xml:space="preserve"> = </w:t>
      </w:r>
      <w:r w:rsidR="007E40CB" w:rsidRPr="000137B2">
        <w:rPr>
          <w:rFonts w:ascii="Calibri Light" w:eastAsia="Times New Roman" w:hAnsi="Calibri Light" w:cs="Calibri Light"/>
          <w:color w:val="000000"/>
        </w:rPr>
        <w:t>chr20:60760865-62379119 (hg18)</w:t>
      </w:r>
    </w:p>
    <w:p w14:paraId="01C5D9BC" w14:textId="4C6E071F" w:rsidR="007E40CB" w:rsidRPr="000137B2" w:rsidRDefault="002718BC" w:rsidP="009B555C">
      <w:pPr>
        <w:pStyle w:val="Heading1"/>
        <w:tabs>
          <w:tab w:val="left" w:pos="333"/>
        </w:tabs>
        <w:rPr>
          <w:rFonts w:eastAsia="Times New Roman"/>
          <w:color w:val="000000"/>
        </w:rPr>
      </w:pPr>
      <w:bookmarkStart w:id="138" w:name="_Toc84971485"/>
      <w:r w:rsidRPr="000137B2">
        <w:t xml:space="preserve">Primary CNV </w:t>
      </w:r>
      <w:fldSimple w:instr=" SEQ Primary_CNV \* ARABIC ">
        <w:r w:rsidR="00A360AB">
          <w:rPr>
            <w:noProof/>
          </w:rPr>
          <w:t>122</w:t>
        </w:r>
      </w:fldSimple>
      <w:r w:rsidRPr="000137B2">
        <w:t xml:space="preserve">: </w:t>
      </w:r>
      <w:r w:rsidRPr="002A0EDA">
        <w:t>21q22</w:t>
      </w:r>
      <w:bookmarkEnd w:id="138"/>
    </w:p>
    <w:p w14:paraId="4C684890" w14:textId="768A50C8" w:rsidR="002718BC" w:rsidRPr="000137B2" w:rsidRDefault="002718B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 w:rsidRPr="000137B2">
        <w:rPr>
          <w:rFonts w:ascii="Calibri Light" w:eastAsia="Times New Roman" w:hAnsi="Calibri Light" w:cs="Calibri Light"/>
          <w:i/>
          <w:iCs/>
          <w:color w:val="000000"/>
        </w:rPr>
        <w:t>Figure 3 of Ji 2015</w:t>
      </w:r>
      <w:r w:rsidR="00E6791B" w:rsidRPr="000137B2">
        <w:rPr>
          <w:rFonts w:ascii="Calibri Light" w:eastAsia="Times New Roman" w:hAnsi="Calibri Light" w:cs="Calibri Light"/>
          <w:i/>
          <w:iCs/>
          <w:color w:val="000000"/>
        </w:rPr>
        <w:fldChar w:fldCharType="begin">
          <w:fldData xml:space="preserve">PEVuZE5vdGU+PENpdGU+PEF1dGhvcj5KaTwvQXV0aG9yPjxZZWFyPjIwMTU8L1llYXI+PFJlY051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</w:fldData>
        </w:fldChar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instrText xml:space="preserve"> ADDIN EN.CITE </w:instrText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begin">
          <w:fldData xml:space="preserve">PEVuZE5vdGU+PENpdGU+PEF1dGhvcj5KaTwvQXV0aG9yPjxZZWFyPjIwMTU8L1llYXI+PFJlY051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</w:fldData>
        </w:fldChar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instrText xml:space="preserve"> ADDIN EN.CITE.DATA </w:instrText>
      </w:r>
      <w:r w:rsidR="00FB2DDC">
        <w:rPr>
          <w:rFonts w:ascii="Calibri Light" w:eastAsia="Times New Roman" w:hAnsi="Calibri Light" w:cs="Calibri Light"/>
          <w:i/>
          <w:iCs/>
          <w:color w:val="000000"/>
        </w:rPr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end"/>
      </w:r>
      <w:r w:rsidR="00E6791B" w:rsidRPr="000137B2">
        <w:rPr>
          <w:rFonts w:ascii="Calibri Light" w:eastAsia="Times New Roman" w:hAnsi="Calibri Light" w:cs="Calibri Light"/>
          <w:i/>
          <w:iCs/>
          <w:color w:val="000000"/>
        </w:rPr>
      </w:r>
      <w:r w:rsidR="00E6791B" w:rsidRPr="000137B2">
        <w:rPr>
          <w:rFonts w:ascii="Calibri Light" w:eastAsia="Times New Roman" w:hAnsi="Calibri Light" w:cs="Calibri Light"/>
          <w:i/>
          <w:iCs/>
          <w:color w:val="000000"/>
        </w:rPr>
        <w:fldChar w:fldCharType="separate"/>
      </w:r>
      <w:r w:rsidR="00FB2DDC">
        <w:rPr>
          <w:rFonts w:ascii="Calibri Light" w:eastAsia="Times New Roman" w:hAnsi="Calibri Light" w:cs="Calibri Light"/>
          <w:i/>
          <w:iCs/>
          <w:noProof/>
          <w:color w:val="000000"/>
        </w:rPr>
        <w:t>[98]</w:t>
      </w:r>
      <w:r w:rsidR="00E6791B" w:rsidRPr="000137B2">
        <w:rPr>
          <w:rFonts w:ascii="Calibri Light" w:eastAsia="Times New Roman" w:hAnsi="Calibri Light" w:cs="Calibri Light"/>
          <w:i/>
          <w:iCs/>
          <w:color w:val="000000"/>
        </w:rPr>
        <w:fldChar w:fldCharType="end"/>
      </w:r>
      <w:r w:rsidRPr="000137B2">
        <w:rPr>
          <w:rFonts w:ascii="Calibri Light" w:eastAsia="Times New Roman" w:hAnsi="Calibri Light" w:cs="Calibri Light"/>
          <w:i/>
          <w:iCs/>
          <w:color w:val="000000"/>
        </w:rPr>
        <w:t>:</w:t>
      </w:r>
      <w:r w:rsidRPr="000137B2">
        <w:rPr>
          <w:rFonts w:ascii="Calibri Light" w:eastAsia="Times New Roman" w:hAnsi="Calibri Light" w:cs="Calibri Light"/>
          <w:i/>
          <w:iCs/>
          <w:noProof/>
          <w:color w:val="000000"/>
        </w:rPr>
        <w:drawing>
          <wp:inline distT="0" distB="0" distL="0" distR="0" wp14:anchorId="4BCF11DA" wp14:editId="0873891E">
            <wp:extent cx="6858000" cy="3550285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550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A3C22" w14:textId="44A23E77" w:rsidR="002718BC" w:rsidRPr="000137B2" w:rsidRDefault="002718B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</w:rPr>
      </w:pPr>
      <w:r w:rsidRPr="000137B2">
        <w:rPr>
          <w:rFonts w:ascii="Calibri Light" w:eastAsia="Times New Roman" w:hAnsi="Calibri Light" w:cs="Calibri Light"/>
          <w:b/>
          <w:bCs/>
          <w:color w:val="000000"/>
        </w:rPr>
        <w:t xml:space="preserve">Whole Region = Oegema P2 to Oegema P1 = </w:t>
      </w:r>
      <w:r w:rsidRPr="000137B2">
        <w:rPr>
          <w:rFonts w:ascii="Calibri Light" w:eastAsia="Times New Roman" w:hAnsi="Calibri Light" w:cs="Calibri Light"/>
        </w:rPr>
        <w:t>chr21:35337577-41102161 (hg18)</w:t>
      </w:r>
    </w:p>
    <w:p w14:paraId="0358397B" w14:textId="4F2551F8" w:rsidR="007E40CB" w:rsidRDefault="002718BC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 w:rsidRPr="000137B2">
        <w:rPr>
          <w:rFonts w:ascii="Calibri Light" w:eastAsia="Times New Roman" w:hAnsi="Calibri Light" w:cs="Calibri Light"/>
          <w:b/>
          <w:bCs/>
          <w:color w:val="000000"/>
        </w:rPr>
        <w:t xml:space="preserve">SRO = Yamanmoto P5 = </w:t>
      </w:r>
      <w:r w:rsidRPr="000137B2">
        <w:rPr>
          <w:rFonts w:ascii="Calibri Light" w:eastAsia="Times New Roman" w:hAnsi="Calibri Light" w:cs="Calibri Light"/>
          <w:color w:val="000000"/>
        </w:rPr>
        <w:t>chr21:37450000-37931000 (hg18)</w:t>
      </w:r>
    </w:p>
    <w:p w14:paraId="65C67FEB" w14:textId="0B2638A2" w:rsidR="001C2291" w:rsidRDefault="001C229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</w:p>
    <w:p w14:paraId="56449180" w14:textId="77777777" w:rsidR="001C2291" w:rsidRDefault="001C2291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5789BD89" w14:textId="700D5EF4" w:rsidR="001C2291" w:rsidRPr="000137B2" w:rsidRDefault="001C2291" w:rsidP="001C2291">
      <w:pPr>
        <w:pStyle w:val="Heading1"/>
        <w:tabs>
          <w:tab w:val="left" w:pos="333"/>
        </w:tabs>
        <w:rPr>
          <w:rFonts w:cs="Calibri Light"/>
          <w:b/>
          <w:bCs/>
          <w:noProof/>
        </w:rPr>
      </w:pPr>
      <w:bookmarkStart w:id="139" w:name="_Toc84971486"/>
      <w:bookmarkStart w:id="140" w:name="_Hlk83906760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23</w:t>
        </w:r>
      </w:fldSimple>
      <w:r w:rsidRPr="000137B2">
        <w:t>: 22q11 (</w:t>
      </w:r>
      <w:r w:rsidR="009123E5">
        <w:t>Cat-eye syndrome</w:t>
      </w:r>
      <w:r w:rsidRPr="000137B2">
        <w:t>)</w:t>
      </w:r>
      <w:bookmarkEnd w:id="139"/>
    </w:p>
    <w:p w14:paraId="545765A8" w14:textId="27178EAE" w:rsidR="001C2291" w:rsidRDefault="001C229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>
        <w:rPr>
          <w:rFonts w:ascii="Calibri Light" w:eastAsia="Times New Roman" w:hAnsi="Calibri Light" w:cs="Calibri Light"/>
          <w:i/>
          <w:iCs/>
          <w:color w:val="000000"/>
        </w:rPr>
        <w:t>Figure 2 of McDermid 2002</w:t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begin"/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instrText xml:space="preserve"> ADDIN EN.CITE &lt;EndNote&gt;&lt;Cite&gt;&lt;Author&gt;McDermid&lt;/Author&gt;&lt;Year&gt;2002&lt;/Year&gt;&lt;RecNum&gt;671&lt;/RecNum&gt;&lt;DisplayText&gt;[99]&lt;/DisplayText&gt;&lt;record&gt;&lt;rec-number&gt;671&lt;/rec-number&gt;&lt;foreign-keys&gt;&lt;key app="EN" db-id="p9wv00a5yez0v1et5awv9pfoepd0x5dtwwpt" timestamp="1633033189"&gt;671&lt;/key&gt;&lt;/foreign-keys&gt;&lt;ref-type name="Journal Article"&gt;17&lt;/ref-type&gt;&lt;contributors&gt;&lt;authors&gt;&lt;author&gt;McDermid, Heather E.&lt;/author&gt;&lt;author&gt;Morrow, Bernice E.&lt;/author&gt;&lt;/authors&gt;&lt;/contributors&gt;&lt;titles&gt;&lt;title&gt;Genomic Disorders on 22q11&lt;/title&gt;&lt;secondary-title&gt;The American Journal of Human Genetics&lt;/secondary-title&gt;&lt;/titles&gt;&lt;periodical&gt;&lt;full-title&gt;The American Journal of Human Genetics&lt;/full-title&gt;&lt;/periodical&gt;&lt;pages&gt;1077-1088&lt;/pages&gt;&lt;volume&gt;70&lt;/volume&gt;&lt;number&gt;5&lt;/number&gt;&lt;dates&gt;&lt;year&gt;2002&lt;/year&gt;&lt;pub-dates&gt;&lt;date&gt;2002/05/01/&lt;/date&gt;&lt;/pub-dates&gt;&lt;/dates&gt;&lt;isbn&gt;0002-9297&lt;/isbn&gt;&lt;urls&gt;&lt;related-urls&gt;&lt;url&gt;https://www.sciencedirect.com/science/article/pii/S000292970762504X&lt;/url&gt;&lt;/related-urls&gt;&lt;/urls&gt;&lt;electronic-resource-num&gt;https://doi.org/10.1086/340363&lt;/electronic-resource-num&gt;&lt;/record&gt;&lt;/Cite&gt;&lt;/EndNote&gt;</w:instrText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separate"/>
      </w:r>
      <w:r w:rsidR="00FB2DDC">
        <w:rPr>
          <w:rFonts w:ascii="Calibri Light" w:eastAsia="Times New Roman" w:hAnsi="Calibri Light" w:cs="Calibri Light"/>
          <w:i/>
          <w:iCs/>
          <w:noProof/>
          <w:color w:val="000000"/>
        </w:rPr>
        <w:t>[99]</w:t>
      </w:r>
      <w:r w:rsidR="00FB2DDC">
        <w:rPr>
          <w:rFonts w:ascii="Calibri Light" w:eastAsia="Times New Roman" w:hAnsi="Calibri Light" w:cs="Calibri Light"/>
          <w:i/>
          <w:iCs/>
          <w:color w:val="000000"/>
        </w:rPr>
        <w:fldChar w:fldCharType="end"/>
      </w:r>
      <w:r>
        <w:rPr>
          <w:rFonts w:ascii="Calibri Light" w:eastAsia="Times New Roman" w:hAnsi="Calibri Light" w:cs="Calibri Light"/>
          <w:i/>
          <w:iCs/>
          <w:color w:val="000000"/>
        </w:rPr>
        <w:t>:</w:t>
      </w:r>
    </w:p>
    <w:p w14:paraId="5ABA646F" w14:textId="44186DBC" w:rsidR="001C2291" w:rsidRDefault="001C2291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 w:rsidRPr="001C2291">
        <w:rPr>
          <w:rFonts w:ascii="Calibri Light" w:eastAsia="Times New Roman" w:hAnsi="Calibri Light" w:cs="Calibri Light"/>
          <w:i/>
          <w:iCs/>
          <w:noProof/>
          <w:color w:val="000000"/>
        </w:rPr>
        <w:drawing>
          <wp:inline distT="0" distB="0" distL="0" distR="0" wp14:anchorId="7A946152" wp14:editId="29667C94">
            <wp:extent cx="3993226" cy="2560542"/>
            <wp:effectExtent l="0" t="0" r="7620" b="0"/>
            <wp:docPr id="301" name="Picture 3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3"/>
                    <a:stretch>
                      <a:fillRect/>
                    </a:stretch>
                  </pic:blipFill>
                  <pic:spPr>
                    <a:xfrm>
                      <a:off x="0" y="0"/>
                      <a:ext cx="3993226" cy="2560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3698C4" w14:textId="222664A2" w:rsidR="009C4DF4" w:rsidRDefault="009C4DF4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i/>
          <w:iCs/>
          <w:color w:val="000000"/>
        </w:rPr>
      </w:pPr>
      <w:r>
        <w:rPr>
          <w:rFonts w:ascii="Calibri Light" w:eastAsia="Times New Roman" w:hAnsi="Calibri Light" w:cs="Calibri Light"/>
          <w:i/>
          <w:iCs/>
          <w:color w:val="000000"/>
        </w:rPr>
        <w:t>UCSC Genome Browser View of Reported Patients in ClinGen:</w:t>
      </w:r>
    </w:p>
    <w:p w14:paraId="0741D3EB" w14:textId="279C0C98" w:rsidR="00697E8C" w:rsidRDefault="00B31D71" w:rsidP="00697E8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  <w:r>
        <w:rPr>
          <w:rFonts w:ascii="Calibri Light" w:eastAsia="Times New Roman" w:hAnsi="Calibri Light" w:cs="Calibri Light"/>
          <w:b/>
          <w:bCs/>
          <w:noProof/>
          <w:color w:val="000000"/>
        </w:rPr>
        <w:drawing>
          <wp:inline distT="0" distB="0" distL="0" distR="0" wp14:anchorId="2CF470A1" wp14:editId="42F0B6A7">
            <wp:extent cx="6858000" cy="3907155"/>
            <wp:effectExtent l="0" t="0" r="0" b="0"/>
            <wp:docPr id="305" name="Picture 3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3907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97E8C" w:rsidRPr="009123E5">
        <w:rPr>
          <w:rFonts w:ascii="Calibri Light" w:eastAsia="Times New Roman" w:hAnsi="Calibri Light" w:cs="Calibri Light"/>
          <w:b/>
          <w:bCs/>
          <w:color w:val="000000"/>
        </w:rPr>
        <w:t>Cat-Eye Syndrome:</w:t>
      </w:r>
    </w:p>
    <w:p w14:paraId="35EF6C86" w14:textId="5278DDFA" w:rsidR="009C4DF4" w:rsidRPr="00697E8C" w:rsidRDefault="00CE4611" w:rsidP="006163EF">
      <w:pPr>
        <w:pStyle w:val="ListParagraph"/>
        <w:numPr>
          <w:ilvl w:val="0"/>
          <w:numId w:val="39"/>
        </w:numPr>
        <w:tabs>
          <w:tab w:val="left" w:pos="333"/>
        </w:tabs>
        <w:spacing w:after="0"/>
        <w:rPr>
          <w:rFonts w:ascii="Calibri Light" w:eastAsia="Times New Roman" w:hAnsi="Calibri Light" w:cs="Calibri Light"/>
          <w:color w:val="000000"/>
        </w:rPr>
      </w:pPr>
      <w:r>
        <w:rPr>
          <w:rFonts w:ascii="Calibri Light" w:eastAsia="Times New Roman" w:hAnsi="Calibri Light" w:cs="Calibri Light"/>
          <w:b/>
          <w:bCs/>
          <w:color w:val="000000"/>
        </w:rPr>
        <w:t>Group A (</w:t>
      </w:r>
      <w:r w:rsidR="009C4DF4" w:rsidRPr="009123E5">
        <w:rPr>
          <w:rFonts w:ascii="Calibri Light" w:eastAsia="Times New Roman" w:hAnsi="Calibri Light" w:cs="Calibri Light"/>
          <w:b/>
          <w:bCs/>
          <w:color w:val="000000"/>
        </w:rPr>
        <w:t>ClinGen):</w:t>
      </w:r>
      <w:r w:rsidR="009C4DF4" w:rsidRPr="00697E8C">
        <w:rPr>
          <w:rFonts w:ascii="Calibri Light" w:eastAsia="Times New Roman" w:hAnsi="Calibri Light" w:cs="Calibri Light"/>
          <w:color w:val="000000"/>
        </w:rPr>
        <w:t xml:space="preserve"> chr22:17392953-18591860 (hg19)</w:t>
      </w:r>
    </w:p>
    <w:p w14:paraId="1E9027FA" w14:textId="02E91E65" w:rsidR="00CE4611" w:rsidRDefault="00CE4611" w:rsidP="006163EF">
      <w:pPr>
        <w:pStyle w:val="ListParagraph"/>
        <w:numPr>
          <w:ilvl w:val="0"/>
          <w:numId w:val="39"/>
        </w:numPr>
        <w:spacing w:after="0"/>
        <w:rPr>
          <w:rFonts w:ascii="Calibri Light" w:hAnsi="Calibri Light" w:cs="Calibri Light"/>
        </w:rPr>
      </w:pPr>
      <w:r>
        <w:rPr>
          <w:rFonts w:ascii="Calibri Light" w:hAnsi="Calibri Light" w:cs="Calibri Light"/>
          <w:b/>
          <w:bCs/>
        </w:rPr>
        <w:t xml:space="preserve">Group </w:t>
      </w:r>
      <w:r w:rsidR="00B31D71">
        <w:rPr>
          <w:rFonts w:ascii="Calibri Light" w:hAnsi="Calibri Light" w:cs="Calibri Light"/>
          <w:b/>
          <w:bCs/>
        </w:rPr>
        <w:t>B</w:t>
      </w:r>
      <w:r>
        <w:rPr>
          <w:rFonts w:ascii="Calibri Light" w:hAnsi="Calibri Light" w:cs="Calibri Light"/>
          <w:b/>
          <w:bCs/>
        </w:rPr>
        <w:t xml:space="preserve"> (CES to </w:t>
      </w:r>
      <w:r w:rsidR="00245054">
        <w:rPr>
          <w:rFonts w:ascii="Calibri Light" w:hAnsi="Calibri Light" w:cs="Calibri Light"/>
          <w:b/>
          <w:bCs/>
        </w:rPr>
        <w:t>“B”</w:t>
      </w:r>
      <w:r>
        <w:rPr>
          <w:rFonts w:ascii="Calibri Light" w:hAnsi="Calibri Light" w:cs="Calibri Light"/>
          <w:b/>
          <w:bCs/>
        </w:rPr>
        <w:t>)</w:t>
      </w:r>
      <w:r w:rsidR="00697E8C" w:rsidRPr="00CE4611">
        <w:rPr>
          <w:rFonts w:ascii="Calibri Light" w:hAnsi="Calibri Light" w:cs="Calibri Light"/>
          <w:b/>
          <w:bCs/>
        </w:rPr>
        <w:t>:</w:t>
      </w:r>
      <w:r w:rsidR="009123E5" w:rsidRPr="00CE4611">
        <w:rPr>
          <w:rFonts w:ascii="Calibri Light" w:hAnsi="Calibri Light" w:cs="Calibri Light"/>
        </w:rPr>
        <w:t xml:space="preserve"> chr22:</w:t>
      </w:r>
      <w:r w:rsidR="002F2009" w:rsidRPr="00697E8C">
        <w:rPr>
          <w:rFonts w:ascii="Calibri Light" w:eastAsia="Times New Roman" w:hAnsi="Calibri Light" w:cs="Calibri Light"/>
          <w:color w:val="000000"/>
        </w:rPr>
        <w:t>17392953</w:t>
      </w:r>
      <w:r w:rsidR="009123E5" w:rsidRPr="00CE4611">
        <w:rPr>
          <w:rFonts w:ascii="Calibri Light" w:hAnsi="Calibri Light" w:cs="Calibri Light"/>
        </w:rPr>
        <w:t>-</w:t>
      </w:r>
      <w:r w:rsidR="00697E8C" w:rsidRPr="00CE4611">
        <w:rPr>
          <w:rFonts w:ascii="Calibri Light" w:hAnsi="Calibri Light" w:cs="Calibri Light"/>
        </w:rPr>
        <w:t>20509428</w:t>
      </w:r>
      <w:r w:rsidR="009123E5" w:rsidRPr="00CE4611">
        <w:rPr>
          <w:rFonts w:ascii="Calibri Light" w:hAnsi="Calibri Light" w:cs="Calibri Light"/>
        </w:rPr>
        <w:t xml:space="preserve"> (hg19)</w:t>
      </w:r>
    </w:p>
    <w:p w14:paraId="31702E3F" w14:textId="59738E34" w:rsidR="00697E8C" w:rsidRPr="00CE4611" w:rsidRDefault="00CE4611" w:rsidP="006163EF">
      <w:pPr>
        <w:pStyle w:val="ListParagraph"/>
        <w:numPr>
          <w:ilvl w:val="0"/>
          <w:numId w:val="39"/>
        </w:numPr>
        <w:spacing w:after="0"/>
        <w:rPr>
          <w:rFonts w:ascii="Calibri Light" w:hAnsi="Calibri Light" w:cs="Calibri Light"/>
        </w:rPr>
      </w:pPr>
      <w:r>
        <w:rPr>
          <w:rFonts w:ascii="Calibri Light" w:hAnsi="Calibri Light" w:cs="Calibri Light"/>
          <w:b/>
          <w:bCs/>
        </w:rPr>
        <w:t xml:space="preserve">Group </w:t>
      </w:r>
      <w:r w:rsidR="00B31D71">
        <w:rPr>
          <w:rFonts w:ascii="Calibri Light" w:hAnsi="Calibri Light" w:cs="Calibri Light"/>
          <w:b/>
          <w:bCs/>
        </w:rPr>
        <w:t>C</w:t>
      </w:r>
      <w:r w:rsidR="00245054">
        <w:rPr>
          <w:rFonts w:ascii="Calibri Light" w:hAnsi="Calibri Light" w:cs="Calibri Light"/>
          <w:b/>
          <w:bCs/>
        </w:rPr>
        <w:t xml:space="preserve"> (CES to “F”)</w:t>
      </w:r>
      <w:r>
        <w:rPr>
          <w:rFonts w:ascii="Calibri Light" w:hAnsi="Calibri Light" w:cs="Calibri Light"/>
          <w:b/>
          <w:bCs/>
        </w:rPr>
        <w:t xml:space="preserve">: </w:t>
      </w:r>
      <w:r w:rsidR="009123E5" w:rsidRPr="00CE4611">
        <w:rPr>
          <w:rFonts w:ascii="Calibri Light" w:hAnsi="Calibri Light" w:cs="Calibri Light"/>
        </w:rPr>
        <w:t>chr22:</w:t>
      </w:r>
      <w:r w:rsidR="002F2009" w:rsidRPr="00697E8C">
        <w:rPr>
          <w:rFonts w:ascii="Calibri Light" w:eastAsia="Times New Roman" w:hAnsi="Calibri Light" w:cs="Calibri Light"/>
          <w:color w:val="000000"/>
        </w:rPr>
        <w:t>17392953</w:t>
      </w:r>
      <w:r w:rsidR="009123E5" w:rsidRPr="00CE4611">
        <w:rPr>
          <w:rFonts w:ascii="Calibri Light" w:hAnsi="Calibri Light" w:cs="Calibri Light"/>
        </w:rPr>
        <w:t>-</w:t>
      </w:r>
      <w:r w:rsidR="00697E8C" w:rsidRPr="00CE4611">
        <w:rPr>
          <w:rFonts w:ascii="Calibri Light" w:hAnsi="Calibri Light" w:cs="Calibri Light"/>
        </w:rPr>
        <w:t>24021303</w:t>
      </w:r>
      <w:r w:rsidR="009123E5" w:rsidRPr="00CE4611">
        <w:rPr>
          <w:rFonts w:ascii="Calibri Light" w:hAnsi="Calibri Light" w:cs="Calibri Light"/>
        </w:rPr>
        <w:t xml:space="preserve"> (hg19)</w:t>
      </w:r>
    </w:p>
    <w:bookmarkEnd w:id="140"/>
    <w:p w14:paraId="4279255B" w14:textId="77777777" w:rsidR="009C4DF4" w:rsidRPr="009C4DF4" w:rsidRDefault="009C4DF4" w:rsidP="009B555C">
      <w:pPr>
        <w:tabs>
          <w:tab w:val="left" w:pos="333"/>
        </w:tabs>
        <w:spacing w:after="0"/>
        <w:contextualSpacing/>
        <w:rPr>
          <w:rFonts w:ascii="Calibri Light" w:eastAsia="Times New Roman" w:hAnsi="Calibri Light" w:cs="Calibri Light"/>
          <w:color w:val="000000"/>
        </w:rPr>
      </w:pPr>
    </w:p>
    <w:p w14:paraId="2E4E6D9B" w14:textId="3775CDE4" w:rsidR="007E40CB" w:rsidRPr="000137B2" w:rsidRDefault="006E0EE0" w:rsidP="009B555C">
      <w:pPr>
        <w:pStyle w:val="Heading1"/>
        <w:tabs>
          <w:tab w:val="left" w:pos="333"/>
        </w:tabs>
        <w:rPr>
          <w:rFonts w:cs="Calibri Light"/>
          <w:b/>
          <w:bCs/>
          <w:noProof/>
        </w:rPr>
      </w:pPr>
      <w:bookmarkStart w:id="141" w:name="_Toc84971487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24</w:t>
        </w:r>
      </w:fldSimple>
      <w:r w:rsidRPr="000137B2">
        <w:t>: 22q11.2 (DGS/VCFS)</w:t>
      </w:r>
      <w:bookmarkEnd w:id="141"/>
    </w:p>
    <w:p w14:paraId="3E61AF24" w14:textId="52596B1E" w:rsidR="005116FA" w:rsidRPr="000137B2" w:rsidRDefault="00426C8A" w:rsidP="009B555C">
      <w:pPr>
        <w:tabs>
          <w:tab w:val="left" w:pos="333"/>
        </w:tabs>
        <w:spacing w:after="0"/>
        <w:contextualSpacing/>
        <w:jc w:val="center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6125C7BD" wp14:editId="707BBDFD">
            <wp:extent cx="6172735" cy="1082134"/>
            <wp:effectExtent l="0" t="0" r="0" b="3810"/>
            <wp:docPr id="277" name="Picture 2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5"/>
                    <a:stretch>
                      <a:fillRect/>
                    </a:stretch>
                  </pic:blipFill>
                  <pic:spPr>
                    <a:xfrm>
                      <a:off x="0" y="0"/>
                      <a:ext cx="6172735" cy="1082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A922A0" w14:textId="4B6F508A" w:rsidR="00426C8A" w:rsidRPr="000137B2" w:rsidRDefault="00C57E7E" w:rsidP="009B555C">
      <w:pPr>
        <w:tabs>
          <w:tab w:val="left" w:pos="333"/>
        </w:tabs>
        <w:spacing w:after="0"/>
        <w:contextualSpacing/>
        <w:jc w:val="center"/>
        <w:rPr>
          <w:rFonts w:ascii="Calibri Light" w:hAnsi="Calibri Light" w:cs="Calibri Light"/>
          <w:i/>
          <w:iCs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718656" behindDoc="0" locked="0" layoutInCell="1" allowOverlap="1" wp14:anchorId="592B3294" wp14:editId="2AF1F0F7">
                <wp:simplePos x="0" y="0"/>
                <wp:positionH relativeFrom="column">
                  <wp:posOffset>3496310</wp:posOffset>
                </wp:positionH>
                <wp:positionV relativeFrom="paragraph">
                  <wp:posOffset>1653963</wp:posOffset>
                </wp:positionV>
                <wp:extent cx="3707977" cy="1727200"/>
                <wp:effectExtent l="0" t="0" r="0" b="6350"/>
                <wp:wrapNone/>
                <wp:docPr id="7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07977" cy="1727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TableGrid"/>
                              <w:tblW w:w="0" w:type="auto"/>
                              <w:jc w:val="center"/>
                              <w:tblLook w:val="04A0" w:firstRow="1" w:lastRow="0" w:firstColumn="1" w:lastColumn="0" w:noHBand="0" w:noVBand="1"/>
                            </w:tblPr>
                            <w:tblGrid>
                              <w:gridCol w:w="357"/>
                              <w:gridCol w:w="2539"/>
                              <w:gridCol w:w="1066"/>
                              <w:gridCol w:w="1560"/>
                            </w:tblGrid>
                            <w:tr w:rsidR="002F2009" w:rsidRPr="000E6624" w14:paraId="1D5F6E00" w14:textId="7A7D0173" w:rsidTr="000E6624">
                              <w:trPr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3A1889AB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A66307F" w14:textId="617D9C90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Breakpoint Region</w:t>
                                  </w:r>
                                  <w:r>
                                    <w:rPr>
                                      <w:rFonts w:cstheme="minorHAnsi"/>
                                      <w:b/>
                                    </w:rPr>
                                    <w:t xml:space="preserve"> (hg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118CC679" w14:textId="68015D9C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Midpoint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8ADA56B" w14:textId="0C2ADDD6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>
                                    <w:rPr>
                                      <w:rFonts w:cstheme="minorHAnsi"/>
                                      <w:b/>
                                    </w:rPr>
                                    <w:t>ClinGen (hg19)</w:t>
                                  </w:r>
                                </w:p>
                              </w:tc>
                            </w:tr>
                            <w:tr w:rsidR="002F2009" w:rsidRPr="000E6624" w14:paraId="7BA05164" w14:textId="28AFD177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10BC51F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A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6B962F45" w14:textId="4E95546A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18642491-1902301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7B30CDA3" w14:textId="3D89C10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bookmarkStart w:id="142" w:name="_Hlk83396491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18832752</w:t>
                                  </w:r>
                                  <w:bookmarkEnd w:id="142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7C0382AA" w14:textId="319F785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18912231</w:t>
                                  </w:r>
                                </w:p>
                              </w:tc>
                            </w:tr>
                            <w:tr w:rsidR="002F2009" w:rsidRPr="000E6624" w14:paraId="0D857D65" w14:textId="2DB8BC0E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05F55C0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B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4697A4B" w14:textId="74011E1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20249559-2074443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3745E2CC" w14:textId="68BEFD29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0496997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3132826" w14:textId="059D7405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20287208</w:t>
                                  </w:r>
                                </w:p>
                              </w:tc>
                            </w:tr>
                            <w:tr w:rsidR="002F2009" w:rsidRPr="000E6624" w14:paraId="535933C3" w14:textId="30F80316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55283FC4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C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4232543" w14:textId="08763F4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21002235-21092337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0663BA88" w14:textId="02030303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bookmarkStart w:id="143" w:name="_Hlk83396500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1047287</w:t>
                                  </w:r>
                                  <w:bookmarkEnd w:id="143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359B2F32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  <w:tr w:rsidR="002F2009" w:rsidRPr="000E6624" w14:paraId="5F6E1B10" w14:textId="1D6E6097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20239110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D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F80E8C2" w14:textId="52DC8E9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  <w:t>chr22:21364655-2191711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4B53CC0E" w14:textId="489739E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sz w:val="20"/>
                                      <w:szCs w:val="20"/>
                                    </w:rPr>
                                  </w:pPr>
                                  <w:bookmarkStart w:id="144" w:name="_Hlk83396613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1640885</w:t>
                                  </w:r>
                                  <w:bookmarkEnd w:id="144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E7C4903" w14:textId="598BC810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21465672</w:t>
                                  </w:r>
                                </w:p>
                              </w:tc>
                            </w:tr>
                            <w:tr w:rsidR="002F2009" w:rsidRPr="000E6624" w14:paraId="5F80F4D9" w14:textId="7109CEDB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1E1124AF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E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12B90852" w14:textId="3CA7D532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2963079-2324907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5F80F9CB" w14:textId="6C94DBAF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310607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20518E70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  <w:tr w:rsidR="002F2009" w:rsidRPr="000E6624" w14:paraId="3BDC002E" w14:textId="73D2214C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13E1879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F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763DCC85" w14:textId="3637C7B8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3606141-24021303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61853A69" w14:textId="25BCC315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381372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5F544CCE" w14:textId="1704BBA3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23649111</w:t>
                                  </w:r>
                                </w:p>
                              </w:tc>
                            </w:tr>
                            <w:tr w:rsidR="002F2009" w:rsidRPr="000E6624" w14:paraId="7873861B" w14:textId="40135FC4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1FFB3EA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G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49A5CB42" w14:textId="29E329CD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4271707-24404807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6B270647" w14:textId="5594D5DE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4338258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424DAF61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  <w:tr w:rsidR="002F2009" w:rsidRPr="000E6624" w14:paraId="6D9FA921" w14:textId="394DF986" w:rsidTr="000E6624">
                              <w:trPr>
                                <w:trHeight w:val="20"/>
                                <w:jc w:val="center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02ECB691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theme="minorHAnsi"/>
                                      <w:b/>
                                    </w:rPr>
                                  </w:pPr>
                                  <w:r w:rsidRPr="000E6624">
                                    <w:rPr>
                                      <w:rFonts w:cstheme="minorHAnsi"/>
                                      <w:b/>
                                    </w:rPr>
                                    <w:t>H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14:paraId="4E249CC9" w14:textId="05DB5CA1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r w:rsidRPr="000E6624"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  <w:t>chr22:24994435-25089103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5F43BE6F" w14:textId="49DD8C4D" w:rsidR="002F2009" w:rsidRPr="000E6624" w:rsidRDefault="002F2009" w:rsidP="000E6624">
                                  <w:pPr>
                                    <w:jc w:val="center"/>
                                    <w:rPr>
                                      <w:rFonts w:cs="Calibri Light"/>
                                      <w:sz w:val="20"/>
                                      <w:szCs w:val="20"/>
                                    </w:rPr>
                                  </w:pPr>
                                  <w:bookmarkStart w:id="145" w:name="_Hlk83505925"/>
                                  <w:r w:rsidRPr="000E6624">
                                    <w:rPr>
                                      <w:sz w:val="20"/>
                                      <w:szCs w:val="20"/>
                                    </w:rPr>
                                    <w:t>25041769</w:t>
                                  </w:r>
                                  <w:bookmarkEnd w:id="145"/>
                                </w:p>
                              </w:tc>
                              <w:tc>
                                <w:tcPr>
                                  <w:tcW w:w="0" w:type="auto"/>
                                </w:tcPr>
                                <w:p w14:paraId="7F6A68FC" w14:textId="77777777" w:rsidR="002F2009" w:rsidRPr="000E6624" w:rsidRDefault="002F2009" w:rsidP="000E6624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1D562B33" w14:textId="7F0C3CD2" w:rsidR="002F2009" w:rsidRPr="000E6624" w:rsidRDefault="002F2009" w:rsidP="000E6624">
                            <w:pPr>
                              <w:jc w:val="center"/>
                              <w:rPr>
                                <w:i/>
                                <w:iCs/>
                              </w:rPr>
                            </w:pPr>
                            <w:r>
                              <w:rPr>
                                <w:i/>
                                <w:iCs/>
                              </w:rPr>
                              <w:t>All coordinates from hg19 assembl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2B3294" id="_x0000_s1048" type="#_x0000_t202" style="position:absolute;left:0;text-align:left;margin-left:275.3pt;margin-top:130.25pt;width:291.95pt;height:136pt;z-index:2517186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" filled="f" stroked="f">
                <v:textbox>
                  <w:txbxContent>
                    <w:tbl>
                      <w:tblPr>
                        <w:tblStyle w:val="TableGrid"/>
                        <w:tblW w:w="0" w:type="auto"/>
                        <w:jc w:val="center"/>
                        <w:tblLook w:val="04A0" w:firstRow="1" w:lastRow="0" w:firstColumn="1" w:lastColumn="0" w:noHBand="0" w:noVBand="1"/>
                      </w:tblPr>
                      <w:tblGrid>
                        <w:gridCol w:w="357"/>
                        <w:gridCol w:w="2539"/>
                        <w:gridCol w:w="1066"/>
                        <w:gridCol w:w="1560"/>
                      </w:tblGrid>
                      <w:tr w:rsidR="002F2009" w:rsidRPr="000E6624" w14:paraId="1D5F6E00" w14:textId="7A7D0173" w:rsidTr="000E6624">
                        <w:trPr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3A1889AB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5A66307F" w14:textId="617D9C90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Breakpoint Region</w:t>
                            </w:r>
                            <w:r>
                              <w:rPr>
                                <w:rFonts w:cstheme="minorHAnsi"/>
                                <w:b/>
                              </w:rPr>
                              <w:t xml:space="preserve"> (hg19)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118CC679" w14:textId="68015D9C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Midpoint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28ADA56B" w14:textId="0C2ADDD6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</w:rPr>
                              <w:t>ClinGen (hg19)</w:t>
                            </w:r>
                          </w:p>
                        </w:tc>
                      </w:tr>
                      <w:tr w:rsidR="002F2009" w:rsidRPr="000E6624" w14:paraId="7BA05164" w14:textId="28AFD177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710BC51F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A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6B962F45" w14:textId="4E95546A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18642491-19023012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7B30CDA3" w14:textId="3D89C10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146" w:name="_Hlk83396491"/>
                            <w:r w:rsidRPr="000E6624">
                              <w:rPr>
                                <w:sz w:val="20"/>
                                <w:szCs w:val="20"/>
                              </w:rPr>
                              <w:t>18832752</w:t>
                            </w:r>
                            <w:bookmarkEnd w:id="146"/>
                          </w:p>
                        </w:tc>
                        <w:tc>
                          <w:tcPr>
                            <w:tcW w:w="0" w:type="auto"/>
                          </w:tcPr>
                          <w:p w14:paraId="7C0382AA" w14:textId="319F785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18912231</w:t>
                            </w:r>
                          </w:p>
                        </w:tc>
                      </w:tr>
                      <w:tr w:rsidR="002F2009" w:rsidRPr="000E6624" w14:paraId="0D857D65" w14:textId="2DB8BC0E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505F55C0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B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74697A4B" w14:textId="74011E15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20249559-20744436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3745E2CC" w14:textId="68BEFD29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0496997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23132826" w14:textId="059D7405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20287208</w:t>
                            </w:r>
                          </w:p>
                        </w:tc>
                      </w:tr>
                      <w:tr w:rsidR="002F2009" w:rsidRPr="000E6624" w14:paraId="535933C3" w14:textId="30F80316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55283FC4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C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04232543" w14:textId="08763F4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21002235-21092337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0663BA88" w14:textId="02030303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147" w:name="_Hlk83396500"/>
                            <w:r w:rsidRPr="000E6624">
                              <w:rPr>
                                <w:sz w:val="20"/>
                                <w:szCs w:val="20"/>
                              </w:rPr>
                              <w:t>21047287</w:t>
                            </w:r>
                            <w:bookmarkEnd w:id="147"/>
                          </w:p>
                        </w:tc>
                        <w:tc>
                          <w:tcPr>
                            <w:tcW w:w="0" w:type="auto"/>
                          </w:tcPr>
                          <w:p w14:paraId="359B2F32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  <w:tr w:rsidR="002F2009" w:rsidRPr="000E6624" w14:paraId="5F6E1B10" w14:textId="1D6E6097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20239110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D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0F80E8C2" w14:textId="52DC8E95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theme="minorHAnsi"/>
                                <w:sz w:val="20"/>
                                <w:szCs w:val="20"/>
                              </w:rPr>
                              <w:t>chr22:21364655-21917116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4B53CC0E" w14:textId="489739E5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sz w:val="20"/>
                                <w:szCs w:val="20"/>
                              </w:rPr>
                            </w:pPr>
                            <w:bookmarkStart w:id="148" w:name="_Hlk83396613"/>
                            <w:r w:rsidRPr="000E6624">
                              <w:rPr>
                                <w:sz w:val="20"/>
                                <w:szCs w:val="20"/>
                              </w:rPr>
                              <w:t>21640885</w:t>
                            </w:r>
                            <w:bookmarkEnd w:id="148"/>
                          </w:p>
                        </w:tc>
                        <w:tc>
                          <w:tcPr>
                            <w:tcW w:w="0" w:type="auto"/>
                          </w:tcPr>
                          <w:p w14:paraId="2E7C4903" w14:textId="598BC810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21465672</w:t>
                            </w:r>
                          </w:p>
                        </w:tc>
                      </w:tr>
                      <w:tr w:rsidR="002F2009" w:rsidRPr="000E6624" w14:paraId="5F80F4D9" w14:textId="7109CEDB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1E1124AF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E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12B90852" w14:textId="3CA7D532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2963079-23249072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5F80F9CB" w14:textId="6C94DBAF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3106076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20518E70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  <w:tr w:rsidR="002F2009" w:rsidRPr="000E6624" w14:paraId="3BDC002E" w14:textId="73D2214C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713E1879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F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763DCC85" w14:textId="3637C7B8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3606141-24021303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61853A69" w14:textId="25BCC315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3813722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5F544CCE" w14:textId="1704BBA3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23649111</w:t>
                            </w:r>
                          </w:p>
                        </w:tc>
                      </w:tr>
                      <w:tr w:rsidR="002F2009" w:rsidRPr="000E6624" w14:paraId="7873861B" w14:textId="40135FC4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01FFB3EA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G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49A5CB42" w14:textId="29E329CD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4271707-24404807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6B270647" w14:textId="5594D5DE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sz w:val="20"/>
                                <w:szCs w:val="20"/>
                              </w:rPr>
                              <w:t>24338258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424DAF61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  <w:tr w:rsidR="002F2009" w:rsidRPr="000E6624" w14:paraId="6D9FA921" w14:textId="394DF986" w:rsidTr="000E6624">
                        <w:trPr>
                          <w:trHeight w:val="20"/>
                          <w:jc w:val="center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14:paraId="02ECB691" w14:textId="77777777" w:rsidR="002F2009" w:rsidRPr="000E6624" w:rsidRDefault="002F2009" w:rsidP="000E6624">
                            <w:pPr>
                              <w:jc w:val="center"/>
                              <w:rPr>
                                <w:rFonts w:cstheme="minorHAnsi"/>
                                <w:b/>
                              </w:rPr>
                            </w:pPr>
                            <w:r w:rsidRPr="000E6624">
                              <w:rPr>
                                <w:rFonts w:cstheme="minorHAnsi"/>
                                <w:b/>
                              </w:rPr>
                              <w:t>H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14:paraId="4E249CC9" w14:textId="05DB5CA1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r w:rsidRPr="000E6624">
                              <w:rPr>
                                <w:rFonts w:cs="Calibri Light"/>
                                <w:sz w:val="20"/>
                                <w:szCs w:val="20"/>
                              </w:rPr>
                              <w:t>chr22:24994435-25089103</w:t>
                            </w:r>
                          </w:p>
                        </w:tc>
                        <w:tc>
                          <w:tcPr>
                            <w:tcW w:w="0" w:type="auto"/>
                          </w:tcPr>
                          <w:p w14:paraId="5F43BE6F" w14:textId="49DD8C4D" w:rsidR="002F2009" w:rsidRPr="000E6624" w:rsidRDefault="002F2009" w:rsidP="000E6624">
                            <w:pPr>
                              <w:jc w:val="center"/>
                              <w:rPr>
                                <w:rFonts w:cs="Calibri Light"/>
                                <w:sz w:val="20"/>
                                <w:szCs w:val="20"/>
                              </w:rPr>
                            </w:pPr>
                            <w:bookmarkStart w:id="149" w:name="_Hlk83505925"/>
                            <w:r w:rsidRPr="000E6624">
                              <w:rPr>
                                <w:sz w:val="20"/>
                                <w:szCs w:val="20"/>
                              </w:rPr>
                              <w:t>25041769</w:t>
                            </w:r>
                            <w:bookmarkEnd w:id="149"/>
                          </w:p>
                        </w:tc>
                        <w:tc>
                          <w:tcPr>
                            <w:tcW w:w="0" w:type="auto"/>
                          </w:tcPr>
                          <w:p w14:paraId="7F6A68FC" w14:textId="77777777" w:rsidR="002F2009" w:rsidRPr="000E6624" w:rsidRDefault="002F2009" w:rsidP="000E6624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</w:tbl>
                    <w:p w14:paraId="1D562B33" w14:textId="7F0C3CD2" w:rsidR="002F2009" w:rsidRPr="000E6624" w:rsidRDefault="002F2009" w:rsidP="000E6624">
                      <w:pPr>
                        <w:jc w:val="center"/>
                        <w:rPr>
                          <w:i/>
                          <w:iCs/>
                        </w:rPr>
                      </w:pPr>
                      <w:r>
                        <w:rPr>
                          <w:i/>
                          <w:iCs/>
                        </w:rPr>
                        <w:t>All coordinates from hg19 assembly</w:t>
                      </w:r>
                    </w:p>
                  </w:txbxContent>
                </v:textbox>
              </v:shape>
            </w:pict>
          </mc:Fallback>
        </mc:AlternateContent>
      </w:r>
      <w:r w:rsidR="0026152F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1DC821F4" wp14:editId="7E930251">
            <wp:extent cx="6858000" cy="1693545"/>
            <wp:effectExtent l="0" t="0" r="0" b="190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1693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806F7A" w14:textId="1C5055E4" w:rsidR="000E6624" w:rsidRPr="00C57E7E" w:rsidRDefault="000E6624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  <w:u w:val="single"/>
        </w:rPr>
      </w:pPr>
      <w:r w:rsidRPr="00C57E7E">
        <w:rPr>
          <w:rFonts w:ascii="Calibri Light" w:hAnsi="Calibri Light" w:cs="Calibri Light"/>
          <w:b/>
          <w:bCs/>
          <w:u w:val="single"/>
        </w:rPr>
        <w:t>ClinGen Coordinates (hg19):</w:t>
      </w:r>
    </w:p>
    <w:p w14:paraId="51CCE051" w14:textId="651D9A27" w:rsidR="005116FA" w:rsidRPr="000137B2" w:rsidRDefault="006F22D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22q11.2 DGS/VCFS (A-B): </w:t>
      </w:r>
      <w:r w:rsidRPr="000137B2">
        <w:rPr>
          <w:rFonts w:ascii="Calibri Light" w:hAnsi="Calibri Light" w:cs="Calibri Light"/>
        </w:rPr>
        <w:t>chr22:18912231-20287208</w:t>
      </w:r>
    </w:p>
    <w:p w14:paraId="545DFBCC" w14:textId="7D5D33EB" w:rsidR="006F22D7" w:rsidRPr="000137B2" w:rsidRDefault="006F22D7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22q11.2 DGS/VCFS (A-D): </w:t>
      </w:r>
      <w:r w:rsidRPr="000137B2">
        <w:rPr>
          <w:rFonts w:ascii="Calibri Light" w:hAnsi="Calibri Light" w:cs="Calibri Light"/>
        </w:rPr>
        <w:t>chr22:18912231-21465672</w:t>
      </w:r>
    </w:p>
    <w:p w14:paraId="55DC4E6F" w14:textId="7FB9E3EB" w:rsidR="00C57E7E" w:rsidRPr="00C57E7E" w:rsidRDefault="006F22D7" w:rsidP="009B555C">
      <w:pPr>
        <w:tabs>
          <w:tab w:val="left" w:pos="333"/>
        </w:tabs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22q11.2 DGS/VCFS Distal (D-F): </w:t>
      </w:r>
      <w:r w:rsidRPr="000137B2">
        <w:rPr>
          <w:rFonts w:ascii="Calibri Light" w:hAnsi="Calibri Light" w:cs="Calibri Light"/>
        </w:rPr>
        <w:t>chr22:21917117-23649111</w:t>
      </w:r>
    </w:p>
    <w:p w14:paraId="1D2273C1" w14:textId="5B03F913" w:rsidR="00C57E7E" w:rsidRPr="007205C5" w:rsidRDefault="00C57E7E" w:rsidP="007205C5">
      <w:pPr>
        <w:tabs>
          <w:tab w:val="left" w:pos="333"/>
        </w:tabs>
        <w:spacing w:after="12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22q11.2 DGS/VCFS (</w:t>
      </w:r>
      <w:r>
        <w:rPr>
          <w:rFonts w:ascii="Calibri Light" w:hAnsi="Calibri Light" w:cs="Calibri Light"/>
          <w:b/>
          <w:bCs/>
        </w:rPr>
        <w:t>B-D</w:t>
      </w:r>
      <w:r w:rsidRPr="000137B2">
        <w:rPr>
          <w:rFonts w:ascii="Calibri Light" w:hAnsi="Calibri Light" w:cs="Calibri Light"/>
          <w:b/>
          <w:bCs/>
        </w:rPr>
        <w:t xml:space="preserve">): </w:t>
      </w:r>
      <w:r w:rsidRPr="000137B2">
        <w:rPr>
          <w:rFonts w:ascii="Calibri Light" w:hAnsi="Calibri Light" w:cs="Calibri Light"/>
        </w:rPr>
        <w:t>chr22:20287208-21465672</w:t>
      </w:r>
    </w:p>
    <w:p w14:paraId="4650582D" w14:textId="3E3EEE98" w:rsidR="00C57E7E" w:rsidRPr="00C57E7E" w:rsidRDefault="00C57E7E" w:rsidP="009B555C">
      <w:pPr>
        <w:tabs>
          <w:tab w:val="left" w:pos="333"/>
        </w:tabs>
        <w:contextualSpacing/>
        <w:rPr>
          <w:rFonts w:ascii="Calibri Light" w:hAnsi="Calibri Light" w:cs="Calibri Light"/>
          <w:b/>
          <w:bCs/>
          <w:u w:val="single"/>
        </w:rPr>
      </w:pPr>
      <w:r w:rsidRPr="00C57E7E">
        <w:rPr>
          <w:rFonts w:ascii="Calibri Light" w:hAnsi="Calibri Light" w:cs="Calibri Light"/>
          <w:b/>
          <w:bCs/>
          <w:u w:val="single"/>
        </w:rPr>
        <w:t>Breakpoint Region Based Coordinates (hg19):</w:t>
      </w:r>
    </w:p>
    <w:p w14:paraId="496D6DD0" w14:textId="13498493" w:rsidR="00C57E7E" w:rsidRDefault="00C57E7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22q11.2 DGS/VCFS (A-</w:t>
      </w:r>
      <w:r>
        <w:rPr>
          <w:rFonts w:ascii="Calibri Light" w:hAnsi="Calibri Light" w:cs="Calibri Light"/>
          <w:b/>
          <w:bCs/>
        </w:rPr>
        <w:t>C</w:t>
      </w:r>
      <w:r w:rsidRPr="000137B2">
        <w:rPr>
          <w:rFonts w:ascii="Calibri Light" w:hAnsi="Calibri Light" w:cs="Calibri Light"/>
          <w:b/>
          <w:bCs/>
        </w:rPr>
        <w:t xml:space="preserve">): </w:t>
      </w:r>
      <w:r w:rsidRPr="000137B2">
        <w:rPr>
          <w:rFonts w:ascii="Calibri Light" w:hAnsi="Calibri Light" w:cs="Calibri Light"/>
        </w:rPr>
        <w:t>chr22:</w:t>
      </w:r>
      <w:r w:rsidRPr="00C57E7E">
        <w:rPr>
          <w:rFonts w:ascii="Calibri Light" w:hAnsi="Calibri Light" w:cs="Calibri Light"/>
        </w:rPr>
        <w:t>18832752</w:t>
      </w:r>
      <w:r w:rsidRPr="000137B2">
        <w:rPr>
          <w:rFonts w:ascii="Calibri Light" w:hAnsi="Calibri Light" w:cs="Calibri Light"/>
        </w:rPr>
        <w:t>-</w:t>
      </w:r>
      <w:r w:rsidRPr="00C57E7E">
        <w:rPr>
          <w:rFonts w:ascii="Calibri Light" w:hAnsi="Calibri Light" w:cs="Calibri Light"/>
        </w:rPr>
        <w:t>21047287</w:t>
      </w:r>
    </w:p>
    <w:p w14:paraId="65C1A0C9" w14:textId="7FF32275" w:rsidR="00C57E7E" w:rsidRDefault="00C57E7E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 xml:space="preserve">22q11.2 DGS/VCFS (C-D): </w:t>
      </w:r>
      <w:r w:rsidRPr="000137B2">
        <w:rPr>
          <w:rFonts w:ascii="Calibri Light" w:hAnsi="Calibri Light" w:cs="Calibri Light"/>
        </w:rPr>
        <w:t>chr22:</w:t>
      </w:r>
      <w:r w:rsidRPr="00C57E7E">
        <w:rPr>
          <w:rFonts w:ascii="Calibri Light" w:hAnsi="Calibri Light" w:cs="Calibri Light"/>
        </w:rPr>
        <w:t>21047287</w:t>
      </w:r>
      <w:r w:rsidRPr="000137B2">
        <w:rPr>
          <w:rFonts w:ascii="Calibri Light" w:hAnsi="Calibri Light" w:cs="Calibri Light"/>
        </w:rPr>
        <w:t>-</w:t>
      </w:r>
      <w:r w:rsidRPr="00C57E7E">
        <w:rPr>
          <w:rFonts w:ascii="Calibri Light" w:hAnsi="Calibri Light" w:cs="Calibri Light"/>
        </w:rPr>
        <w:t>21640885</w:t>
      </w:r>
    </w:p>
    <w:p w14:paraId="2D7DDCCA" w14:textId="64B8A652" w:rsidR="00FE4248" w:rsidRPr="00FE4248" w:rsidRDefault="00FE4248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>
        <w:rPr>
          <w:rFonts w:ascii="Calibri Light" w:hAnsi="Calibri Light" w:cs="Calibri Light"/>
          <w:b/>
          <w:bCs/>
        </w:rPr>
        <w:t xml:space="preserve">22q11.2 DGS/VCFS Distal (D-H): </w:t>
      </w:r>
      <w:r>
        <w:rPr>
          <w:rFonts w:ascii="Calibri Light" w:hAnsi="Calibri Light" w:cs="Calibri Light"/>
        </w:rPr>
        <w:t>chr22:</w:t>
      </w:r>
      <w:r w:rsidRPr="00FE4248">
        <w:rPr>
          <w:rFonts w:ascii="Calibri Light" w:hAnsi="Calibri Light" w:cs="Calibri Light"/>
        </w:rPr>
        <w:t>21640885</w:t>
      </w:r>
      <w:r>
        <w:rPr>
          <w:rFonts w:ascii="Calibri Light" w:hAnsi="Calibri Light" w:cs="Calibri Light"/>
        </w:rPr>
        <w:t>-</w:t>
      </w:r>
      <w:r w:rsidRPr="00FE4248">
        <w:rPr>
          <w:rFonts w:ascii="Calibri Light" w:hAnsi="Calibri Light" w:cs="Calibri Light"/>
        </w:rPr>
        <w:t>25041769</w:t>
      </w:r>
    </w:p>
    <w:p w14:paraId="61B2FAB5" w14:textId="728E1ABA" w:rsidR="0002241B" w:rsidRPr="000137B2" w:rsidRDefault="003D108C" w:rsidP="009B555C">
      <w:pPr>
        <w:pStyle w:val="Heading1"/>
        <w:tabs>
          <w:tab w:val="left" w:pos="333"/>
        </w:tabs>
      </w:pPr>
      <w:bookmarkStart w:id="150" w:name="_Toc84971488"/>
      <w:r>
        <w:rPr>
          <w:noProof/>
        </w:rPr>
        <mc:AlternateContent>
          <mc:Choice Requires="wps">
            <w:drawing>
              <wp:anchor distT="45720" distB="45720" distL="114300" distR="114300" simplePos="0" relativeHeight="251727872" behindDoc="0" locked="0" layoutInCell="1" allowOverlap="1" wp14:anchorId="517D536B" wp14:editId="4C902F80">
                <wp:simplePos x="0" y="0"/>
                <wp:positionH relativeFrom="column">
                  <wp:posOffset>3775075</wp:posOffset>
                </wp:positionH>
                <wp:positionV relativeFrom="paragraph">
                  <wp:posOffset>357043</wp:posOffset>
                </wp:positionV>
                <wp:extent cx="3366135" cy="1073727"/>
                <wp:effectExtent l="0" t="0" r="24765" b="12700"/>
                <wp:wrapNone/>
                <wp:docPr id="30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66135" cy="107372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5C5452" w14:textId="77777777" w:rsidR="003D108C" w:rsidRPr="003D108C" w:rsidRDefault="003D108C" w:rsidP="003D108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Blue Region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= Upadia = </w:t>
                            </w:r>
                            <w:r w:rsidRPr="003D108C"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  <w:t>chr22:41673833-42839139 (hg19)</w:t>
                            </w:r>
                          </w:p>
                          <w:p w14:paraId="291B8A8F" w14:textId="77777777" w:rsidR="003D108C" w:rsidRPr="003D108C" w:rsidRDefault="003D108C" w:rsidP="003D108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Green Regions:</w:t>
                            </w:r>
                          </w:p>
                          <w:p w14:paraId="209F4F57" w14:textId="77777777" w:rsidR="003D108C" w:rsidRPr="003D108C" w:rsidRDefault="003D108C" w:rsidP="006163EF">
                            <w:pPr>
                              <w:pStyle w:val="ListParagraph"/>
                              <w:numPr>
                                <w:ilvl w:val="0"/>
                                <w:numId w:val="23"/>
                              </w:num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Light = Disciglio P8: </w:t>
                            </w:r>
                            <w:r w:rsidRPr="003D108C">
                              <w:rPr>
                                <w:rFonts w:ascii="Calibri Light" w:eastAsia="Times New Roman" w:hAnsi="Calibri Light" w:cs="Calibri Light"/>
                                <w:color w:val="000000"/>
                                <w:sz w:val="20"/>
                                <w:szCs w:val="20"/>
                              </w:rPr>
                              <w:t>chr22:43709818-50692268 (hg19)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14:paraId="1AB389B6" w14:textId="77777777" w:rsidR="003D108C" w:rsidRPr="003D108C" w:rsidRDefault="003D108C" w:rsidP="006163EF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Middle = Dhar P5: 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22:46458243-49499770 (hg18)</w:t>
                            </w:r>
                          </w:p>
                          <w:p w14:paraId="74B6BB12" w14:textId="77777777" w:rsidR="003D108C" w:rsidRPr="003D108C" w:rsidRDefault="003D108C" w:rsidP="006163EF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tabs>
                                <w:tab w:val="left" w:pos="333"/>
                              </w:tabs>
                              <w:spacing w:after="0"/>
                              <w:ind w:left="360"/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Dark = Dhar P4: </w:t>
                            </w:r>
                            <w:r w:rsidRPr="003D108C">
                              <w:rPr>
                                <w:rFonts w:ascii="Calibri Light" w:hAnsi="Calibri Light" w:cs="Calibri Light"/>
                                <w:sz w:val="20"/>
                                <w:szCs w:val="20"/>
                              </w:rPr>
                              <w:t>chr22:48554059-49565875 (hg18)</w:t>
                            </w:r>
                          </w:p>
                          <w:p w14:paraId="213384F9" w14:textId="77777777" w:rsidR="003D108C" w:rsidRPr="003D108C" w:rsidRDefault="003D108C" w:rsidP="003D108C">
                            <w:pPr>
                              <w:tabs>
                                <w:tab w:val="left" w:pos="333"/>
                              </w:tabs>
                              <w:spacing w:after="0"/>
                              <w:contextualSpacing/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</w:pPr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DECIPHER</w:t>
                            </w:r>
                            <w:bookmarkStart w:id="151" w:name="_Hlk75905547"/>
                            <w:r w:rsidRPr="003D108C">
                              <w:rPr>
                                <w:rFonts w:ascii="Calibri Light" w:hAnsi="Calibri Light" w:cs="Calibri Light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= SHANK3 = </w:t>
                            </w:r>
                            <w:r w:rsidRPr="003D108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>chr22:50607088-50749416</w:t>
                            </w:r>
                            <w:bookmarkEnd w:id="151"/>
                            <w:r w:rsidRPr="003D108C">
                              <w:rPr>
                                <w:rFonts w:ascii="Calibri Light" w:eastAsia="Times New Roman" w:hAnsi="Calibri Light" w:cs="Calibri Light"/>
                                <w:sz w:val="20"/>
                                <w:szCs w:val="20"/>
                              </w:rPr>
                              <w:t xml:space="preserve"> (GRCh38)</w:t>
                            </w:r>
                          </w:p>
                          <w:p w14:paraId="1D8BA65B" w14:textId="77DDF065" w:rsidR="003D108C" w:rsidRPr="003D108C" w:rsidRDefault="003D108C" w:rsidP="003D108C">
                            <w:pPr>
                              <w:spacing w:after="0"/>
                              <w:contextualSpacing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7D536B" id="_x0000_s1049" type="#_x0000_t202" style="position:absolute;margin-left:297.25pt;margin-top:28.1pt;width:265.05pt;height:84.55pt;z-index:2517278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">
                <v:textbox>
                  <w:txbxContent>
                    <w:p w14:paraId="185C5452" w14:textId="77777777" w:rsidR="003D108C" w:rsidRPr="003D108C" w:rsidRDefault="003D108C" w:rsidP="003D108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Blue Region</w:t>
                      </w: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= Upadia = </w:t>
                      </w:r>
                      <w:r w:rsidRPr="003D108C"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  <w:t>chr22:41673833-42839139 (hg19)</w:t>
                      </w:r>
                    </w:p>
                    <w:p w14:paraId="291B8A8F" w14:textId="77777777" w:rsidR="003D108C" w:rsidRPr="003D108C" w:rsidRDefault="003D108C" w:rsidP="003D108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Green Regions:</w:t>
                      </w:r>
                    </w:p>
                    <w:p w14:paraId="209F4F57" w14:textId="77777777" w:rsidR="003D108C" w:rsidRPr="003D108C" w:rsidRDefault="003D108C" w:rsidP="006163EF">
                      <w:pPr>
                        <w:pStyle w:val="ListParagraph"/>
                        <w:numPr>
                          <w:ilvl w:val="0"/>
                          <w:numId w:val="23"/>
                        </w:num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Light = Disciglio P8: </w:t>
                      </w:r>
                      <w:r w:rsidRPr="003D108C">
                        <w:rPr>
                          <w:rFonts w:ascii="Calibri Light" w:eastAsia="Times New Roman" w:hAnsi="Calibri Light" w:cs="Calibri Light"/>
                          <w:color w:val="000000"/>
                          <w:sz w:val="20"/>
                          <w:szCs w:val="20"/>
                        </w:rPr>
                        <w:t>chr22:43709818-50692268 (hg19)</w:t>
                      </w: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</w:t>
                      </w:r>
                    </w:p>
                    <w:p w14:paraId="1AB389B6" w14:textId="77777777" w:rsidR="003D108C" w:rsidRPr="003D108C" w:rsidRDefault="003D108C" w:rsidP="006163EF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Middle = Dhar P5: </w:t>
                      </w:r>
                      <w:r w:rsidRPr="003D108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22:46458243-49499770 (hg18)</w:t>
                      </w:r>
                    </w:p>
                    <w:p w14:paraId="74B6BB12" w14:textId="77777777" w:rsidR="003D108C" w:rsidRPr="003D108C" w:rsidRDefault="003D108C" w:rsidP="006163EF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tabs>
                          <w:tab w:val="left" w:pos="333"/>
                        </w:tabs>
                        <w:spacing w:after="0"/>
                        <w:ind w:left="360"/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Dark = Dhar P4: </w:t>
                      </w:r>
                      <w:r w:rsidRPr="003D108C">
                        <w:rPr>
                          <w:rFonts w:ascii="Calibri Light" w:hAnsi="Calibri Light" w:cs="Calibri Light"/>
                          <w:sz w:val="20"/>
                          <w:szCs w:val="20"/>
                        </w:rPr>
                        <w:t>chr22:48554059-49565875 (hg18)</w:t>
                      </w:r>
                    </w:p>
                    <w:p w14:paraId="213384F9" w14:textId="77777777" w:rsidR="003D108C" w:rsidRPr="003D108C" w:rsidRDefault="003D108C" w:rsidP="003D108C">
                      <w:pPr>
                        <w:tabs>
                          <w:tab w:val="left" w:pos="333"/>
                        </w:tabs>
                        <w:spacing w:after="0"/>
                        <w:contextualSpacing/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</w:pPr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  <w:u w:val="single"/>
                        </w:rPr>
                        <w:t>DECIPHER</w:t>
                      </w:r>
                      <w:bookmarkStart w:id="152" w:name="_Hlk75905547"/>
                      <w:r w:rsidRPr="003D108C">
                        <w:rPr>
                          <w:rFonts w:ascii="Calibri Light" w:hAnsi="Calibri Light" w:cs="Calibri Light"/>
                          <w:b/>
                          <w:bCs/>
                          <w:sz w:val="20"/>
                          <w:szCs w:val="20"/>
                        </w:rPr>
                        <w:t xml:space="preserve"> = SHANK3 = </w:t>
                      </w:r>
                      <w:r w:rsidRPr="003D108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>chr22:50607088-50749416</w:t>
                      </w:r>
                      <w:bookmarkEnd w:id="152"/>
                      <w:r w:rsidRPr="003D108C">
                        <w:rPr>
                          <w:rFonts w:ascii="Calibri Light" w:eastAsia="Times New Roman" w:hAnsi="Calibri Light" w:cs="Calibri Light"/>
                          <w:sz w:val="20"/>
                          <w:szCs w:val="20"/>
                        </w:rPr>
                        <w:t xml:space="preserve"> (GRCh38)</w:t>
                      </w:r>
                    </w:p>
                    <w:p w14:paraId="1D8BA65B" w14:textId="77DDF065" w:rsidR="003D108C" w:rsidRPr="003D108C" w:rsidRDefault="003D108C" w:rsidP="003D108C">
                      <w:pPr>
                        <w:spacing w:after="0"/>
                        <w:contextualSpacing/>
                        <w:rPr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02241B" w:rsidRPr="000137B2">
        <w:t xml:space="preserve">Primary CNV </w:t>
      </w:r>
      <w:fldSimple w:instr=" SEQ Primary_CNV \* ARABIC ">
        <w:r w:rsidR="00A360AB">
          <w:rPr>
            <w:noProof/>
          </w:rPr>
          <w:t>125</w:t>
        </w:r>
      </w:fldSimple>
      <w:r w:rsidR="0002241B" w:rsidRPr="000137B2">
        <w:t>: 22q13.33 (Phelan</w:t>
      </w:r>
      <w:r w:rsidR="00C57E7E">
        <w:t>-</w:t>
      </w:r>
      <w:r w:rsidR="0002241B" w:rsidRPr="000137B2">
        <w:t>McDermid)</w:t>
      </w:r>
      <w:bookmarkEnd w:id="150"/>
    </w:p>
    <w:p w14:paraId="35BF5812" w14:textId="0139ADDB" w:rsidR="0002241B" w:rsidRPr="000137B2" w:rsidRDefault="0002241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UCSC Genome Browser View of Reported CNVs:</w:t>
      </w:r>
    </w:p>
    <w:p w14:paraId="46B0E7E6" w14:textId="16C0E8B6" w:rsidR="0002241B" w:rsidRDefault="00687D4A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0137B2">
        <w:rPr>
          <w:rFonts w:ascii="Calibri Light" w:hAnsi="Calibri Light"/>
          <w:noProof/>
        </w:rPr>
        <w:drawing>
          <wp:inline distT="0" distB="0" distL="0" distR="0" wp14:anchorId="3A899D65" wp14:editId="6410EA43">
            <wp:extent cx="5452533" cy="3815103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112" b="1155"/>
                    <a:stretch/>
                  </pic:blipFill>
                  <pic:spPr bwMode="auto">
                    <a:xfrm>
                      <a:off x="0" y="0"/>
                      <a:ext cx="5535245" cy="3872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D4272" w:rsidRPr="000137B2">
        <w:rPr>
          <w:rFonts w:ascii="Calibri Light" w:hAnsi="Calibri Light"/>
        </w:rPr>
        <w:tab/>
      </w:r>
    </w:p>
    <w:p w14:paraId="2C7F25B9" w14:textId="03C1043E" w:rsidR="003D108C" w:rsidRPr="000137B2" w:rsidRDefault="003D108C" w:rsidP="003D108C">
      <w:pPr>
        <w:pStyle w:val="Heading1"/>
        <w:tabs>
          <w:tab w:val="left" w:pos="333"/>
        </w:tabs>
      </w:pPr>
      <w:bookmarkStart w:id="153" w:name="_Toc84971489"/>
      <w:r w:rsidRPr="000137B2">
        <w:lastRenderedPageBreak/>
        <w:t xml:space="preserve">Primary CNV </w:t>
      </w:r>
      <w:r w:rsidR="000553A5">
        <w:fldChar w:fldCharType="begin"/>
      </w:r>
      <w:r w:rsidR="000553A5">
        <w:instrText xml:space="preserve"> SEQ Primary_CNV \* ARABIC </w:instrText>
      </w:r>
      <w:r w:rsidR="000553A5">
        <w:fldChar w:fldCharType="separate"/>
      </w:r>
      <w:r w:rsidR="00A360AB">
        <w:rPr>
          <w:noProof/>
        </w:rPr>
        <w:t>126</w:t>
      </w:r>
      <w:r w:rsidR="000553A5">
        <w:rPr>
          <w:noProof/>
        </w:rPr>
        <w:fldChar w:fldCharType="end"/>
      </w:r>
      <w:r w:rsidRPr="000137B2">
        <w:t>: Xp</w:t>
      </w:r>
      <w:r>
        <w:t>22.31 (STS)</w:t>
      </w:r>
      <w:bookmarkEnd w:id="153"/>
    </w:p>
    <w:p w14:paraId="5F97893D" w14:textId="7EF58A0F" w:rsidR="003D108C" w:rsidRPr="003D108C" w:rsidRDefault="003D108C" w:rsidP="009B555C">
      <w:pPr>
        <w:tabs>
          <w:tab w:val="left" w:pos="333"/>
        </w:tabs>
        <w:spacing w:after="0"/>
        <w:rPr>
          <w:rFonts w:ascii="Calibri Light" w:eastAsia="Times New Roman" w:hAnsi="Calibri Light" w:cs="Calibri Light"/>
          <w:i/>
          <w:iCs/>
        </w:rPr>
      </w:pPr>
      <w:r>
        <w:rPr>
          <w:rFonts w:ascii="Calibri Light" w:eastAsia="Times New Roman" w:hAnsi="Calibri Light" w:cs="Calibri Light"/>
          <w:i/>
          <w:iCs/>
        </w:rPr>
        <w:t>Figure 1A of Hand 2014</w:t>
      </w:r>
      <w:r w:rsidR="00FB2DDC">
        <w:rPr>
          <w:rFonts w:ascii="Calibri Light" w:eastAsia="Times New Roman" w:hAnsi="Calibri Light" w:cs="Calibri Light"/>
          <w:i/>
          <w:iCs/>
        </w:rPr>
        <w:fldChar w:fldCharType="begin"/>
      </w:r>
      <w:r w:rsidR="00FB2DDC">
        <w:rPr>
          <w:rFonts w:ascii="Calibri Light" w:eastAsia="Times New Roman" w:hAnsi="Calibri Light" w:cs="Calibri Light"/>
          <w:i/>
          <w:iCs/>
        </w:rPr>
        <w:instrText xml:space="preserve"> ADDIN EN.CITE &lt;EndNote&gt;&lt;Cite&gt;&lt;Author&gt;Hand&lt;/Author&gt;&lt;Year&gt;2015&lt;/Year&gt;&lt;RecNum&gt;673&lt;/RecNum&gt;&lt;DisplayText&gt;[100]&lt;/DisplayText&gt;&lt;record&gt;&lt;rec-number&gt;673&lt;/rec-number&gt;&lt;foreign-keys&gt;&lt;key app="EN" db-id="p9wv00a5yez0v1et5awv9pfoepd0x5dtwwpt" timestamp="1633106523"&gt;673&lt;/key&gt;&lt;/foreign-keys&gt;&lt;ref-type name="Journal Article"&gt;17&lt;/ref-type&gt;&lt;contributors&gt;&lt;authors&gt;&lt;author&gt;Hand, Jennifer L.&lt;/author&gt;&lt;author&gt;Runke, Cassandra K.&lt;/author&gt;&lt;author&gt;Hodge, Jennelle C.&lt;/author&gt;&lt;/authors&gt;&lt;/contributors&gt;&lt;titles&gt;&lt;title&gt;The phenotype spectrum of X-linked ichthyosis identified by chromosomal microarray&lt;/title&gt;&lt;secondary-title&gt;Journal of the American Academy of Dermatology&lt;/secondary-title&gt;&lt;/titles&gt;&lt;periodical&gt;&lt;full-title&gt;Journal of the American Academy of Dermatology&lt;/full-title&gt;&lt;/periodical&gt;&lt;pages&gt;617-627&lt;/pages&gt;&lt;volume&gt;72&lt;/volume&gt;&lt;number&gt;4&lt;/number&gt;&lt;keywords&gt;&lt;keyword&gt;atopic dermatitis&lt;/keyword&gt;&lt;keyword&gt;chromosomal microarray&lt;/keyword&gt;&lt;keyword&gt;contiguous gene syndrome&lt;/keyword&gt;&lt;keyword&gt;eczema&lt;/keyword&gt;&lt;keyword&gt;steroid sulfatase deficiency&lt;/keyword&gt;&lt;keyword&gt;steroid sulfatase gene&lt;/keyword&gt;&lt;keyword&gt;X-linked ichthyosis&lt;/keyword&gt;&lt;/keywords&gt;&lt;dates&gt;&lt;year&gt;2015&lt;/year&gt;&lt;pub-dates&gt;&lt;date&gt;2015/04/01/&lt;/date&gt;&lt;/pub-dates&gt;&lt;/dates&gt;&lt;isbn&gt;0190-9622&lt;/isbn&gt;&lt;urls&gt;&lt;related-urls&gt;&lt;url&gt;https://www.sciencedirect.com/science/article/pii/S0190962214023056&lt;/url&gt;&lt;/related-urls&gt;&lt;/urls&gt;&lt;electronic-resource-num&gt;https://doi.org/10.1016/j.jaad.2014.12.020&lt;/electronic-resource-num&gt;&lt;/record&gt;&lt;/Cite&gt;&lt;/EndNote&gt;</w:instrText>
      </w:r>
      <w:r w:rsidR="00FB2DDC">
        <w:rPr>
          <w:rFonts w:ascii="Calibri Light" w:eastAsia="Times New Roman" w:hAnsi="Calibri Light" w:cs="Calibri Light"/>
          <w:i/>
          <w:iCs/>
        </w:rPr>
        <w:fldChar w:fldCharType="separate"/>
      </w:r>
      <w:r w:rsidR="00FB2DDC">
        <w:rPr>
          <w:rFonts w:ascii="Calibri Light" w:eastAsia="Times New Roman" w:hAnsi="Calibri Light" w:cs="Calibri Light"/>
          <w:i/>
          <w:iCs/>
          <w:noProof/>
        </w:rPr>
        <w:t>[100]</w:t>
      </w:r>
      <w:r w:rsidR="00FB2DDC">
        <w:rPr>
          <w:rFonts w:ascii="Calibri Light" w:eastAsia="Times New Roman" w:hAnsi="Calibri Light" w:cs="Calibri Light"/>
          <w:i/>
          <w:iCs/>
        </w:rPr>
        <w:fldChar w:fldCharType="end"/>
      </w:r>
      <w:r>
        <w:rPr>
          <w:rFonts w:ascii="Calibri Light" w:eastAsia="Times New Roman" w:hAnsi="Calibri Light" w:cs="Calibri Light"/>
          <w:i/>
          <w:iCs/>
        </w:rPr>
        <w:t>:</w:t>
      </w:r>
    </w:p>
    <w:p w14:paraId="093D79C5" w14:textId="0964102E" w:rsidR="003D108C" w:rsidRDefault="003D108C" w:rsidP="009B555C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</w:rPr>
      </w:pPr>
      <w:r>
        <w:rPr>
          <w:rFonts w:ascii="Calibri Light" w:hAnsi="Calibri Light" w:cs="Calibri Light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5ECD76DF" wp14:editId="75F02CDF">
                <wp:simplePos x="0" y="0"/>
                <wp:positionH relativeFrom="column">
                  <wp:posOffset>5500140</wp:posOffset>
                </wp:positionH>
                <wp:positionV relativeFrom="paragraph">
                  <wp:posOffset>401320</wp:posOffset>
                </wp:positionV>
                <wp:extent cx="0" cy="3034145"/>
                <wp:effectExtent l="0" t="0" r="38100" b="33020"/>
                <wp:wrapNone/>
                <wp:docPr id="310" name="Straight Connector 3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34145"/>
                        </a:xfrm>
                        <a:prstGeom prst="line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3493587" id="Straight Connector 310" o:spid="_x0000_s1026" style="position:absolute;z-index:2517309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33.1pt,31.6pt" to="433.1pt,270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" strokecolor="black [3040]" strokeweight="1pt">
                <v:stroke dashstyle="dash"/>
              </v:line>
            </w:pict>
          </mc:Fallback>
        </mc:AlternateContent>
      </w:r>
      <w:r>
        <w:rPr>
          <w:rFonts w:ascii="Calibri Light" w:hAnsi="Calibri Light" w:cs="Calibri Light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18998503" wp14:editId="51EA9A45">
                <wp:simplePos x="0" y="0"/>
                <wp:positionH relativeFrom="column">
                  <wp:posOffset>4329545</wp:posOffset>
                </wp:positionH>
                <wp:positionV relativeFrom="paragraph">
                  <wp:posOffset>401550</wp:posOffset>
                </wp:positionV>
                <wp:extent cx="0" cy="3034145"/>
                <wp:effectExtent l="0" t="0" r="38100" b="33020"/>
                <wp:wrapNone/>
                <wp:docPr id="309" name="Straight Connector 3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034145"/>
                        </a:xfrm>
                        <a:prstGeom prst="line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D2B697A" id="Straight Connector 309" o:spid="_x0000_s1026" style="position:absolute;z-index:251728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0.9pt,31.6pt" to="340.9pt,270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" strokecolor="black [3040]" strokeweight="1pt">
                <v:stroke dashstyle="dash"/>
              </v:line>
            </w:pict>
          </mc:Fallback>
        </mc:AlternateContent>
      </w:r>
      <w:r w:rsidRPr="003D108C">
        <w:rPr>
          <w:rFonts w:ascii="Calibri Light" w:hAnsi="Calibri Light" w:cs="Calibri Light"/>
          <w:b/>
          <w:bCs/>
          <w:noProof/>
        </w:rPr>
        <w:drawing>
          <wp:inline distT="0" distB="0" distL="0" distR="0" wp14:anchorId="4570E5C5" wp14:editId="1F650621">
            <wp:extent cx="5874327" cy="3246152"/>
            <wp:effectExtent l="0" t="0" r="0" b="0"/>
            <wp:docPr id="307" name="Picture 3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8"/>
                    <a:stretch>
                      <a:fillRect/>
                    </a:stretch>
                  </pic:blipFill>
                  <pic:spPr>
                    <a:xfrm>
                      <a:off x="0" y="0"/>
                      <a:ext cx="5879192" cy="3248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132E5" w14:textId="7DFE7AD6" w:rsidR="0051161B" w:rsidRDefault="0051161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UCSC Genome Browser View of Reported CNVs:</w:t>
      </w:r>
    </w:p>
    <w:p w14:paraId="26BB6046" w14:textId="7DD86C73" w:rsidR="0051161B" w:rsidRDefault="0051161B" w:rsidP="009B555C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51161B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54EEC030" wp14:editId="24F1A2EA">
            <wp:extent cx="5873750" cy="1475508"/>
            <wp:effectExtent l="0" t="0" r="0" b="0"/>
            <wp:docPr id="311" name="Picture 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9"/>
                    <a:stretch>
                      <a:fillRect/>
                    </a:stretch>
                  </pic:blipFill>
                  <pic:spPr>
                    <a:xfrm>
                      <a:off x="0" y="0"/>
                      <a:ext cx="5922302" cy="1487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F52CD0" w14:textId="7A855B6C" w:rsidR="003D108C" w:rsidRDefault="003D108C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  <w:r>
        <w:rPr>
          <w:rFonts w:ascii="Calibri Light" w:hAnsi="Calibri Light" w:cs="Calibri Light"/>
          <w:b/>
          <w:bCs/>
        </w:rPr>
        <w:t xml:space="preserve">Whole Region (ClinGen; VCX3A to VCX2): </w:t>
      </w:r>
      <w:r w:rsidRPr="003D108C">
        <w:rPr>
          <w:rFonts w:ascii="Calibri Light" w:hAnsi="Calibri Light" w:cs="Calibri Light"/>
        </w:rPr>
        <w:t>chrX:6455812-8124954 (hg19)</w:t>
      </w:r>
    </w:p>
    <w:p w14:paraId="7D7D1889" w14:textId="0972B278" w:rsidR="003D108C" w:rsidRDefault="003D108C" w:rsidP="009B555C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B228A0">
        <w:rPr>
          <w:rFonts w:ascii="Calibri Light" w:hAnsi="Calibri Light" w:cs="Calibri Light"/>
          <w:b/>
          <w:bCs/>
        </w:rPr>
        <w:t>STS</w:t>
      </w:r>
      <w:r w:rsidR="00B228A0">
        <w:rPr>
          <w:rFonts w:ascii="Calibri Light" w:hAnsi="Calibri Light" w:cs="Calibri Light"/>
        </w:rPr>
        <w:t xml:space="preserve"> </w:t>
      </w:r>
      <w:r w:rsidR="00B228A0">
        <w:rPr>
          <w:rFonts w:ascii="Calibri Light" w:hAnsi="Calibri Light" w:cs="Calibri Light"/>
          <w:b/>
          <w:bCs/>
        </w:rPr>
        <w:t>(ClinGen)</w:t>
      </w:r>
      <w:r>
        <w:rPr>
          <w:rFonts w:ascii="Calibri Light" w:hAnsi="Calibri Light" w:cs="Calibri Light"/>
        </w:rPr>
        <w:t>:</w:t>
      </w:r>
      <w:r w:rsidR="00B228A0">
        <w:rPr>
          <w:rFonts w:ascii="Calibri Light" w:hAnsi="Calibri Light" w:cs="Calibri Light"/>
        </w:rPr>
        <w:t xml:space="preserve"> </w:t>
      </w:r>
      <w:r w:rsidR="00B228A0" w:rsidRPr="00B228A0">
        <w:rPr>
          <w:rFonts w:ascii="Calibri Light" w:hAnsi="Calibri Light" w:cs="Calibri Light"/>
        </w:rPr>
        <w:t>chrX:7065293-7272684</w:t>
      </w:r>
      <w:r w:rsidR="00B228A0">
        <w:rPr>
          <w:rFonts w:ascii="Calibri Light" w:hAnsi="Calibri Light" w:cs="Calibri Light"/>
        </w:rPr>
        <w:t xml:space="preserve"> (hg19)</w:t>
      </w:r>
    </w:p>
    <w:p w14:paraId="12B780D8" w14:textId="0AAEE041" w:rsidR="006400C5" w:rsidRDefault="006400C5" w:rsidP="006400C5">
      <w:pPr>
        <w:pStyle w:val="Heading1"/>
        <w:tabs>
          <w:tab w:val="left" w:pos="333"/>
        </w:tabs>
        <w:rPr>
          <w:rFonts w:ascii="Calibri Light" w:hAnsi="Calibri Light"/>
        </w:rPr>
      </w:pPr>
      <w:bookmarkStart w:id="154" w:name="_Toc84971490"/>
      <w:r>
        <w:t xml:space="preserve">Primary CNV </w:t>
      </w:r>
      <w:fldSimple w:instr=" SEQ Primary_CNV \* ARABIC ">
        <w:r w:rsidR="00A360AB">
          <w:rPr>
            <w:noProof/>
          </w:rPr>
          <w:t>127</w:t>
        </w:r>
      </w:fldSimple>
      <w:r>
        <w:t>: Xp21</w:t>
      </w:r>
      <w:bookmarkEnd w:id="154"/>
    </w:p>
    <w:p w14:paraId="24D69DA3" w14:textId="77777777" w:rsidR="006400C5" w:rsidRDefault="006400C5" w:rsidP="006400C5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>
        <w:rPr>
          <w:rFonts w:ascii="Calibri Light" w:hAnsi="Calibri Light"/>
          <w:i/>
          <w:iCs/>
        </w:rPr>
        <w:t>UCSC Genome View of Reported CNVs:</w:t>
      </w:r>
    </w:p>
    <w:p w14:paraId="586A2E69" w14:textId="77777777" w:rsidR="006400C5" w:rsidRDefault="006400C5" w:rsidP="006400C5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264260">
        <w:rPr>
          <w:rFonts w:ascii="Calibri Light" w:hAnsi="Calibri Light"/>
          <w:i/>
          <w:iCs/>
          <w:noProof/>
        </w:rPr>
        <w:drawing>
          <wp:inline distT="0" distB="0" distL="0" distR="0" wp14:anchorId="4DFB8F73" wp14:editId="224410C9">
            <wp:extent cx="6224275" cy="2180225"/>
            <wp:effectExtent l="0" t="0" r="5080" b="0"/>
            <wp:docPr id="72" name="Picture 72" descr="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72" descr="Timeline&#10;&#10;Description automatically generated"/>
                    <pic:cNvPicPr/>
                  </pic:nvPicPr>
                  <pic:blipFill>
                    <a:blip r:embed="rId190"/>
                    <a:stretch>
                      <a:fillRect/>
                    </a:stretch>
                  </pic:blipFill>
                  <pic:spPr>
                    <a:xfrm>
                      <a:off x="0" y="0"/>
                      <a:ext cx="6248927" cy="2188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8354D2" w14:textId="77777777" w:rsidR="006400C5" w:rsidRPr="00264260" w:rsidRDefault="006400C5" w:rsidP="006400C5">
      <w:p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 w:rsidRPr="00264260">
        <w:rPr>
          <w:rFonts w:ascii="Calibri Light" w:hAnsi="Calibri Light"/>
          <w:b/>
          <w:bCs/>
        </w:rPr>
        <w:t>Region (IL1RAPL1 to DMD):</w:t>
      </w:r>
      <w:r>
        <w:rPr>
          <w:rFonts w:ascii="Calibri Light" w:hAnsi="Calibri Light"/>
          <w:b/>
          <w:bCs/>
        </w:rPr>
        <w:t xml:space="preserve"> </w:t>
      </w:r>
      <w:r w:rsidRPr="00264260">
        <w:rPr>
          <w:rFonts w:ascii="Calibri Light" w:hAnsi="Calibri Light"/>
        </w:rPr>
        <w:t>chrX:28605681-33229673</w:t>
      </w:r>
      <w:r>
        <w:rPr>
          <w:rFonts w:ascii="Calibri Light" w:hAnsi="Calibri Light"/>
        </w:rPr>
        <w:t xml:space="preserve"> (hg19)</w:t>
      </w:r>
    </w:p>
    <w:p w14:paraId="555A04F5" w14:textId="77777777" w:rsidR="006400C5" w:rsidRPr="00264260" w:rsidRDefault="006400C5" w:rsidP="006400C5">
      <w:pPr>
        <w:pStyle w:val="ListParagraph"/>
        <w:numPr>
          <w:ilvl w:val="0"/>
          <w:numId w:val="33"/>
        </w:numPr>
        <w:tabs>
          <w:tab w:val="left" w:pos="333"/>
        </w:tabs>
        <w:spacing w:after="0"/>
        <w:rPr>
          <w:rFonts w:ascii="Calibri Light" w:hAnsi="Calibri Light"/>
        </w:rPr>
      </w:pPr>
      <w:r w:rsidRPr="00264260">
        <w:rPr>
          <w:rFonts w:ascii="Calibri Light" w:hAnsi="Calibri Light"/>
          <w:b/>
          <w:bCs/>
        </w:rPr>
        <w:t>IL1RAP1</w:t>
      </w:r>
      <w:r w:rsidRPr="00264260">
        <w:rPr>
          <w:rFonts w:ascii="Calibri Light" w:hAnsi="Calibri Light"/>
        </w:rPr>
        <w:t>:</w:t>
      </w:r>
      <w:r w:rsidRPr="00264260">
        <w:t xml:space="preserve"> </w:t>
      </w:r>
      <w:r w:rsidRPr="00264260">
        <w:rPr>
          <w:rFonts w:ascii="Calibri Light" w:hAnsi="Calibri Light"/>
        </w:rPr>
        <w:t>chrX:28,605,681-29,974,017</w:t>
      </w:r>
      <w:r>
        <w:rPr>
          <w:rFonts w:ascii="Calibri Light" w:hAnsi="Calibri Light"/>
        </w:rPr>
        <w:t xml:space="preserve"> (hg19)</w:t>
      </w:r>
    </w:p>
    <w:p w14:paraId="797D10D4" w14:textId="77777777" w:rsidR="006400C5" w:rsidRPr="000E2432" w:rsidRDefault="006400C5" w:rsidP="006400C5">
      <w:pPr>
        <w:pStyle w:val="ListParagraph"/>
        <w:numPr>
          <w:ilvl w:val="0"/>
          <w:numId w:val="33"/>
        </w:numPr>
        <w:tabs>
          <w:tab w:val="left" w:pos="333"/>
        </w:tabs>
        <w:spacing w:after="0"/>
        <w:rPr>
          <w:rFonts w:ascii="Calibri Light" w:hAnsi="Calibri Light"/>
        </w:rPr>
      </w:pPr>
      <w:r w:rsidRPr="00264260">
        <w:rPr>
          <w:rFonts w:ascii="Calibri Light" w:hAnsi="Calibri Light"/>
          <w:b/>
          <w:bCs/>
        </w:rPr>
        <w:t>DMD</w:t>
      </w:r>
      <w:r>
        <w:rPr>
          <w:rFonts w:ascii="Calibri Light" w:hAnsi="Calibri Light"/>
        </w:rPr>
        <w:t xml:space="preserve">:  </w:t>
      </w:r>
      <w:r w:rsidRPr="00264260">
        <w:rPr>
          <w:rFonts w:ascii="Calibri Light" w:hAnsi="Calibri Light"/>
        </w:rPr>
        <w:t>chrX:31,137,345-33,229,673</w:t>
      </w:r>
      <w:r>
        <w:rPr>
          <w:rFonts w:ascii="Calibri Light" w:hAnsi="Calibri Light"/>
        </w:rPr>
        <w:t xml:space="preserve"> (hg19)</w:t>
      </w:r>
    </w:p>
    <w:p w14:paraId="11086A86" w14:textId="3F3566CD" w:rsidR="009C1538" w:rsidRPr="000137B2" w:rsidRDefault="009C1538" w:rsidP="009B555C">
      <w:pPr>
        <w:pStyle w:val="Heading1"/>
        <w:tabs>
          <w:tab w:val="left" w:pos="333"/>
        </w:tabs>
      </w:pPr>
      <w:bookmarkStart w:id="155" w:name="_Toc84971491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28</w:t>
        </w:r>
      </w:fldSimple>
      <w:r w:rsidRPr="000137B2">
        <w:t>: Xp11.3</w:t>
      </w:r>
      <w:bookmarkEnd w:id="155"/>
    </w:p>
    <w:p w14:paraId="53B02CEF" w14:textId="59252E40" w:rsidR="009C1538" w:rsidRPr="000137B2" w:rsidRDefault="009C1538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0137B2">
        <w:rPr>
          <w:rFonts w:ascii="Calibri Light" w:hAnsi="Calibri Light"/>
          <w:i/>
          <w:iCs/>
        </w:rPr>
        <w:t>UCSC Genome Browser View of Reported CNVs:</w:t>
      </w:r>
      <w:r w:rsidRPr="000137B2">
        <w:rPr>
          <w:rFonts w:ascii="Calibri Light" w:hAnsi="Calibri Light"/>
          <w:noProof/>
        </w:rPr>
        <w:drawing>
          <wp:inline distT="0" distB="0" distL="0" distR="0" wp14:anchorId="63D0812F" wp14:editId="7BC23DD6">
            <wp:extent cx="5410200" cy="2167587"/>
            <wp:effectExtent l="0" t="0" r="0" b="4445"/>
            <wp:docPr id="283" name="Picture 2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1"/>
                    <a:stretch>
                      <a:fillRect/>
                    </a:stretch>
                  </pic:blipFill>
                  <pic:spPr>
                    <a:xfrm>
                      <a:off x="0" y="0"/>
                      <a:ext cx="5430685" cy="21757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E7F175" w14:textId="6C6B302F" w:rsidR="007B696F" w:rsidRDefault="009C1538" w:rsidP="009B555C">
      <w:pPr>
        <w:tabs>
          <w:tab w:val="left" w:pos="333"/>
        </w:tabs>
        <w:spacing w:after="0"/>
        <w:rPr>
          <w:rFonts w:ascii="Calibri Light" w:hAnsi="Calibri Light"/>
        </w:rPr>
      </w:pPr>
      <w:r w:rsidRPr="000137B2">
        <w:rPr>
          <w:rFonts w:ascii="Calibri Light" w:hAnsi="Calibri Light"/>
          <w:b/>
          <w:bCs/>
        </w:rPr>
        <w:t xml:space="preserve">Whole Region = Delphin F2.1 = </w:t>
      </w:r>
      <w:r w:rsidRPr="000137B2">
        <w:rPr>
          <w:rFonts w:ascii="Calibri Light" w:hAnsi="Calibri Light"/>
        </w:rPr>
        <w:t>chrX:46336830-46740394 (hg19)</w:t>
      </w:r>
    </w:p>
    <w:p w14:paraId="1380AD6E" w14:textId="4CA5E9BF" w:rsidR="00B228A0" w:rsidRDefault="00B228A0" w:rsidP="00B228A0">
      <w:pPr>
        <w:pStyle w:val="Heading1"/>
        <w:tabs>
          <w:tab w:val="left" w:pos="333"/>
        </w:tabs>
      </w:pPr>
      <w:bookmarkStart w:id="156" w:name="_Toc84971492"/>
      <w:r>
        <w:t xml:space="preserve">Primary CNV </w:t>
      </w:r>
      <w:r w:rsidR="000553A5">
        <w:fldChar w:fldCharType="begin"/>
      </w:r>
      <w:r w:rsidR="000553A5">
        <w:instrText xml:space="preserve"> SEQ Primary_CNV \* ARABIC </w:instrText>
      </w:r>
      <w:r w:rsidR="000553A5">
        <w:fldChar w:fldCharType="separate"/>
      </w:r>
      <w:r w:rsidR="00A360AB">
        <w:rPr>
          <w:noProof/>
        </w:rPr>
        <w:t>129</w:t>
      </w:r>
      <w:r w:rsidR="000553A5">
        <w:rPr>
          <w:noProof/>
        </w:rPr>
        <w:fldChar w:fldCharType="end"/>
      </w:r>
      <w:r>
        <w:t xml:space="preserve">: </w:t>
      </w:r>
      <w:bookmarkStart w:id="157" w:name="_Hlk83984334"/>
      <w:r w:rsidRPr="00B228A0">
        <w:t>Xp11.23-p11.22</w:t>
      </w:r>
      <w:bookmarkEnd w:id="156"/>
      <w:bookmarkEnd w:id="157"/>
    </w:p>
    <w:p w14:paraId="4A68E4CB" w14:textId="7162A08D" w:rsidR="0004052E" w:rsidRDefault="0004052E" w:rsidP="0004052E">
      <w:pPr>
        <w:pStyle w:val="Heading1"/>
        <w:tabs>
          <w:tab w:val="left" w:pos="333"/>
        </w:tabs>
        <w:spacing w:before="0"/>
      </w:pPr>
      <w:bookmarkStart w:id="158" w:name="_Toc84971493"/>
      <w:r>
        <w:t xml:space="preserve">Primary CNV </w:t>
      </w:r>
      <w:r w:rsidR="000553A5">
        <w:fldChar w:fldCharType="begin"/>
      </w:r>
      <w:r w:rsidR="000553A5">
        <w:instrText xml:space="preserve"> SEQ Primary_CNV \* ARABIC </w:instrText>
      </w:r>
      <w:r w:rsidR="000553A5">
        <w:fldChar w:fldCharType="separate"/>
      </w:r>
      <w:r w:rsidR="00A360AB">
        <w:rPr>
          <w:noProof/>
        </w:rPr>
        <w:t>130</w:t>
      </w:r>
      <w:r w:rsidR="000553A5">
        <w:rPr>
          <w:noProof/>
        </w:rPr>
        <w:fldChar w:fldCharType="end"/>
      </w:r>
      <w:r>
        <w:t xml:space="preserve">: </w:t>
      </w:r>
      <w:bookmarkStart w:id="159" w:name="_Hlk83984347"/>
      <w:r w:rsidRPr="00B228A0">
        <w:t>Xp11.22</w:t>
      </w:r>
      <w:bookmarkEnd w:id="158"/>
      <w:bookmarkEnd w:id="159"/>
    </w:p>
    <w:p w14:paraId="7BF1B800" w14:textId="2C3B3FF8" w:rsidR="0004052E" w:rsidRDefault="0004052E" w:rsidP="0004052E">
      <w:pPr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Figure 2 of Grams 2016</w: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HcmFtczwvQXV0aG9yPjxZZWFyPjIwMTY8L1llYXI+PFJl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k2Ny03NzwvcGFnZXM+PHZvbHVtZT4xNzBhPC92b2x1bWU+PG51bWJlcj40PC9udW1iZXI+PGVk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HcmFtczwvQXV0aG9yPjxZZWFyPjIwMTY8L1llYXI+PFJl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k2Ny03NzwvcGFnZXM+PHZvbHVtZT4xNzBhPC92b2x1bWU+PG51bWJlcj40PC9udW1iZXI+PGVk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101]</w:t>
      </w:r>
      <w:r w:rsidR="00FB2DDC">
        <w:rPr>
          <w:rFonts w:ascii="Calibri Light" w:hAnsi="Calibri Light" w:cs="Calibri Light"/>
          <w:i/>
          <w:iCs/>
        </w:rPr>
        <w:fldChar w:fldCharType="end"/>
      </w:r>
      <w:r>
        <w:rPr>
          <w:rFonts w:ascii="Calibri Light" w:hAnsi="Calibri Light" w:cs="Calibri Light"/>
          <w:i/>
          <w:iCs/>
        </w:rPr>
        <w:t>:</w:t>
      </w:r>
    </w:p>
    <w:p w14:paraId="2E7C47CA" w14:textId="08EB8D86" w:rsidR="0004052E" w:rsidRDefault="0004052E" w:rsidP="0004052E">
      <w:pPr>
        <w:spacing w:after="0"/>
        <w:rPr>
          <w:rFonts w:ascii="Calibri Light" w:hAnsi="Calibri Light" w:cs="Calibri Light"/>
          <w:i/>
          <w:iCs/>
        </w:rPr>
      </w:pPr>
      <w:r w:rsidRPr="0004052E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FA0F5FE" wp14:editId="079FFE61">
            <wp:extent cx="6858000" cy="2635250"/>
            <wp:effectExtent l="0" t="0" r="0" b="0"/>
            <wp:docPr id="317" name="Picture 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35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E2166" w14:textId="77777777" w:rsidR="000E2432" w:rsidRDefault="000E2432" w:rsidP="0004052E">
      <w:pPr>
        <w:spacing w:after="0"/>
        <w:rPr>
          <w:rFonts w:ascii="Calibri Light" w:hAnsi="Calibri Light" w:cs="Calibri Light"/>
          <w:i/>
          <w:iCs/>
        </w:rPr>
      </w:pPr>
    </w:p>
    <w:p w14:paraId="7D7D65D4" w14:textId="77777777" w:rsidR="006400C5" w:rsidRDefault="006400C5">
      <w:pPr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br w:type="page"/>
      </w:r>
    </w:p>
    <w:p w14:paraId="13CE9718" w14:textId="67247A86" w:rsidR="0004052E" w:rsidRDefault="0004052E" w:rsidP="0004052E">
      <w:pPr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lastRenderedPageBreak/>
        <w:t>UCSC Genome Browser View of Reported CNVs:</w:t>
      </w:r>
    </w:p>
    <w:p w14:paraId="7882837F" w14:textId="7FD1C2A3" w:rsidR="0095049D" w:rsidRDefault="000E2432" w:rsidP="0004052E">
      <w:pPr>
        <w:spacing w:after="0"/>
        <w:rPr>
          <w:rFonts w:ascii="Calibri Light" w:hAnsi="Calibri Light" w:cs="Calibri Light"/>
        </w:rPr>
      </w:pPr>
      <w:r>
        <w:rPr>
          <w:rFonts w:ascii="Calibri Light" w:hAnsi="Calibri Light" w:cs="Calibri Light"/>
          <w:noProof/>
        </w:rPr>
        <w:drawing>
          <wp:inline distT="0" distB="0" distL="0" distR="0" wp14:anchorId="2EEDF7F5" wp14:editId="19346DF6">
            <wp:extent cx="5129820" cy="4248303"/>
            <wp:effectExtent l="0" t="0" r="0" b="0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9115" cy="425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CEEE73" w14:textId="5E7B68ED" w:rsidR="0004052E" w:rsidRDefault="0004052E" w:rsidP="0004052E">
      <w:pPr>
        <w:spacing w:after="0"/>
        <w:rPr>
          <w:rFonts w:ascii="Calibri Light" w:hAnsi="Calibri Light" w:cs="Calibri Light"/>
        </w:rPr>
      </w:pPr>
      <w:r w:rsidRPr="0004052E">
        <w:rPr>
          <w:rFonts w:ascii="Calibri Light" w:hAnsi="Calibri Light" w:cs="Calibri Light"/>
          <w:b/>
          <w:bCs/>
        </w:rPr>
        <w:t>Xp11.23-p11.22</w:t>
      </w:r>
      <w:r>
        <w:rPr>
          <w:rFonts w:ascii="Calibri Light" w:hAnsi="Calibri Light" w:cs="Calibri Light"/>
          <w:b/>
          <w:bCs/>
        </w:rPr>
        <w:t xml:space="preserve"> = ClinGen (D-REP to P-REP): </w:t>
      </w:r>
      <w:r w:rsidRPr="0095049D">
        <w:rPr>
          <w:rFonts w:ascii="Calibri Light" w:hAnsi="Calibri Light" w:cs="Calibri Light"/>
        </w:rPr>
        <w:t>chrX:48306152-52103258 (hg19)</w:t>
      </w:r>
    </w:p>
    <w:p w14:paraId="1C3866DD" w14:textId="0B6B4652" w:rsidR="0004052E" w:rsidRPr="006400C5" w:rsidRDefault="0004052E" w:rsidP="0004052E">
      <w:pPr>
        <w:spacing w:after="0"/>
        <w:rPr>
          <w:rFonts w:ascii="Calibri Light" w:hAnsi="Calibri Light" w:cs="Calibri Light"/>
          <w:b/>
          <w:bCs/>
        </w:rPr>
      </w:pPr>
      <w:r w:rsidRPr="0004052E">
        <w:rPr>
          <w:rFonts w:ascii="Calibri Light" w:hAnsi="Calibri Light" w:cs="Calibri Light"/>
          <w:b/>
          <w:bCs/>
        </w:rPr>
        <w:t>Xp11.22</w:t>
      </w:r>
      <w:r>
        <w:rPr>
          <w:rFonts w:ascii="Calibri Light" w:hAnsi="Calibri Light" w:cs="Calibri Light"/>
          <w:b/>
          <w:bCs/>
        </w:rPr>
        <w:t xml:space="preserve"> = ClinGen (Green): </w:t>
      </w:r>
      <w:r w:rsidRPr="0004052E">
        <w:rPr>
          <w:rFonts w:ascii="Calibri Light" w:hAnsi="Calibri Light" w:cs="Calibri Light"/>
        </w:rPr>
        <w:t>chrX:53363456-53793054 (hg19)</w:t>
      </w:r>
    </w:p>
    <w:p w14:paraId="5015C81F" w14:textId="060C932C" w:rsidR="007B696F" w:rsidRDefault="007B696F" w:rsidP="009B555C">
      <w:pPr>
        <w:pStyle w:val="Heading1"/>
        <w:tabs>
          <w:tab w:val="left" w:pos="333"/>
        </w:tabs>
        <w:rPr>
          <w:rFonts w:ascii="Calibri Light" w:hAnsi="Calibri Light"/>
          <w:i/>
          <w:iCs/>
        </w:rPr>
      </w:pPr>
      <w:bookmarkStart w:id="160" w:name="_Toc84971494"/>
      <w:r>
        <w:t xml:space="preserve">Primary CNV </w:t>
      </w:r>
      <w:fldSimple w:instr=" SEQ Primary_CNV \* ARABIC ">
        <w:r w:rsidR="00A360AB">
          <w:rPr>
            <w:noProof/>
          </w:rPr>
          <w:t>131</w:t>
        </w:r>
      </w:fldSimple>
      <w:r>
        <w:t>: Xq21</w:t>
      </w:r>
      <w:bookmarkEnd w:id="160"/>
    </w:p>
    <w:p w14:paraId="67D98FF6" w14:textId="7BA0BF31" w:rsidR="007B696F" w:rsidRDefault="007B696F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>
        <w:rPr>
          <w:rFonts w:ascii="Calibri Light" w:hAnsi="Calibri Light"/>
          <w:i/>
          <w:iCs/>
        </w:rPr>
        <w:t>UCSC Genome Browser View of Reported CNVs:</w:t>
      </w:r>
      <w:r w:rsidRPr="007B696F">
        <w:rPr>
          <w:rFonts w:ascii="Calibri Light" w:hAnsi="Calibri Light"/>
          <w:i/>
          <w:iCs/>
          <w:noProof/>
        </w:rPr>
        <w:drawing>
          <wp:inline distT="0" distB="0" distL="0" distR="0" wp14:anchorId="2165B61A" wp14:editId="5B083587">
            <wp:extent cx="6858000" cy="2642235"/>
            <wp:effectExtent l="0" t="0" r="0" b="5715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42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3A56C" w14:textId="7FF2243D" w:rsidR="007B696F" w:rsidRDefault="007B696F" w:rsidP="009B555C">
      <w:p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>
        <w:rPr>
          <w:rFonts w:ascii="Calibri Light" w:hAnsi="Calibri Light"/>
          <w:b/>
          <w:bCs/>
        </w:rPr>
        <w:t xml:space="preserve">Whole Region (Liang): </w:t>
      </w:r>
      <w:r w:rsidR="00324B5A" w:rsidRPr="00324B5A">
        <w:rPr>
          <w:rFonts w:ascii="Calibri Light" w:hAnsi="Calibri Light"/>
        </w:rPr>
        <w:t>chrX:80817978-88868979 (hg19)</w:t>
      </w:r>
    </w:p>
    <w:p w14:paraId="34139DB0" w14:textId="5EEFB71C" w:rsidR="007B696F" w:rsidRDefault="007B696F" w:rsidP="009B555C">
      <w:p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>
        <w:rPr>
          <w:rFonts w:ascii="Calibri Light" w:hAnsi="Calibri Light"/>
          <w:b/>
          <w:bCs/>
        </w:rPr>
        <w:t>SRO (POU3F4 to CHM):</w:t>
      </w:r>
      <w:r w:rsidRPr="007B696F">
        <w:rPr>
          <w:rFonts w:ascii="Calibri Light" w:hAnsi="Calibri Light"/>
          <w:b/>
          <w:bCs/>
        </w:rPr>
        <w:t xml:space="preserve"> </w:t>
      </w:r>
      <w:r w:rsidRPr="007B696F">
        <w:rPr>
          <w:rFonts w:ascii="Calibri Light" w:hAnsi="Calibri Light"/>
        </w:rPr>
        <w:t>chrX:82763269-85302566 (hg19)</w:t>
      </w:r>
    </w:p>
    <w:p w14:paraId="1C7EBB5A" w14:textId="56FFF2D4" w:rsidR="007B696F" w:rsidRPr="007B696F" w:rsidRDefault="007B696F" w:rsidP="006163EF">
      <w:pPr>
        <w:pStyle w:val="ListParagraph"/>
        <w:numPr>
          <w:ilvl w:val="0"/>
          <w:numId w:val="36"/>
        </w:num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 w:rsidRPr="007B696F">
        <w:rPr>
          <w:rFonts w:ascii="Calibri Light" w:hAnsi="Calibri Light"/>
          <w:b/>
          <w:bCs/>
        </w:rPr>
        <w:t xml:space="preserve">POU3F4: </w:t>
      </w:r>
      <w:r w:rsidRPr="007B696F">
        <w:rPr>
          <w:rFonts w:ascii="Calibri Light" w:hAnsi="Calibri Light"/>
        </w:rPr>
        <w:t>chrX:82,763,269-82,764,775 (hg19)</w:t>
      </w:r>
    </w:p>
    <w:p w14:paraId="057D9A12" w14:textId="12B63416" w:rsidR="00094EAF" w:rsidRPr="006400C5" w:rsidRDefault="007B696F" w:rsidP="006400C5">
      <w:pPr>
        <w:pStyle w:val="ListParagraph"/>
        <w:numPr>
          <w:ilvl w:val="0"/>
          <w:numId w:val="35"/>
        </w:numPr>
        <w:tabs>
          <w:tab w:val="left" w:pos="333"/>
        </w:tabs>
        <w:spacing w:after="0"/>
        <w:rPr>
          <w:rFonts w:ascii="Calibri Light" w:hAnsi="Calibri Light"/>
          <w:b/>
          <w:bCs/>
        </w:rPr>
      </w:pPr>
      <w:r>
        <w:rPr>
          <w:rFonts w:ascii="Calibri Light" w:hAnsi="Calibri Light"/>
          <w:b/>
          <w:bCs/>
        </w:rPr>
        <w:t>CHM:</w:t>
      </w:r>
      <w:r w:rsidRPr="007B696F">
        <w:t xml:space="preserve"> </w:t>
      </w:r>
      <w:r w:rsidRPr="007B696F">
        <w:rPr>
          <w:rFonts w:ascii="Calibri Light" w:hAnsi="Calibri Light"/>
        </w:rPr>
        <w:t>chrX:85,116,185-85,302,566 (hg19)</w:t>
      </w:r>
    </w:p>
    <w:p w14:paraId="0CBA65C5" w14:textId="572C7C86" w:rsidR="005116FA" w:rsidRPr="000137B2" w:rsidRDefault="001C496C" w:rsidP="009B555C">
      <w:pPr>
        <w:pStyle w:val="Heading1"/>
        <w:tabs>
          <w:tab w:val="left" w:pos="333"/>
        </w:tabs>
      </w:pPr>
      <w:bookmarkStart w:id="161" w:name="_Toc84971495"/>
      <w:r w:rsidRPr="000137B2">
        <w:lastRenderedPageBreak/>
        <w:t xml:space="preserve">Primary CNV </w:t>
      </w:r>
      <w:fldSimple w:instr=" SEQ Primary_CNV \* ARABIC ">
        <w:r w:rsidR="00A360AB">
          <w:rPr>
            <w:noProof/>
          </w:rPr>
          <w:t>132</w:t>
        </w:r>
      </w:fldSimple>
      <w:r w:rsidRPr="000137B2">
        <w:t xml:space="preserve">: </w:t>
      </w:r>
      <w:r w:rsidRPr="002A0EDA">
        <w:t>Xq22</w:t>
      </w:r>
      <w:r w:rsidRPr="000137B2">
        <w:t xml:space="preserve"> (DL-ATS, </w:t>
      </w:r>
      <w:r w:rsidR="00E97663">
        <w:t>DL-MR</w:t>
      </w:r>
      <w:r w:rsidRPr="000137B2">
        <w:t>)</w:t>
      </w:r>
      <w:bookmarkEnd w:id="161"/>
    </w:p>
    <w:p w14:paraId="702030E9" w14:textId="360EEA57" w:rsidR="001C496C" w:rsidRPr="000137B2" w:rsidRDefault="001C49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i/>
          <w:iCs/>
        </w:rPr>
      </w:pPr>
      <w:r w:rsidRPr="000137B2">
        <w:rPr>
          <w:rFonts w:ascii="Calibri Light" w:hAnsi="Calibri Light" w:cs="Calibri Light"/>
          <w:i/>
          <w:iCs/>
        </w:rPr>
        <w:t>Figure 3 of Meloni 2002</w:t>
      </w:r>
      <w:r w:rsidR="00E6791B" w:rsidRPr="000137B2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xvbmk8L0F1dGhvcj48WWVhcj4yMDAyPC9ZZWFyPjxS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NZWxvbmk8L0F1dGhvcj48WWVhcj4yMDAyPC9ZZWFyPjxS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E6791B" w:rsidRPr="000137B2">
        <w:rPr>
          <w:rFonts w:ascii="Calibri Light" w:hAnsi="Calibri Light" w:cs="Calibri Light"/>
          <w:i/>
          <w:iCs/>
        </w:rPr>
      </w:r>
      <w:r w:rsidR="00E6791B" w:rsidRPr="000137B2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102]</w:t>
      </w:r>
      <w:r w:rsidR="00E6791B" w:rsidRPr="000137B2">
        <w:rPr>
          <w:rFonts w:ascii="Calibri Light" w:hAnsi="Calibri Light" w:cs="Calibri Light"/>
          <w:i/>
          <w:iCs/>
        </w:rPr>
        <w:fldChar w:fldCharType="end"/>
      </w:r>
      <w:r w:rsidRPr="000137B2">
        <w:rPr>
          <w:rFonts w:ascii="Calibri Light" w:hAnsi="Calibri Light" w:cs="Calibri Light"/>
          <w:i/>
          <w:iCs/>
        </w:rPr>
        <w:t>:</w:t>
      </w:r>
    </w:p>
    <w:p w14:paraId="1137EDB2" w14:textId="709ED31F" w:rsidR="001C496C" w:rsidRPr="000137B2" w:rsidRDefault="001C496C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noProof/>
        </w:rPr>
        <w:drawing>
          <wp:inline distT="0" distB="0" distL="0" distR="0" wp14:anchorId="074C5EA0" wp14:editId="66F7C816">
            <wp:extent cx="6848975" cy="2639291"/>
            <wp:effectExtent l="0" t="0" r="0" b="8890"/>
            <wp:docPr id="194" name="Picture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9008"/>
                    <a:stretch/>
                  </pic:blipFill>
                  <pic:spPr bwMode="auto">
                    <a:xfrm>
                      <a:off x="0" y="0"/>
                      <a:ext cx="6849745" cy="2639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3D0EC2" w14:textId="26FB73BB" w:rsidR="008621FA" w:rsidRPr="000137B2" w:rsidRDefault="008621F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 xml:space="preserve">DL-ATS (COL4A6 to COL4A5): </w:t>
      </w:r>
      <w:r w:rsidRPr="000137B2">
        <w:rPr>
          <w:rFonts w:ascii="Calibri Light" w:hAnsi="Calibri Light" w:cs="Calibri Light"/>
        </w:rPr>
        <w:t>chrX:107398837-107940775</w:t>
      </w:r>
      <w:r w:rsidR="005A694D" w:rsidRPr="000137B2">
        <w:rPr>
          <w:rFonts w:ascii="Calibri Light" w:hAnsi="Calibri Light" w:cs="Calibri Light"/>
        </w:rPr>
        <w:t xml:space="preserve"> (hg19)</w:t>
      </w:r>
    </w:p>
    <w:p w14:paraId="00BC1078" w14:textId="5857C7F2" w:rsidR="008621FA" w:rsidRPr="000137B2" w:rsidRDefault="008621FA" w:rsidP="009B555C">
      <w:pPr>
        <w:tabs>
          <w:tab w:val="left" w:pos="333"/>
        </w:tabs>
        <w:spacing w:after="0"/>
        <w:contextualSpacing/>
        <w:rPr>
          <w:rFonts w:ascii="Calibri Light" w:hAnsi="Calibri Light" w:cs="Calibri Light"/>
          <w:b/>
          <w:bCs/>
        </w:rPr>
      </w:pPr>
      <w:r w:rsidRPr="000137B2">
        <w:rPr>
          <w:rFonts w:ascii="Calibri Light" w:hAnsi="Calibri Light" w:cs="Calibri Light"/>
          <w:b/>
          <w:bCs/>
        </w:rPr>
        <w:t>DL-MR (COL4A</w:t>
      </w:r>
      <w:r w:rsidR="005A694D" w:rsidRPr="000137B2">
        <w:rPr>
          <w:rFonts w:ascii="Calibri Light" w:hAnsi="Calibri Light" w:cs="Calibri Light"/>
          <w:b/>
          <w:bCs/>
        </w:rPr>
        <w:t>5</w:t>
      </w:r>
      <w:r w:rsidRPr="000137B2">
        <w:rPr>
          <w:rFonts w:ascii="Calibri Light" w:hAnsi="Calibri Light" w:cs="Calibri Light"/>
          <w:b/>
          <w:bCs/>
        </w:rPr>
        <w:t xml:space="preserve"> to FACL/ASCL4):  </w:t>
      </w:r>
      <w:r w:rsidRPr="000137B2">
        <w:rPr>
          <w:rFonts w:ascii="Calibri Light" w:hAnsi="Calibri Light" w:cs="Calibri Light"/>
        </w:rPr>
        <w:t>chrX:</w:t>
      </w:r>
      <w:r w:rsidR="005A694D" w:rsidRPr="000137B2">
        <w:rPr>
          <w:rFonts w:ascii="Calibri Light" w:hAnsi="Calibri Light" w:cs="Calibri Light"/>
        </w:rPr>
        <w:t>107683074</w:t>
      </w:r>
      <w:r w:rsidRPr="000137B2">
        <w:rPr>
          <w:rFonts w:ascii="Calibri Light" w:hAnsi="Calibri Light" w:cs="Calibri Light"/>
        </w:rPr>
        <w:t>-108976621</w:t>
      </w:r>
      <w:r w:rsidR="005A694D" w:rsidRPr="000137B2">
        <w:rPr>
          <w:rFonts w:ascii="Calibri Light" w:hAnsi="Calibri Light" w:cs="Calibri Light"/>
        </w:rPr>
        <w:t xml:space="preserve"> (hg19)</w:t>
      </w:r>
    </w:p>
    <w:p w14:paraId="1816329E" w14:textId="0D6BEEFD" w:rsidR="001C496C" w:rsidRPr="000137B2" w:rsidRDefault="001C496C" w:rsidP="006163EF">
      <w:pPr>
        <w:pStyle w:val="ListParagraph"/>
        <w:numPr>
          <w:ilvl w:val="0"/>
          <w:numId w:val="24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COL4A6</w:t>
      </w:r>
      <w:r w:rsidRPr="000137B2">
        <w:rPr>
          <w:rFonts w:ascii="Calibri Light" w:hAnsi="Calibri Light" w:cs="Calibri Light"/>
        </w:rPr>
        <w:t>: chrX:107,398,837-107,682,704 (hg19)</w:t>
      </w:r>
    </w:p>
    <w:p w14:paraId="5C8BFFA3" w14:textId="5A3B4C2E" w:rsidR="001C496C" w:rsidRPr="000137B2" w:rsidRDefault="001C496C" w:rsidP="006163EF">
      <w:pPr>
        <w:pStyle w:val="ListParagraph"/>
        <w:numPr>
          <w:ilvl w:val="0"/>
          <w:numId w:val="24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COL4A5</w:t>
      </w:r>
      <w:r w:rsidRPr="000137B2">
        <w:rPr>
          <w:rFonts w:ascii="Calibri Light" w:hAnsi="Calibri Light" w:cs="Calibri Light"/>
        </w:rPr>
        <w:t>: chrX:107,683,074-107,940,775 (hg19)</w:t>
      </w:r>
    </w:p>
    <w:p w14:paraId="2FE67693" w14:textId="4FEDC21D" w:rsidR="001C496C" w:rsidRPr="000137B2" w:rsidRDefault="001C496C" w:rsidP="006163EF">
      <w:pPr>
        <w:pStyle w:val="ListParagraph"/>
        <w:numPr>
          <w:ilvl w:val="0"/>
          <w:numId w:val="24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0137B2">
        <w:rPr>
          <w:rFonts w:ascii="Calibri Light" w:hAnsi="Calibri Light" w:cs="Calibri Light"/>
          <w:b/>
          <w:bCs/>
        </w:rPr>
        <w:t>FACL (ACSL4)</w:t>
      </w:r>
      <w:r w:rsidRPr="000137B2">
        <w:rPr>
          <w:rFonts w:ascii="Calibri Light" w:hAnsi="Calibri Light" w:cs="Calibri Light"/>
        </w:rPr>
        <w:t xml:space="preserve"> = chrX:108,884,564-108,976,621 (hg19)</w:t>
      </w:r>
    </w:p>
    <w:p w14:paraId="03DFA978" w14:textId="3C1FBC6C" w:rsidR="005116FA" w:rsidRPr="000137B2" w:rsidRDefault="008621FA" w:rsidP="009B555C">
      <w:pPr>
        <w:pStyle w:val="Heading1"/>
        <w:tabs>
          <w:tab w:val="left" w:pos="333"/>
        </w:tabs>
      </w:pPr>
      <w:bookmarkStart w:id="162" w:name="_Toc84971496"/>
      <w:r w:rsidRPr="000137B2">
        <w:t xml:space="preserve">Primary CNV </w:t>
      </w:r>
      <w:fldSimple w:instr=" SEQ Primary_CNV \* ARABIC ">
        <w:r w:rsidR="00A360AB">
          <w:rPr>
            <w:noProof/>
          </w:rPr>
          <w:t>133</w:t>
        </w:r>
      </w:fldSimple>
      <w:r w:rsidRPr="000137B2">
        <w:t>: Xq25</w:t>
      </w:r>
      <w:bookmarkEnd w:id="162"/>
    </w:p>
    <w:p w14:paraId="00CFF27E" w14:textId="378A43C4" w:rsidR="008621FA" w:rsidRPr="000137B2" w:rsidRDefault="008621FA" w:rsidP="009B555C">
      <w:pPr>
        <w:tabs>
          <w:tab w:val="left" w:pos="333"/>
        </w:tabs>
        <w:spacing w:after="0"/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</w:rPr>
        <w:t>UCSC Genome Browser View of Reported CNVs:</w:t>
      </w:r>
    </w:p>
    <w:p w14:paraId="4E5688A0" w14:textId="5B4BC79E" w:rsidR="008621FA" w:rsidRPr="000137B2" w:rsidRDefault="008621FA" w:rsidP="009B555C">
      <w:pPr>
        <w:tabs>
          <w:tab w:val="left" w:pos="333"/>
        </w:tabs>
        <w:rPr>
          <w:rFonts w:ascii="Calibri Light" w:hAnsi="Calibri Light"/>
          <w:i/>
          <w:iCs/>
        </w:rPr>
      </w:pPr>
      <w:r w:rsidRPr="000137B2">
        <w:rPr>
          <w:rFonts w:ascii="Calibri Light" w:hAnsi="Calibri Light"/>
          <w:i/>
          <w:iCs/>
          <w:noProof/>
        </w:rPr>
        <w:drawing>
          <wp:inline distT="0" distB="0" distL="0" distR="0" wp14:anchorId="21A21EFC" wp14:editId="318B0B61">
            <wp:extent cx="5791200" cy="3969117"/>
            <wp:effectExtent l="0" t="0" r="0" b="0"/>
            <wp:docPr id="284" name="Picture 2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6"/>
                    <a:stretch>
                      <a:fillRect/>
                    </a:stretch>
                  </pic:blipFill>
                  <pic:spPr>
                    <a:xfrm>
                      <a:off x="0" y="0"/>
                      <a:ext cx="5803596" cy="39776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62FB56" w14:textId="19DB4F64" w:rsidR="00E6791B" w:rsidRDefault="008621FA" w:rsidP="009B555C">
      <w:pPr>
        <w:tabs>
          <w:tab w:val="left" w:pos="333"/>
        </w:tabs>
        <w:spacing w:after="0"/>
        <w:rPr>
          <w:rFonts w:ascii="Calibri Light" w:eastAsia="Times New Roman" w:hAnsi="Calibri Light" w:cstheme="minorHAnsi"/>
        </w:rPr>
      </w:pPr>
      <w:r w:rsidRPr="000137B2">
        <w:rPr>
          <w:rFonts w:ascii="Calibri Light" w:hAnsi="Calibri Light"/>
          <w:b/>
          <w:bCs/>
        </w:rPr>
        <w:t xml:space="preserve">Whole Region = Turchi = </w:t>
      </w:r>
      <w:r w:rsidRPr="000137B2">
        <w:rPr>
          <w:rFonts w:ascii="Calibri Light" w:eastAsia="Times New Roman" w:hAnsi="Calibri Light" w:cstheme="minorHAnsi"/>
        </w:rPr>
        <w:t>chrX:122673975-123546561 (hg19)</w:t>
      </w:r>
    </w:p>
    <w:p w14:paraId="0D8173E4" w14:textId="08459B0C" w:rsidR="007B696F" w:rsidRDefault="007B696F" w:rsidP="009B555C">
      <w:pPr>
        <w:tabs>
          <w:tab w:val="left" w:pos="333"/>
        </w:tabs>
        <w:spacing w:after="0"/>
        <w:rPr>
          <w:rFonts w:ascii="Calibri Light" w:eastAsia="Times New Roman" w:hAnsi="Calibri Light" w:cstheme="minorHAnsi"/>
        </w:rPr>
      </w:pPr>
    </w:p>
    <w:p w14:paraId="3C7A2612" w14:textId="7BCE84AD" w:rsidR="00B727D7" w:rsidRDefault="00B727D7" w:rsidP="00B727D7">
      <w:pPr>
        <w:pStyle w:val="Heading1"/>
        <w:tabs>
          <w:tab w:val="left" w:pos="333"/>
        </w:tabs>
        <w:spacing w:before="0"/>
      </w:pPr>
      <w:bookmarkStart w:id="163" w:name="_Toc84971497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134</w:t>
        </w:r>
      </w:fldSimple>
      <w:r>
        <w:t>: Xq26.3 (XLAG)</w:t>
      </w:r>
      <w:bookmarkEnd w:id="163"/>
    </w:p>
    <w:p w14:paraId="050A61C6" w14:textId="5D2DE162" w:rsidR="00C343A9" w:rsidRDefault="00C343A9" w:rsidP="00CE1030">
      <w:pPr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 xml:space="preserve">Figure 2 of </w:t>
      </w:r>
      <w:r w:rsidRPr="00C343A9">
        <w:rPr>
          <w:rFonts w:ascii="Calibri Light" w:hAnsi="Calibri Light" w:cs="Calibri Light"/>
          <w:i/>
          <w:iCs/>
        </w:rPr>
        <w:t>Trivellin</w:t>
      </w:r>
      <w:r>
        <w:rPr>
          <w:rFonts w:ascii="Calibri Light" w:hAnsi="Calibri Light" w:cs="Calibri Light"/>
          <w:i/>
          <w:iCs/>
        </w:rPr>
        <w:t xml:space="preserve"> 2014</w: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Ucml2ZWxsaW48L0F1dGhvcj48WWVhcj4yMDE0PC9ZZWFy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yMzYz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 </w:instrText>
      </w:r>
      <w:r w:rsidR="00FB2DDC">
        <w:rPr>
          <w:rFonts w:ascii="Calibri Light" w:hAnsi="Calibri Light" w:cs="Calibri Light"/>
          <w:i/>
          <w:iCs/>
        </w:rPr>
        <w:fldChar w:fldCharType="begin">
          <w:fldData xml:space="preserve">PEVuZE5vdGU+PENpdGU+PEF1dGhvcj5Ucml2ZWxsaW48L0F1dGhvcj48WWVhcj4yMDE0PC9ZZWFy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yMzYz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</w:fldData>
        </w:fldChar>
      </w:r>
      <w:r w:rsidR="00FB2DDC">
        <w:rPr>
          <w:rFonts w:ascii="Calibri Light" w:hAnsi="Calibri Light" w:cs="Calibri Light"/>
          <w:i/>
          <w:iCs/>
        </w:rPr>
        <w:instrText xml:space="preserve"> ADDIN EN.CITE.DATA </w:instrText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end"/>
      </w:r>
      <w:r w:rsidR="00FB2DDC">
        <w:rPr>
          <w:rFonts w:ascii="Calibri Light" w:hAnsi="Calibri Light" w:cs="Calibri Light"/>
          <w:i/>
          <w:iCs/>
        </w:rPr>
      </w:r>
      <w:r w:rsidR="00FB2DDC">
        <w:rPr>
          <w:rFonts w:ascii="Calibri Light" w:hAnsi="Calibri Light" w:cs="Calibri Light"/>
          <w:i/>
          <w:iCs/>
        </w:rPr>
        <w:fldChar w:fldCharType="separate"/>
      </w:r>
      <w:r w:rsidR="00FB2DDC">
        <w:rPr>
          <w:rFonts w:ascii="Calibri Light" w:hAnsi="Calibri Light" w:cs="Calibri Light"/>
          <w:i/>
          <w:iCs/>
          <w:noProof/>
        </w:rPr>
        <w:t>[103]</w:t>
      </w:r>
      <w:r w:rsidR="00FB2DDC">
        <w:rPr>
          <w:rFonts w:ascii="Calibri Light" w:hAnsi="Calibri Light" w:cs="Calibri Light"/>
          <w:i/>
          <w:iCs/>
        </w:rPr>
        <w:fldChar w:fldCharType="end"/>
      </w:r>
      <w:r>
        <w:rPr>
          <w:rFonts w:ascii="Calibri Light" w:hAnsi="Calibri Light" w:cs="Calibri Light"/>
          <w:i/>
          <w:iCs/>
        </w:rPr>
        <w:t>:</w:t>
      </w:r>
    </w:p>
    <w:p w14:paraId="450FA48A" w14:textId="508636CA" w:rsidR="00C343A9" w:rsidRDefault="00C343A9" w:rsidP="00CE1030">
      <w:pPr>
        <w:spacing w:after="0"/>
        <w:rPr>
          <w:rFonts w:ascii="Calibri Light" w:hAnsi="Calibri Light" w:cs="Calibri Light"/>
          <w:i/>
          <w:iCs/>
        </w:rPr>
      </w:pPr>
      <w:r w:rsidRPr="00C343A9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7F0CE88" wp14:editId="77879E78">
            <wp:extent cx="4196219" cy="2978150"/>
            <wp:effectExtent l="0" t="0" r="0" b="0"/>
            <wp:docPr id="73" name="Picture 73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Picture 73" descr="Chart, bar chart&#10;&#10;Description automatically generated"/>
                    <pic:cNvPicPr/>
                  </pic:nvPicPr>
                  <pic:blipFill>
                    <a:blip r:embed="rId1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03238" cy="29831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B6684" w14:textId="28D7623F" w:rsidR="00B727D7" w:rsidRDefault="00B727D7" w:rsidP="00CE1030">
      <w:pPr>
        <w:spacing w:after="0"/>
        <w:rPr>
          <w:rFonts w:ascii="Calibri Light" w:hAnsi="Calibri Light" w:cs="Calibri Light"/>
          <w:i/>
          <w:iCs/>
        </w:rPr>
      </w:pPr>
      <w:r w:rsidRPr="00B727D7">
        <w:rPr>
          <w:rFonts w:ascii="Calibri Light" w:hAnsi="Calibri Light" w:cs="Calibri Light"/>
          <w:i/>
          <w:iCs/>
        </w:rPr>
        <w:t>UCSC Genome Browser View of Reported CNVs:</w:t>
      </w:r>
    </w:p>
    <w:p w14:paraId="6AA7D5BA" w14:textId="2838239A" w:rsidR="005206F2" w:rsidRDefault="005206F2" w:rsidP="005206F2">
      <w:pPr>
        <w:spacing w:after="0"/>
        <w:rPr>
          <w:rFonts w:ascii="Calibri Light" w:hAnsi="Calibri Light" w:cs="Calibri Light"/>
        </w:rPr>
      </w:pPr>
      <w:r w:rsidRPr="005206F2">
        <w:rPr>
          <w:rFonts w:ascii="Calibri Light" w:hAnsi="Calibri Light" w:cs="Calibri Light"/>
          <w:noProof/>
        </w:rPr>
        <w:drawing>
          <wp:inline distT="0" distB="0" distL="0" distR="0" wp14:anchorId="7DD6B167" wp14:editId="4745BF71">
            <wp:extent cx="6858000" cy="2617470"/>
            <wp:effectExtent l="0" t="0" r="0" b="0"/>
            <wp:docPr id="58" name="Picture 58" descr="Graphical user interface,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 58" descr="Graphical user interface, timeline&#10;&#10;Description automatically generated"/>
                    <pic:cNvPicPr/>
                  </pic:nvPicPr>
                  <pic:blipFill>
                    <a:blip r:embed="rId1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617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5210B" w14:textId="5BA0292A" w:rsidR="00500BF2" w:rsidRDefault="00500BF2" w:rsidP="005206F2">
      <w:pPr>
        <w:spacing w:after="0"/>
        <w:rPr>
          <w:rFonts w:ascii="Calibri Light" w:hAnsi="Calibri Light" w:cs="Calibri Light"/>
        </w:rPr>
      </w:pPr>
      <w:r w:rsidRPr="005206F2">
        <w:rPr>
          <w:rFonts w:ascii="Calibri Light" w:hAnsi="Calibri Light" w:cs="Calibri Light"/>
          <w:b/>
          <w:bCs/>
        </w:rPr>
        <w:t>Whole Region</w:t>
      </w:r>
      <w:r w:rsidR="005206F2" w:rsidRPr="005206F2">
        <w:rPr>
          <w:rFonts w:ascii="Calibri Light" w:hAnsi="Calibri Light" w:cs="Calibri Light"/>
          <w:b/>
          <w:bCs/>
        </w:rPr>
        <w:t>:</w:t>
      </w:r>
      <w:r w:rsidR="005206F2">
        <w:rPr>
          <w:rFonts w:ascii="Calibri Light" w:hAnsi="Calibri Light" w:cs="Calibri Light"/>
        </w:rPr>
        <w:t xml:space="preserve"> </w:t>
      </w:r>
      <w:r>
        <w:rPr>
          <w:rFonts w:ascii="Calibri Light" w:hAnsi="Calibri Light" w:cs="Calibri Light"/>
        </w:rPr>
        <w:t>chrX:</w:t>
      </w:r>
      <w:r w:rsidR="005206F2" w:rsidRPr="005206F2">
        <w:rPr>
          <w:rFonts w:ascii="Calibri Light" w:hAnsi="Calibri Light" w:cs="Calibri Light"/>
        </w:rPr>
        <w:t>135627637-136118269</w:t>
      </w:r>
      <w:r w:rsidR="005206F2">
        <w:rPr>
          <w:rFonts w:ascii="Calibri Light" w:hAnsi="Calibri Light" w:cs="Calibri Light"/>
        </w:rPr>
        <w:t xml:space="preserve"> (hg19)</w:t>
      </w:r>
    </w:p>
    <w:p w14:paraId="3363EB63" w14:textId="27FE9374" w:rsidR="005206F2" w:rsidRDefault="005206F2" w:rsidP="006163EF">
      <w:pPr>
        <w:pStyle w:val="ListParagraph"/>
        <w:numPr>
          <w:ilvl w:val="0"/>
          <w:numId w:val="37"/>
        </w:numPr>
        <w:spacing w:after="0"/>
        <w:rPr>
          <w:rFonts w:ascii="Calibri Light" w:hAnsi="Calibri Light" w:cs="Calibri Light"/>
        </w:rPr>
      </w:pPr>
      <w:r w:rsidRPr="005206F2">
        <w:rPr>
          <w:rFonts w:ascii="Calibri Light" w:hAnsi="Calibri Light" w:cs="Calibri Light"/>
          <w:b/>
          <w:bCs/>
        </w:rPr>
        <w:t>SRO1 (</w:t>
      </w:r>
      <w:bookmarkStart w:id="164" w:name="_Hlk83499795"/>
      <w:r w:rsidRPr="005206F2">
        <w:rPr>
          <w:rFonts w:ascii="Calibri Light" w:hAnsi="Calibri Light" w:cs="Calibri Light"/>
          <w:b/>
          <w:bCs/>
        </w:rPr>
        <w:t>Trivellin</w:t>
      </w:r>
      <w:bookmarkEnd w:id="164"/>
      <w:r w:rsidRPr="005206F2">
        <w:rPr>
          <w:rFonts w:ascii="Calibri Light" w:hAnsi="Calibri Light" w:cs="Calibri Light"/>
          <w:b/>
          <w:bCs/>
        </w:rPr>
        <w:t>_2014):</w:t>
      </w:r>
      <w:r>
        <w:rPr>
          <w:rFonts w:ascii="Calibri Light" w:hAnsi="Calibri Light" w:cs="Calibri Light"/>
        </w:rPr>
        <w:t xml:space="preserve"> </w:t>
      </w:r>
      <w:r w:rsidRPr="005206F2">
        <w:rPr>
          <w:rFonts w:ascii="Calibri Light" w:hAnsi="Calibri Light" w:cs="Calibri Light"/>
        </w:rPr>
        <w:t>chrX:135627637-135986830</w:t>
      </w:r>
      <w:r>
        <w:rPr>
          <w:rFonts w:ascii="Calibri Light" w:hAnsi="Calibri Light" w:cs="Calibri Light"/>
        </w:rPr>
        <w:t xml:space="preserve"> (hg19)</w:t>
      </w:r>
    </w:p>
    <w:p w14:paraId="50EAA570" w14:textId="21E197A8" w:rsidR="005206F2" w:rsidRPr="005206F2" w:rsidRDefault="005206F2" w:rsidP="006163EF">
      <w:pPr>
        <w:pStyle w:val="ListParagraph"/>
        <w:numPr>
          <w:ilvl w:val="0"/>
          <w:numId w:val="37"/>
        </w:numPr>
        <w:spacing w:after="0"/>
        <w:rPr>
          <w:rFonts w:ascii="Calibri Light" w:hAnsi="Calibri Light" w:cs="Calibri Light"/>
        </w:rPr>
      </w:pPr>
      <w:r w:rsidRPr="005206F2">
        <w:rPr>
          <w:rFonts w:ascii="Calibri Light" w:hAnsi="Calibri Light" w:cs="Calibri Light"/>
          <w:b/>
          <w:bCs/>
        </w:rPr>
        <w:t>SRO2 (Trivellin_2014):</w:t>
      </w:r>
      <w:r>
        <w:rPr>
          <w:rFonts w:ascii="Calibri Light" w:hAnsi="Calibri Light" w:cs="Calibri Light"/>
        </w:rPr>
        <w:t xml:space="preserve"> </w:t>
      </w:r>
      <w:r w:rsidRPr="005206F2">
        <w:rPr>
          <w:rFonts w:ascii="Calibri Light" w:hAnsi="Calibri Light" w:cs="Calibri Light"/>
        </w:rPr>
        <w:t>chrX:136045310-136118269</w:t>
      </w:r>
      <w:r>
        <w:rPr>
          <w:rFonts w:ascii="Calibri Light" w:hAnsi="Calibri Light" w:cs="Calibri Light"/>
        </w:rPr>
        <w:t xml:space="preserve"> (hg19)</w:t>
      </w:r>
    </w:p>
    <w:p w14:paraId="35EA59FA" w14:textId="77777777" w:rsidR="00CE1030" w:rsidRPr="00B727D7" w:rsidRDefault="00CE1030" w:rsidP="005206F2">
      <w:pPr>
        <w:spacing w:after="0"/>
        <w:rPr>
          <w:rFonts w:ascii="Calibri Light" w:hAnsi="Calibri Light" w:cs="Calibri Light"/>
        </w:rPr>
      </w:pPr>
    </w:p>
    <w:p w14:paraId="4A44D9DF" w14:textId="77777777" w:rsidR="006400C5" w:rsidRDefault="006400C5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>
        <w:br w:type="page"/>
      </w:r>
    </w:p>
    <w:p w14:paraId="351346E6" w14:textId="0D11D6ED" w:rsidR="00B727D7" w:rsidRDefault="00B727D7" w:rsidP="00B727D7">
      <w:pPr>
        <w:pStyle w:val="Heading1"/>
        <w:tabs>
          <w:tab w:val="left" w:pos="333"/>
        </w:tabs>
        <w:spacing w:before="0"/>
      </w:pPr>
      <w:bookmarkStart w:id="165" w:name="_Toc84971498"/>
      <w:r>
        <w:lastRenderedPageBreak/>
        <w:t xml:space="preserve">Primary CNV </w:t>
      </w:r>
      <w:fldSimple w:instr=" SEQ Primary_CNV \* ARABIC ">
        <w:r w:rsidR="00A360AB">
          <w:rPr>
            <w:noProof/>
          </w:rPr>
          <w:t>135</w:t>
        </w:r>
      </w:fldSimple>
      <w:r>
        <w:t>: Xq27.1</w:t>
      </w:r>
      <w:bookmarkEnd w:id="165"/>
    </w:p>
    <w:p w14:paraId="3F99EE65" w14:textId="63FDFB9C" w:rsidR="005206F2" w:rsidRDefault="005206F2" w:rsidP="00976187">
      <w:pPr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</w:rPr>
        <w:t>UCSC Genome Browser View of Reported CNVs:</w:t>
      </w:r>
    </w:p>
    <w:p w14:paraId="21AA805E" w14:textId="48B4330D" w:rsidR="00976187" w:rsidRDefault="00976187" w:rsidP="00976187">
      <w:pPr>
        <w:spacing w:after="0"/>
        <w:rPr>
          <w:rFonts w:ascii="Calibri Light" w:hAnsi="Calibri Light" w:cs="Calibri Light"/>
          <w:i/>
          <w:iCs/>
        </w:rPr>
      </w:pPr>
      <w:r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499999D8" wp14:editId="027474DF">
            <wp:extent cx="6121110" cy="4211877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3466" cy="42134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1761BA" w14:textId="58BF1D74" w:rsidR="00976187" w:rsidRPr="00D46FC1" w:rsidRDefault="00976187" w:rsidP="00976187">
      <w:pPr>
        <w:spacing w:after="0"/>
        <w:rPr>
          <w:rFonts w:ascii="Calibri Light" w:hAnsi="Calibri Light" w:cs="Calibri Light"/>
          <w:i/>
          <w:iCs/>
        </w:rPr>
      </w:pPr>
      <w:r w:rsidRPr="00D46FC1">
        <w:rPr>
          <w:rFonts w:ascii="Calibri Light" w:hAnsi="Calibri Light" w:cs="Calibri Light"/>
          <w:i/>
          <w:iCs/>
        </w:rPr>
        <w:t xml:space="preserve">NOTE: SOX3 duplications have been associated with 46XX sex reversal (OMIM </w:t>
      </w:r>
      <w:r w:rsidR="00902B0F" w:rsidRPr="00D46FC1">
        <w:rPr>
          <w:rFonts w:ascii="Calibri Light" w:hAnsi="Calibri Light" w:cs="Calibri Light"/>
          <w:i/>
          <w:iCs/>
        </w:rPr>
        <w:t>300833</w:t>
      </w:r>
      <w:r w:rsidRPr="00D46FC1">
        <w:rPr>
          <w:rFonts w:ascii="Calibri Light" w:hAnsi="Calibri Light" w:cs="Calibri Light"/>
          <w:i/>
          <w:iCs/>
        </w:rPr>
        <w:t xml:space="preserve">) and X-linked panhypopituitarism </w:t>
      </w:r>
      <w:r w:rsidR="00902B0F" w:rsidRPr="00D46FC1">
        <w:rPr>
          <w:rFonts w:ascii="Calibri Light" w:hAnsi="Calibri Light" w:cs="Calibri Light"/>
          <w:i/>
          <w:iCs/>
        </w:rPr>
        <w:t>with (OMIM 300123) and without ID (</w:t>
      </w:r>
      <w:r w:rsidRPr="00D46FC1">
        <w:rPr>
          <w:rFonts w:ascii="Calibri Light" w:hAnsi="Calibri Light" w:cs="Calibri Light"/>
          <w:i/>
          <w:iCs/>
        </w:rPr>
        <w:t xml:space="preserve">OMIM </w:t>
      </w:r>
      <w:r w:rsidR="00902B0F" w:rsidRPr="00D46FC1">
        <w:rPr>
          <w:rFonts w:ascii="Calibri Light" w:hAnsi="Calibri Light" w:cs="Calibri Light"/>
          <w:i/>
          <w:iCs/>
        </w:rPr>
        <w:t>312000).</w:t>
      </w:r>
    </w:p>
    <w:p w14:paraId="29C85522" w14:textId="0576BB84" w:rsidR="00902B0F" w:rsidRDefault="00902B0F" w:rsidP="00976187">
      <w:pPr>
        <w:spacing w:after="0"/>
        <w:rPr>
          <w:rFonts w:ascii="Calibri Light" w:hAnsi="Calibri Light" w:cs="Calibri Light"/>
        </w:rPr>
      </w:pPr>
    </w:p>
    <w:p w14:paraId="37047957" w14:textId="05E6E494" w:rsidR="00902B0F" w:rsidRDefault="00902B0F" w:rsidP="00976187">
      <w:pPr>
        <w:spacing w:after="0"/>
        <w:rPr>
          <w:rFonts w:ascii="Calibri Light" w:hAnsi="Calibri Light" w:cs="Calibri Light"/>
        </w:rPr>
      </w:pPr>
      <w:r w:rsidRPr="0046334C">
        <w:rPr>
          <w:rFonts w:ascii="Calibri Light" w:hAnsi="Calibri Light" w:cs="Calibri Light"/>
          <w:b/>
          <w:bCs/>
        </w:rPr>
        <w:t xml:space="preserve">46XX SR = </w:t>
      </w:r>
      <w:r w:rsidR="0046334C" w:rsidRPr="0046334C">
        <w:rPr>
          <w:rFonts w:ascii="Calibri Light" w:hAnsi="Calibri Light" w:cs="Calibri Light"/>
          <w:b/>
          <w:bCs/>
        </w:rPr>
        <w:t>Tasic</w:t>
      </w:r>
      <w:r w:rsidRPr="0046334C">
        <w:rPr>
          <w:rFonts w:ascii="Calibri Light" w:hAnsi="Calibri Light" w:cs="Calibri Light"/>
          <w:b/>
          <w:bCs/>
        </w:rPr>
        <w:t>:</w:t>
      </w:r>
      <w:r>
        <w:rPr>
          <w:rFonts w:ascii="Calibri Light" w:hAnsi="Calibri Light" w:cs="Calibri Light"/>
        </w:rPr>
        <w:t xml:space="preserve"> </w:t>
      </w:r>
      <w:r w:rsidR="0046334C" w:rsidRPr="0046334C">
        <w:rPr>
          <w:rFonts w:ascii="Calibri Light" w:hAnsi="Calibri Light" w:cs="Calibri Light"/>
        </w:rPr>
        <w:t>chrX:139532854-140080654</w:t>
      </w:r>
      <w:r w:rsidR="0046334C">
        <w:rPr>
          <w:rFonts w:ascii="Calibri Light" w:hAnsi="Calibri Light" w:cs="Calibri Light"/>
        </w:rPr>
        <w:t xml:space="preserve"> (hg19)</w:t>
      </w:r>
    </w:p>
    <w:p w14:paraId="1E62B59B" w14:textId="08958E80" w:rsidR="0046334C" w:rsidRPr="00976187" w:rsidRDefault="0046334C" w:rsidP="00976187">
      <w:pPr>
        <w:spacing w:after="0"/>
        <w:rPr>
          <w:rFonts w:ascii="Calibri Light" w:hAnsi="Calibri Light" w:cs="Calibri Light"/>
        </w:rPr>
      </w:pPr>
      <w:r w:rsidRPr="0046334C">
        <w:rPr>
          <w:rFonts w:ascii="Calibri Light" w:hAnsi="Calibri Light" w:cs="Calibri Light"/>
          <w:b/>
          <w:bCs/>
        </w:rPr>
        <w:t>X-linked = Rosolowsky_2020:</w:t>
      </w:r>
      <w:r>
        <w:rPr>
          <w:rFonts w:ascii="Calibri Light" w:hAnsi="Calibri Light" w:cs="Calibri Light"/>
        </w:rPr>
        <w:t xml:space="preserve"> </w:t>
      </w:r>
      <w:r w:rsidRPr="0046334C">
        <w:rPr>
          <w:rFonts w:ascii="Calibri Light" w:hAnsi="Calibri Light" w:cs="Calibri Light"/>
        </w:rPr>
        <w:t>chrX:139178566-139675085</w:t>
      </w:r>
      <w:r>
        <w:rPr>
          <w:rFonts w:ascii="Calibri Light" w:hAnsi="Calibri Light" w:cs="Calibri Light"/>
        </w:rPr>
        <w:t xml:space="preserve"> (hg19)</w:t>
      </w:r>
    </w:p>
    <w:p w14:paraId="3F93AE89" w14:textId="1C119920" w:rsidR="00B727D7" w:rsidRPr="001C2CF8" w:rsidRDefault="00B727D7" w:rsidP="00094EAF">
      <w:pPr>
        <w:pStyle w:val="Heading1"/>
        <w:tabs>
          <w:tab w:val="left" w:pos="333"/>
        </w:tabs>
        <w:rPr>
          <w:rFonts w:ascii="Calibri Light" w:hAnsi="Calibri Light" w:cs="Calibri Light"/>
        </w:rPr>
      </w:pPr>
      <w:bookmarkStart w:id="166" w:name="_Toc84971499"/>
      <w:r>
        <w:t xml:space="preserve">Primary CNV </w:t>
      </w:r>
      <w:fldSimple w:instr=" SEQ Primary_CNV \* ARABIC ">
        <w:r w:rsidR="00A360AB">
          <w:rPr>
            <w:noProof/>
          </w:rPr>
          <w:t>136</w:t>
        </w:r>
      </w:fldSimple>
      <w:r>
        <w:t>: Xq27.3-q28</w:t>
      </w:r>
      <w:bookmarkEnd w:id="166"/>
    </w:p>
    <w:p w14:paraId="1F9B9477" w14:textId="77777777" w:rsidR="00B727D7" w:rsidRPr="001C2CF8" w:rsidRDefault="00B727D7" w:rsidP="005206F2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1C2CF8">
        <w:rPr>
          <w:rFonts w:ascii="Calibri Light" w:hAnsi="Calibri Light" w:cs="Calibri Light"/>
          <w:i/>
          <w:iCs/>
        </w:rPr>
        <w:t>UCSC Genome Browser View of Reported CNVs:</w:t>
      </w:r>
    </w:p>
    <w:p w14:paraId="2E9B52C7" w14:textId="77777777" w:rsidR="00B727D7" w:rsidRPr="001C2CF8" w:rsidRDefault="00B727D7" w:rsidP="005206F2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1C2CF8">
        <w:rPr>
          <w:rFonts w:ascii="Calibri Light" w:hAnsi="Calibri Light" w:cs="Calibri Light"/>
          <w:i/>
          <w:iCs/>
          <w:noProof/>
        </w:rPr>
        <w:drawing>
          <wp:inline distT="0" distB="0" distL="0" distR="0" wp14:anchorId="28232377" wp14:editId="67145369">
            <wp:extent cx="6858000" cy="2259965"/>
            <wp:effectExtent l="0" t="0" r="0" b="6985"/>
            <wp:docPr id="279" name="Picture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259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362F4" w14:textId="77777777" w:rsidR="00B727D7" w:rsidRPr="001C2CF8" w:rsidRDefault="00B727D7" w:rsidP="005206F2">
      <w:pPr>
        <w:tabs>
          <w:tab w:val="left" w:pos="333"/>
        </w:tabs>
        <w:spacing w:after="0"/>
        <w:rPr>
          <w:rFonts w:ascii="Calibri Light" w:eastAsia="Times New Roman" w:hAnsi="Calibri Light" w:cs="Calibri Light"/>
        </w:rPr>
      </w:pPr>
      <w:r w:rsidRPr="001C2CF8">
        <w:rPr>
          <w:rFonts w:ascii="Calibri Light" w:eastAsia="Times New Roman" w:hAnsi="Calibri Light" w:cs="Calibri Light"/>
          <w:b/>
          <w:bCs/>
        </w:rPr>
        <w:t xml:space="preserve">Whole Region (Nagamani P1): </w:t>
      </w:r>
      <w:r w:rsidRPr="001C2CF8">
        <w:rPr>
          <w:rFonts w:ascii="Calibri Light" w:eastAsia="Times New Roman" w:hAnsi="Calibri Light" w:cs="Calibri Light"/>
        </w:rPr>
        <w:t>chrX:146789031-147152262 (hg19)</w:t>
      </w:r>
    </w:p>
    <w:p w14:paraId="5377838F" w14:textId="00B8818E" w:rsidR="00B727D7" w:rsidRPr="006400C5" w:rsidRDefault="00B727D7" w:rsidP="00B727D7">
      <w:pPr>
        <w:tabs>
          <w:tab w:val="left" w:pos="333"/>
        </w:tabs>
        <w:spacing w:after="0"/>
        <w:rPr>
          <w:rFonts w:ascii="Calibri Light" w:eastAsia="Times New Roman" w:hAnsi="Calibri Light" w:cs="Calibri Light"/>
          <w:b/>
          <w:bCs/>
        </w:rPr>
      </w:pPr>
      <w:r w:rsidRPr="001C2CF8">
        <w:rPr>
          <w:rFonts w:ascii="Calibri Light" w:eastAsia="Times New Roman" w:hAnsi="Calibri Light" w:cs="Calibri Light"/>
          <w:b/>
          <w:bCs/>
        </w:rPr>
        <w:t>FMR1 Coordinates:</w:t>
      </w:r>
      <w:r w:rsidRPr="001C2CF8">
        <w:rPr>
          <w:rFonts w:ascii="Calibri Light" w:eastAsia="Times New Roman" w:hAnsi="Calibri Light" w:cs="Calibri Light"/>
        </w:rPr>
        <w:t xml:space="preserve"> chrX:146993469-147032647 (hg19)</w:t>
      </w:r>
    </w:p>
    <w:p w14:paraId="2AFEE65C" w14:textId="77777777" w:rsidR="00B727D7" w:rsidRPr="000137B2" w:rsidRDefault="00B727D7" w:rsidP="00B727D7">
      <w:pPr>
        <w:tabs>
          <w:tab w:val="left" w:pos="333"/>
        </w:tabs>
        <w:spacing w:after="0"/>
        <w:rPr>
          <w:rFonts w:ascii="Calibri Light" w:eastAsia="Times New Roman" w:hAnsi="Calibri Light" w:cstheme="minorHAnsi"/>
        </w:rPr>
      </w:pPr>
    </w:p>
    <w:p w14:paraId="4963C58C" w14:textId="7C36FD38" w:rsidR="00FD56C8" w:rsidRPr="000137B2" w:rsidRDefault="00FD56C8" w:rsidP="00FD56C8">
      <w:pPr>
        <w:pStyle w:val="Heading1"/>
        <w:tabs>
          <w:tab w:val="left" w:pos="333"/>
        </w:tabs>
        <w:spacing w:before="0"/>
      </w:pPr>
      <w:bookmarkStart w:id="167" w:name="_Toc84971500"/>
      <w:r w:rsidRPr="000137B2">
        <w:lastRenderedPageBreak/>
        <w:t xml:space="preserve">Primary CNV </w:t>
      </w:r>
      <w:r w:rsidR="000553A5">
        <w:fldChar w:fldCharType="begin"/>
      </w:r>
      <w:r w:rsidR="000553A5">
        <w:instrText xml:space="preserve"> SEQ Primary_CNV \* ARABIC </w:instrText>
      </w:r>
      <w:r w:rsidR="000553A5">
        <w:fldChar w:fldCharType="separate"/>
      </w:r>
      <w:r w:rsidR="00A360AB">
        <w:rPr>
          <w:noProof/>
        </w:rPr>
        <w:t>137</w:t>
      </w:r>
      <w:r w:rsidR="000553A5">
        <w:rPr>
          <w:noProof/>
        </w:rPr>
        <w:fldChar w:fldCharType="end"/>
      </w:r>
      <w:r w:rsidRPr="000137B2">
        <w:t xml:space="preserve">: </w:t>
      </w:r>
      <w:r w:rsidRPr="002A0EDA">
        <w:t>Xq28</w:t>
      </w:r>
      <w:r w:rsidRPr="000137B2">
        <w:t xml:space="preserve"> (</w:t>
      </w:r>
      <w:r>
        <w:t>MECP2</w:t>
      </w:r>
      <w:r w:rsidRPr="000137B2">
        <w:t>)</w:t>
      </w:r>
      <w:bookmarkEnd w:id="167"/>
    </w:p>
    <w:p w14:paraId="139E55D1" w14:textId="2E7B22F9" w:rsidR="00FD56C8" w:rsidRPr="000137B2" w:rsidRDefault="00FD56C8" w:rsidP="00FD56C8">
      <w:pPr>
        <w:pStyle w:val="Heading1"/>
        <w:tabs>
          <w:tab w:val="left" w:pos="333"/>
        </w:tabs>
        <w:spacing w:before="0"/>
      </w:pPr>
      <w:bookmarkStart w:id="168" w:name="_Toc84971501"/>
      <w:r w:rsidRPr="000137B2">
        <w:t xml:space="preserve">Primary CNV </w:t>
      </w:r>
      <w:r w:rsidR="000553A5">
        <w:fldChar w:fldCharType="begin"/>
      </w:r>
      <w:r w:rsidR="000553A5">
        <w:instrText xml:space="preserve"> SEQ Primary_CNV \* ARABIC </w:instrText>
      </w:r>
      <w:r w:rsidR="000553A5">
        <w:fldChar w:fldCharType="separate"/>
      </w:r>
      <w:r w:rsidR="00A360AB">
        <w:rPr>
          <w:noProof/>
        </w:rPr>
        <w:t>138</w:t>
      </w:r>
      <w:r w:rsidR="000553A5">
        <w:rPr>
          <w:noProof/>
        </w:rPr>
        <w:fldChar w:fldCharType="end"/>
      </w:r>
      <w:r w:rsidRPr="000137B2">
        <w:t xml:space="preserve">: </w:t>
      </w:r>
      <w:r w:rsidRPr="002A0EDA">
        <w:t>Xq28</w:t>
      </w:r>
      <w:r w:rsidRPr="000137B2">
        <w:t xml:space="preserve"> (</w:t>
      </w:r>
      <w:r>
        <w:t>GD1</w:t>
      </w:r>
      <w:r w:rsidRPr="000137B2">
        <w:t>)</w:t>
      </w:r>
      <w:bookmarkEnd w:id="168"/>
    </w:p>
    <w:p w14:paraId="0FD80FFF" w14:textId="59C758D9" w:rsidR="00B727D7" w:rsidRPr="000137B2" w:rsidRDefault="00B727D7" w:rsidP="00FD56C8">
      <w:pPr>
        <w:pStyle w:val="Heading1"/>
        <w:tabs>
          <w:tab w:val="left" w:pos="333"/>
        </w:tabs>
        <w:spacing w:before="0"/>
      </w:pPr>
      <w:bookmarkStart w:id="169" w:name="_Toc84971502"/>
      <w:r w:rsidRPr="000137B2">
        <w:t xml:space="preserve">Primary CNV </w:t>
      </w:r>
      <w:fldSimple w:instr=" SEQ Primary_CNV \* ARABIC ">
        <w:r w:rsidR="00A360AB">
          <w:rPr>
            <w:noProof/>
          </w:rPr>
          <w:t>139</w:t>
        </w:r>
      </w:fldSimple>
      <w:r w:rsidRPr="000137B2">
        <w:t xml:space="preserve">: </w:t>
      </w:r>
      <w:r w:rsidRPr="002A0EDA">
        <w:t>Xq28</w:t>
      </w:r>
      <w:r w:rsidRPr="000137B2">
        <w:t xml:space="preserve"> (</w:t>
      </w:r>
      <w:r w:rsidR="00FD56C8">
        <w:t>RAB39B</w:t>
      </w:r>
      <w:r w:rsidRPr="000137B2">
        <w:t>)</w:t>
      </w:r>
      <w:bookmarkEnd w:id="169"/>
    </w:p>
    <w:p w14:paraId="55BF802D" w14:textId="4C6BB3FD" w:rsidR="00FD56C8" w:rsidRPr="000137B2" w:rsidRDefault="00FD56C8" w:rsidP="00FD56C8">
      <w:pPr>
        <w:pStyle w:val="Heading1"/>
        <w:tabs>
          <w:tab w:val="left" w:pos="333"/>
        </w:tabs>
        <w:spacing w:before="0"/>
      </w:pPr>
      <w:bookmarkStart w:id="170" w:name="_Toc84971503"/>
      <w:r w:rsidRPr="000137B2">
        <w:t xml:space="preserve">Primary CNV </w:t>
      </w:r>
      <w:r w:rsidR="000553A5">
        <w:fldChar w:fldCharType="begin"/>
      </w:r>
      <w:r w:rsidR="000553A5">
        <w:instrText xml:space="preserve"> SEQ Primary_CNV \* ARABIC </w:instrText>
      </w:r>
      <w:r w:rsidR="000553A5">
        <w:fldChar w:fldCharType="separate"/>
      </w:r>
      <w:r w:rsidR="00A360AB">
        <w:rPr>
          <w:noProof/>
        </w:rPr>
        <w:t>140</w:t>
      </w:r>
      <w:r w:rsidR="000553A5">
        <w:rPr>
          <w:noProof/>
        </w:rPr>
        <w:fldChar w:fldCharType="end"/>
      </w:r>
      <w:r w:rsidRPr="000137B2">
        <w:t xml:space="preserve">: </w:t>
      </w:r>
      <w:r w:rsidRPr="002A0EDA">
        <w:t>Xq28</w:t>
      </w:r>
      <w:r w:rsidRPr="000137B2">
        <w:t xml:space="preserve"> (</w:t>
      </w:r>
      <w:r>
        <w:t>BRCC3</w:t>
      </w:r>
      <w:r w:rsidRPr="000137B2">
        <w:t>)</w:t>
      </w:r>
      <w:bookmarkEnd w:id="170"/>
    </w:p>
    <w:p w14:paraId="6EEA626E" w14:textId="2200494A" w:rsidR="00B727D7" w:rsidRPr="00A6199E" w:rsidRDefault="00B727D7" w:rsidP="00B727D7">
      <w:pPr>
        <w:tabs>
          <w:tab w:val="left" w:pos="333"/>
        </w:tabs>
        <w:spacing w:after="0"/>
        <w:rPr>
          <w:rFonts w:ascii="Calibri Light" w:hAnsi="Calibri Light" w:cs="Calibri Light"/>
          <w:i/>
          <w:iCs/>
        </w:rPr>
      </w:pPr>
      <w:r w:rsidRPr="00A6199E">
        <w:rPr>
          <w:rFonts w:ascii="Calibri Light" w:hAnsi="Calibri Light" w:cs="Calibri Light"/>
          <w:i/>
          <w:iCs/>
        </w:rPr>
        <w:t>UCSC Genome Browser View of Reported CNVs:</w:t>
      </w:r>
    </w:p>
    <w:p w14:paraId="30CF0A07" w14:textId="2850382B" w:rsidR="00B727D7" w:rsidRPr="00A6199E" w:rsidRDefault="00FD56C8" w:rsidP="00B727D7">
      <w:pPr>
        <w:tabs>
          <w:tab w:val="left" w:pos="333"/>
        </w:tabs>
        <w:spacing w:after="0"/>
        <w:rPr>
          <w:rFonts w:ascii="Calibri Light" w:hAnsi="Calibri Light" w:cs="Calibri Light"/>
        </w:rPr>
      </w:pPr>
      <w:r w:rsidRPr="00A6199E">
        <w:rPr>
          <w:rFonts w:ascii="Calibri Light" w:hAnsi="Calibri Light" w:cs="Calibri Light"/>
          <w:noProof/>
        </w:rPr>
        <w:drawing>
          <wp:inline distT="0" distB="0" distL="0" distR="0" wp14:anchorId="2D9EF30B" wp14:editId="05E25058">
            <wp:extent cx="6609100" cy="5968385"/>
            <wp:effectExtent l="0" t="0" r="1270" b="0"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0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19852" cy="5978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4161D8" w14:textId="6AFF13E3" w:rsidR="00A6199E" w:rsidRPr="00A6199E" w:rsidRDefault="00A6199E" w:rsidP="00B727D7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  <w:u w:val="single"/>
        </w:rPr>
        <w:t>Blue = MECP2:</w:t>
      </w:r>
    </w:p>
    <w:p w14:paraId="56AAD27D" w14:textId="35738953" w:rsidR="00A6199E" w:rsidRPr="00A6199E" w:rsidRDefault="00A6199E" w:rsidP="006163EF">
      <w:pPr>
        <w:pStyle w:val="ListParagraph"/>
        <w:numPr>
          <w:ilvl w:val="0"/>
          <w:numId w:val="4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</w:rPr>
        <w:t>Whole Region = Patient 14 (</w:t>
      </w:r>
      <w:r w:rsidRPr="00A6199E">
        <w:rPr>
          <w:rFonts w:ascii="Calibri Light" w:eastAsia="Times New Roman" w:hAnsi="Calibri Light" w:cs="Calibri Light"/>
        </w:rPr>
        <w:t>Pascual-Alonso 2020</w:t>
      </w:r>
      <w:r w:rsidRPr="00A6199E">
        <w:rPr>
          <w:rFonts w:ascii="Calibri Light" w:hAnsi="Calibri Light" w:cs="Calibri Light"/>
          <w:b/>
          <w:bCs/>
        </w:rPr>
        <w:t>)</w:t>
      </w:r>
      <w:r>
        <w:rPr>
          <w:rFonts w:ascii="Calibri Light" w:hAnsi="Calibri Light" w:cs="Calibri Light"/>
          <w:b/>
          <w:bCs/>
        </w:rPr>
        <w:t xml:space="preserve">: </w:t>
      </w:r>
      <w:r w:rsidRPr="00A6199E">
        <w:rPr>
          <w:rFonts w:ascii="Calibri Light" w:hAnsi="Calibri Light" w:cs="Calibri Light"/>
        </w:rPr>
        <w:t>chrX:152957295-153594098 (hg19)</w:t>
      </w:r>
    </w:p>
    <w:p w14:paraId="22A6AE57" w14:textId="47A7AAE7" w:rsidR="00A6199E" w:rsidRPr="00A6199E" w:rsidRDefault="00A6199E" w:rsidP="006163EF">
      <w:pPr>
        <w:pStyle w:val="ListParagraph"/>
        <w:numPr>
          <w:ilvl w:val="0"/>
          <w:numId w:val="40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</w:rPr>
        <w:t xml:space="preserve">SRO = MECP2 (ClinGen): </w:t>
      </w:r>
      <w:r w:rsidRPr="00A6199E">
        <w:rPr>
          <w:rFonts w:ascii="Calibri Light" w:hAnsi="Calibri Light" w:cs="Calibri Light"/>
        </w:rPr>
        <w:t>chrX:153287264-153363188 (hg19)</w:t>
      </w:r>
    </w:p>
    <w:p w14:paraId="1B83B47B" w14:textId="1FAD92BC" w:rsidR="00A6199E" w:rsidRPr="00A6199E" w:rsidRDefault="00A6199E" w:rsidP="00A6199E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  <w:u w:val="single"/>
        </w:rPr>
        <w:t>Purple = GDI1:</w:t>
      </w:r>
    </w:p>
    <w:p w14:paraId="60E307AB" w14:textId="294AF8CB" w:rsidR="00A6199E" w:rsidRPr="00A6199E" w:rsidRDefault="00A6199E" w:rsidP="006163EF">
      <w:pPr>
        <w:pStyle w:val="ListParagraph"/>
        <w:numPr>
          <w:ilvl w:val="0"/>
          <w:numId w:val="43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</w:rPr>
        <w:t xml:space="preserve">DECIPHER: </w:t>
      </w:r>
      <w:r w:rsidRPr="00A6199E">
        <w:rPr>
          <w:rFonts w:ascii="Calibri Light" w:hAnsi="Calibri Light" w:cs="Calibri Light"/>
        </w:rPr>
        <w:t>chrX:154396222-154653579 (GRCh38)</w:t>
      </w:r>
    </w:p>
    <w:p w14:paraId="65AE11A0" w14:textId="24DF7F7A" w:rsidR="00A6199E" w:rsidRPr="00A6199E" w:rsidRDefault="00A6199E" w:rsidP="00A6199E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  <w:u w:val="single"/>
        </w:rPr>
        <w:t>Green = RAB39B</w:t>
      </w:r>
    </w:p>
    <w:p w14:paraId="2D2A3008" w14:textId="2ABE37F8" w:rsidR="00A6199E" w:rsidRPr="00A6199E" w:rsidRDefault="00A6199E" w:rsidP="006163EF">
      <w:pPr>
        <w:pStyle w:val="ListParagraph"/>
        <w:numPr>
          <w:ilvl w:val="0"/>
          <w:numId w:val="42"/>
        </w:num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</w:rPr>
        <w:t xml:space="preserve">ClinGen: </w:t>
      </w:r>
      <w:r w:rsidRPr="00A6199E">
        <w:rPr>
          <w:rFonts w:ascii="Calibri Light" w:hAnsi="Calibri Light" w:cs="Calibri Light"/>
        </w:rPr>
        <w:t>chrX:154118603-154564401 (hg19)</w:t>
      </w:r>
    </w:p>
    <w:p w14:paraId="7C9CB44A" w14:textId="69816A7F" w:rsidR="00A6199E" w:rsidRPr="00A6199E" w:rsidRDefault="00A6199E" w:rsidP="00B727D7">
      <w:pPr>
        <w:tabs>
          <w:tab w:val="left" w:pos="333"/>
        </w:tabs>
        <w:spacing w:after="0"/>
        <w:rPr>
          <w:rFonts w:ascii="Calibri Light" w:hAnsi="Calibri Light" w:cs="Calibri Light"/>
          <w:b/>
          <w:bCs/>
          <w:u w:val="single"/>
        </w:rPr>
      </w:pPr>
      <w:r w:rsidRPr="00A6199E">
        <w:rPr>
          <w:rFonts w:ascii="Calibri Light" w:hAnsi="Calibri Light" w:cs="Calibri Light"/>
          <w:b/>
          <w:bCs/>
          <w:u w:val="single"/>
        </w:rPr>
        <w:t>Orange = BRCC3</w:t>
      </w:r>
    </w:p>
    <w:p w14:paraId="11C06FF5" w14:textId="643CC20C" w:rsidR="00B727D7" w:rsidRPr="00A6199E" w:rsidRDefault="00B727D7" w:rsidP="006163EF">
      <w:pPr>
        <w:pStyle w:val="ListParagraph"/>
        <w:numPr>
          <w:ilvl w:val="0"/>
          <w:numId w:val="4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A6199E">
        <w:rPr>
          <w:rFonts w:ascii="Calibri Light" w:hAnsi="Calibri Light" w:cs="Calibri Light"/>
          <w:b/>
          <w:bCs/>
        </w:rPr>
        <w:t>Whole Region = Janczar (2016</w:t>
      </w:r>
      <w:r w:rsidR="00A6199E" w:rsidRPr="00A6199E">
        <w:rPr>
          <w:rFonts w:ascii="Calibri Light" w:hAnsi="Calibri Light" w:cs="Calibri Light"/>
          <w:b/>
          <w:bCs/>
        </w:rPr>
        <w:t>):</w:t>
      </w:r>
      <w:r w:rsidRPr="00A6199E">
        <w:rPr>
          <w:rFonts w:ascii="Calibri Light" w:hAnsi="Calibri Light" w:cs="Calibri Light"/>
        </w:rPr>
        <w:t xml:space="preserve"> chrX:154210613-154364362 (hg19)</w:t>
      </w:r>
    </w:p>
    <w:p w14:paraId="4FC0450B" w14:textId="4635B6EF" w:rsidR="00E6791B" w:rsidRPr="00A6199E" w:rsidRDefault="00B727D7" w:rsidP="006163EF">
      <w:pPr>
        <w:pStyle w:val="ListParagraph"/>
        <w:numPr>
          <w:ilvl w:val="0"/>
          <w:numId w:val="41"/>
        </w:numPr>
        <w:tabs>
          <w:tab w:val="left" w:pos="333"/>
        </w:tabs>
        <w:spacing w:after="0"/>
        <w:rPr>
          <w:rFonts w:ascii="Calibri Light" w:hAnsi="Calibri Light" w:cs="Calibri Light"/>
        </w:rPr>
      </w:pPr>
      <w:r w:rsidRPr="00A6199E">
        <w:rPr>
          <w:rFonts w:ascii="Calibri Light" w:hAnsi="Calibri Light" w:cs="Calibri Light"/>
          <w:b/>
          <w:bCs/>
        </w:rPr>
        <w:t>SRO = BRCC3</w:t>
      </w:r>
      <w:r w:rsidR="00A6199E" w:rsidRPr="00A6199E">
        <w:rPr>
          <w:rFonts w:ascii="Calibri Light" w:hAnsi="Calibri Light" w:cs="Calibri Light"/>
        </w:rPr>
        <w:t>:</w:t>
      </w:r>
      <w:r w:rsidRPr="00A6199E">
        <w:rPr>
          <w:rFonts w:ascii="Calibri Light" w:hAnsi="Calibri Light" w:cs="Calibri Light"/>
        </w:rPr>
        <w:t xml:space="preserve"> chrX:154299695-154351349 (hg19)</w:t>
      </w:r>
    </w:p>
    <w:p w14:paraId="47F00F81" w14:textId="77777777" w:rsidR="00A6199E" w:rsidRDefault="00A6199E">
      <w:pPr>
        <w:rPr>
          <w:rFonts w:ascii="Calibri" w:hAnsi="Calibri" w:cs="Calibri"/>
          <w:noProof/>
        </w:rPr>
      </w:pPr>
      <w:r>
        <w:br w:type="page"/>
      </w:r>
    </w:p>
    <w:p w14:paraId="247C34CE" w14:textId="77777777" w:rsidR="00FB2DDC" w:rsidRPr="00FB2DDC" w:rsidRDefault="00E6791B" w:rsidP="00FB2DDC">
      <w:pPr>
        <w:pStyle w:val="EndNoteBibliographyTitle"/>
      </w:pPr>
      <w:r w:rsidRPr="0086625B">
        <w:lastRenderedPageBreak/>
        <w:fldChar w:fldCharType="begin"/>
      </w:r>
      <w:r w:rsidRPr="0086625B">
        <w:instrText xml:space="preserve"> ADDIN EN.REFLIST </w:instrText>
      </w:r>
      <w:r w:rsidRPr="0086625B">
        <w:fldChar w:fldCharType="separate"/>
      </w:r>
      <w:r w:rsidR="00FB2DDC" w:rsidRPr="00FB2DDC">
        <w:t>Literature Cited</w:t>
      </w:r>
    </w:p>
    <w:p w14:paraId="16C39E41" w14:textId="77777777" w:rsidR="00FB2DDC" w:rsidRPr="00FB2DDC" w:rsidRDefault="00FB2DDC" w:rsidP="00FB2DDC">
      <w:pPr>
        <w:pStyle w:val="EndNoteBibliographyTitle"/>
      </w:pPr>
    </w:p>
    <w:p w14:paraId="15C8A36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.</w:t>
      </w:r>
      <w:r w:rsidRPr="00FB2DDC">
        <w:tab/>
        <w:t>Gunning AC, Strucinska K, Muñoz Oreja M, Parrish A, Caswell R, Stals KL, Durigon R, Durlacher-Betzer K, Cunningham MH, Grochowski C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current De Novo NAHR Reciprocal Duplications in the ATAD3 Gene Cluster Cause a Neurogenetic Trait with Perturbed Cholesterol and Mitochondrial Metabolism</w:t>
      </w:r>
      <w:r w:rsidRPr="00FB2DDC">
        <w:t xml:space="preserve">. </w:t>
      </w:r>
      <w:r w:rsidRPr="00FB2DDC">
        <w:rPr>
          <w:i/>
        </w:rPr>
        <w:t xml:space="preserve">American journal of human genetics </w:t>
      </w:r>
      <w:r w:rsidRPr="00FB2DDC">
        <w:t xml:space="preserve">2020, </w:t>
      </w:r>
      <w:r w:rsidRPr="00FB2DDC">
        <w:rPr>
          <w:b/>
        </w:rPr>
        <w:t>106</w:t>
      </w:r>
      <w:r w:rsidRPr="00FB2DDC">
        <w:t>(2):272-279.</w:t>
      </w:r>
    </w:p>
    <w:p w14:paraId="44E995A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.</w:t>
      </w:r>
      <w:r w:rsidRPr="00FB2DDC">
        <w:tab/>
        <w:t>Desai R, Frazier AE, Durigon R, Patel H, Jones AW, Dalla Rosa I, Lake NJ, Compton AG, Mountford HS, Tucker EJ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ATAD3 gene cluster deletions cause cerebellar dysfunction associated with altered mitochondrial DNA and cholesterol metabolism</w:t>
      </w:r>
      <w:r w:rsidRPr="00FB2DDC">
        <w:t xml:space="preserve">. </w:t>
      </w:r>
      <w:r w:rsidRPr="00FB2DDC">
        <w:rPr>
          <w:i/>
        </w:rPr>
        <w:t xml:space="preserve">Brain </w:t>
      </w:r>
      <w:r w:rsidRPr="00FB2DDC">
        <w:t xml:space="preserve">2017, </w:t>
      </w:r>
      <w:r w:rsidRPr="00FB2DDC">
        <w:rPr>
          <w:b/>
        </w:rPr>
        <w:t>140</w:t>
      </w:r>
      <w:r w:rsidRPr="00FB2DDC">
        <w:t>(6):1595-1610.</w:t>
      </w:r>
    </w:p>
    <w:p w14:paraId="5EDB17C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.</w:t>
      </w:r>
      <w:r w:rsidRPr="00FB2DDC">
        <w:tab/>
        <w:t>Gennarino VA, Palmer EE, McDonell LM, Wang L, Adamski CJ, Koire A, See L, Chen C-A, Schaaf CP, Rosenfeld JA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A Mild PUM1 Mutation Is Associated with Adult-Onset Ataxia, whereas Haploinsufficiency Causes Developmental Delay and Seizures</w:t>
      </w:r>
      <w:r w:rsidRPr="00FB2DDC">
        <w:t xml:space="preserve">. </w:t>
      </w:r>
      <w:r w:rsidRPr="00FB2DDC">
        <w:rPr>
          <w:i/>
        </w:rPr>
        <w:t xml:space="preserve">Cell </w:t>
      </w:r>
      <w:r w:rsidRPr="00FB2DDC">
        <w:t xml:space="preserve">2018, </w:t>
      </w:r>
      <w:r w:rsidRPr="00FB2DDC">
        <w:rPr>
          <w:b/>
        </w:rPr>
        <w:t>172</w:t>
      </w:r>
      <w:r w:rsidRPr="00FB2DDC">
        <w:t>(5):924-936.e911.</w:t>
      </w:r>
    </w:p>
    <w:p w14:paraId="6160A504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.</w:t>
      </w:r>
      <w:r w:rsidRPr="00FB2DDC">
        <w:tab/>
        <w:t xml:space="preserve">Labonne JD, Shen Y, Kong IK, Diamond MP, Layman LC, Kim HG: </w:t>
      </w:r>
      <w:r w:rsidRPr="00FB2DDC">
        <w:rPr>
          <w:b/>
        </w:rPr>
        <w:t>Comparative deletion mapping at 1p31.3-p32.2 implies NFIA responsible for intellectual disability coupled with macrocephaly and the presence of several other genes for syndromic intellectual disability</w:t>
      </w:r>
      <w:r w:rsidRPr="00FB2DDC">
        <w:t xml:space="preserve">. </w:t>
      </w:r>
      <w:r w:rsidRPr="00FB2DDC">
        <w:rPr>
          <w:i/>
        </w:rPr>
        <w:t xml:space="preserve">Molecular cytogenetics </w:t>
      </w:r>
      <w:r w:rsidRPr="00FB2DDC">
        <w:t xml:space="preserve">2016, </w:t>
      </w:r>
      <w:r w:rsidRPr="00FB2DDC">
        <w:rPr>
          <w:b/>
        </w:rPr>
        <w:t>9</w:t>
      </w:r>
      <w:r w:rsidRPr="00FB2DDC">
        <w:t>:24.</w:t>
      </w:r>
    </w:p>
    <w:p w14:paraId="5989135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.</w:t>
      </w:r>
      <w:r w:rsidRPr="00FB2DDC">
        <w:tab/>
        <w:t>Willemsen MH, Vallès A, Kirkels LA, Mastebroek M, Olde Loohuis N, Kos A, Wissink-Lindhout WM, de Brouwer AP, Nillesen WM, Pfundt R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Chromosome 1p21.3 microdeletions comprising DPYD and MIR137 are associated with intellectual disability</w:t>
      </w:r>
      <w:r w:rsidRPr="00FB2DDC">
        <w:t xml:space="preserve">. </w:t>
      </w:r>
      <w:r w:rsidRPr="00FB2DDC">
        <w:rPr>
          <w:i/>
        </w:rPr>
        <w:t xml:space="preserve">Journal of medical genetics </w:t>
      </w:r>
      <w:r w:rsidRPr="00FB2DDC">
        <w:t xml:space="preserve">2011, </w:t>
      </w:r>
      <w:r w:rsidRPr="00FB2DDC">
        <w:rPr>
          <w:b/>
        </w:rPr>
        <w:t>48</w:t>
      </w:r>
      <w:r w:rsidRPr="00FB2DDC">
        <w:t>(12):810-818.</w:t>
      </w:r>
    </w:p>
    <w:p w14:paraId="2FBB6C09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.</w:t>
      </w:r>
      <w:r w:rsidRPr="00FB2DDC">
        <w:tab/>
        <w:t>Klopocki E, Schulze H, Strauss G, Ott C-E, Hall J, Trotier F, Fleischhauer S, Greenhalgh L, Newbury-Ecob RA, Neumann L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Complex inheritance pattern resembling autosomal recessive inheritance involving a microdeletion in thrombocytopenia-absent radius syndrome</w:t>
      </w:r>
      <w:r w:rsidRPr="00FB2DDC">
        <w:t xml:space="preserve">. </w:t>
      </w:r>
      <w:r w:rsidRPr="00FB2DDC">
        <w:rPr>
          <w:i/>
        </w:rPr>
        <w:t xml:space="preserve">American journal of human genetics </w:t>
      </w:r>
      <w:r w:rsidRPr="00FB2DDC">
        <w:t xml:space="preserve">2007, </w:t>
      </w:r>
      <w:r w:rsidRPr="00FB2DDC">
        <w:rPr>
          <w:b/>
        </w:rPr>
        <w:t>80</w:t>
      </w:r>
      <w:r w:rsidRPr="00FB2DDC">
        <w:t>(2):232-240.</w:t>
      </w:r>
    </w:p>
    <w:p w14:paraId="010A141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.</w:t>
      </w:r>
      <w:r w:rsidRPr="00FB2DDC">
        <w:tab/>
        <w:t>Mefford HC, Sharp AJ, Baker C, Itsara A, Jiang Z, Buysse K, Huang S, Maloney VK, Crolla JA, Baralle D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current Rearrangements of Chromosome 1q21.1 and Variable Pediatric Phenotypes</w:t>
      </w:r>
      <w:r w:rsidRPr="00FB2DDC">
        <w:t xml:space="preserve">. </w:t>
      </w:r>
      <w:r w:rsidRPr="00FB2DDC">
        <w:rPr>
          <w:i/>
        </w:rPr>
        <w:t xml:space="preserve">New England Journal of Medicine </w:t>
      </w:r>
      <w:r w:rsidRPr="00FB2DDC">
        <w:t xml:space="preserve">2008, </w:t>
      </w:r>
      <w:r w:rsidRPr="00FB2DDC">
        <w:rPr>
          <w:b/>
        </w:rPr>
        <w:t>359</w:t>
      </w:r>
      <w:r w:rsidRPr="00FB2DDC">
        <w:t>(16):1685-1699.</w:t>
      </w:r>
    </w:p>
    <w:p w14:paraId="31CA05DC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.</w:t>
      </w:r>
      <w:r w:rsidRPr="00FB2DDC">
        <w:tab/>
        <w:t>Brunetti-Pierri N, Berg JS, Scaglia F, Belmont J, Bacino CA, Sahoo T, Lalani SR, Graham B, Lee B, Shinawi 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current reciprocal 1q21.1 deletions and duplications associated with microcephaly or macrocephaly and developmental and behavioral abnormalities</w:t>
      </w:r>
      <w:r w:rsidRPr="00FB2DDC">
        <w:t xml:space="preserve">. </w:t>
      </w:r>
      <w:r w:rsidRPr="00FB2DDC">
        <w:rPr>
          <w:i/>
        </w:rPr>
        <w:t xml:space="preserve">Nature genetics </w:t>
      </w:r>
      <w:r w:rsidRPr="00FB2DDC">
        <w:t xml:space="preserve">2008, </w:t>
      </w:r>
      <w:r w:rsidRPr="00FB2DDC">
        <w:rPr>
          <w:b/>
        </w:rPr>
        <w:t>40</w:t>
      </w:r>
      <w:r w:rsidRPr="00FB2DDC">
        <w:t>(12):1466-1471.</w:t>
      </w:r>
    </w:p>
    <w:p w14:paraId="1A9523E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.</w:t>
      </w:r>
      <w:r w:rsidRPr="00FB2DDC">
        <w:tab/>
        <w:t xml:space="preserve">Rosenfeld JA, Traylor RN, Schaefer GB, McPherson EW, Ballif BC, Klopocki E, Mundlos S, Shaffer LG, Aylsworth AS, q21.1 Study G: </w:t>
      </w:r>
      <w:r w:rsidRPr="00FB2DDC">
        <w:rPr>
          <w:b/>
        </w:rPr>
        <w:t>Proximal microdeletions and microduplications of 1q21.1 contribute to variable abnormal phenotypes</w:t>
      </w:r>
      <w:r w:rsidRPr="00FB2DDC">
        <w:t xml:space="preserve">. </w:t>
      </w:r>
      <w:r w:rsidRPr="00FB2DDC">
        <w:rPr>
          <w:i/>
        </w:rPr>
        <w:t xml:space="preserve">Eur J Hum Genet </w:t>
      </w:r>
      <w:r w:rsidRPr="00FB2DDC">
        <w:t xml:space="preserve">2012, </w:t>
      </w:r>
      <w:r w:rsidRPr="00FB2DDC">
        <w:rPr>
          <w:b/>
        </w:rPr>
        <w:t>20</w:t>
      </w:r>
      <w:r w:rsidRPr="00FB2DDC">
        <w:t>(7):754-761.</w:t>
      </w:r>
    </w:p>
    <w:p w14:paraId="395DC90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0.</w:t>
      </w:r>
      <w:r w:rsidRPr="00FB2DDC">
        <w:tab/>
        <w:t xml:space="preserve">Pang H, Yu X, Kim YM, Wang X, Jinkins JK, Yin J, Li S, Gu H: </w:t>
      </w:r>
      <w:r w:rsidRPr="00FB2DDC">
        <w:rPr>
          <w:b/>
        </w:rPr>
        <w:t>Disorders Associated With Diverse, Recurrent Deletions and Duplications at 1q21.1</w:t>
      </w:r>
      <w:r w:rsidRPr="00FB2DDC">
        <w:t xml:space="preserve">. </w:t>
      </w:r>
      <w:r w:rsidRPr="00FB2DDC">
        <w:rPr>
          <w:i/>
        </w:rPr>
        <w:t xml:space="preserve">Frontiers in Genetics </w:t>
      </w:r>
      <w:r w:rsidRPr="00FB2DDC">
        <w:t xml:space="preserve">2020, </w:t>
      </w:r>
      <w:r w:rsidRPr="00FB2DDC">
        <w:rPr>
          <w:b/>
        </w:rPr>
        <w:t>11</w:t>
      </w:r>
      <w:r w:rsidRPr="00FB2DDC">
        <w:t>(577).</w:t>
      </w:r>
    </w:p>
    <w:p w14:paraId="60736C85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1.</w:t>
      </w:r>
      <w:r w:rsidRPr="00FB2DDC">
        <w:tab/>
        <w:t>Rosenfeld JA, Lacassie Y, El-Khechen D, Escobar LF, Reggin J, Heuer C, Chen E, Jenkins LS, Collins AT, Zinner S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New cases and refinement of the critical region in the 1q41q42 microdeletion syndrome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1, </w:t>
      </w:r>
      <w:r w:rsidRPr="00FB2DDC">
        <w:rPr>
          <w:b/>
        </w:rPr>
        <w:t>54</w:t>
      </w:r>
      <w:r w:rsidRPr="00FB2DDC">
        <w:t>(1):42-49.</w:t>
      </w:r>
    </w:p>
    <w:p w14:paraId="321D4EF8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2.</w:t>
      </w:r>
      <w:r w:rsidRPr="00FB2DDC">
        <w:tab/>
        <w:t>Ballif BC, Rosenfeld JA, Traylor R, Theisen A, Bader PI, Ladda RL, Sell SL, Steinraths M, Surti U, McGuire 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High-resolution array CGH defines critical regions and candidate genes for microcephaly, abnormalities of the corpus callosum, and seizure phenotypes in patients with microdeletions of 1q43q44</w:t>
      </w:r>
      <w:r w:rsidRPr="00FB2DDC">
        <w:t xml:space="preserve">. </w:t>
      </w:r>
      <w:r w:rsidRPr="00FB2DDC">
        <w:rPr>
          <w:i/>
        </w:rPr>
        <w:t xml:space="preserve">Human genetics </w:t>
      </w:r>
      <w:r w:rsidRPr="00FB2DDC">
        <w:t xml:space="preserve">2012, </w:t>
      </w:r>
      <w:r w:rsidRPr="00FB2DDC">
        <w:rPr>
          <w:b/>
        </w:rPr>
        <w:t>131</w:t>
      </w:r>
      <w:r w:rsidRPr="00FB2DDC">
        <w:t>(1):145-156.</w:t>
      </w:r>
    </w:p>
    <w:p w14:paraId="74B350E9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3.</w:t>
      </w:r>
      <w:r w:rsidRPr="00FB2DDC">
        <w:tab/>
        <w:t>De Rocker N, Vergult S, Koolen D, Jacobs E, Hoischen A, Zeesman S, Bang B, Béna F, Bockaert N, Bongers E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finement of the critical 2p25.3 deletion region: the role of MYT1L in intellectual disability and obesity</w:t>
      </w:r>
      <w:r w:rsidRPr="00FB2DDC">
        <w:t xml:space="preserve">. </w:t>
      </w:r>
      <w:r w:rsidRPr="00FB2DDC">
        <w:rPr>
          <w:i/>
        </w:rPr>
        <w:t xml:space="preserve">Genet Med </w:t>
      </w:r>
      <w:r w:rsidRPr="00FB2DDC">
        <w:t xml:space="preserve">2015, </w:t>
      </w:r>
      <w:r w:rsidRPr="00FB2DDC">
        <w:rPr>
          <w:b/>
        </w:rPr>
        <w:t>17</w:t>
      </w:r>
      <w:r w:rsidRPr="00FB2DDC">
        <w:t>(6):460-466.</w:t>
      </w:r>
    </w:p>
    <w:p w14:paraId="7D4BC70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4.</w:t>
      </w:r>
      <w:r w:rsidRPr="00FB2DDC">
        <w:tab/>
        <w:t>Lowther C, Speevak M, Armour CM, Goh ES, Graham GE, Li C, Zeesman S, Nowaczyk MJM, Schultz L-A, Morra A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Molecular characterization of NRXN1 deletions from 19,263 clinical microarray cases identifies exons important for neurodevelopmental disease expression</w:t>
      </w:r>
      <w:r w:rsidRPr="00FB2DDC">
        <w:t xml:space="preserve">. </w:t>
      </w:r>
      <w:r w:rsidRPr="00FB2DDC">
        <w:rPr>
          <w:i/>
        </w:rPr>
        <w:t xml:space="preserve">Genetics in Medicine </w:t>
      </w:r>
      <w:r w:rsidRPr="00FB2DDC">
        <w:t xml:space="preserve">2017, </w:t>
      </w:r>
      <w:r w:rsidRPr="00FB2DDC">
        <w:rPr>
          <w:b/>
        </w:rPr>
        <w:t>19</w:t>
      </w:r>
      <w:r w:rsidRPr="00FB2DDC">
        <w:t>(1):53-61.</w:t>
      </w:r>
    </w:p>
    <w:p w14:paraId="3FB16C2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5.</w:t>
      </w:r>
      <w:r w:rsidRPr="00FB2DDC">
        <w:tab/>
        <w:t xml:space="preserve">Hancarova M, Vejvalkova S, Trkova M, Drabova J, Dleskova A, Vlckova M, Sedlacek Z: </w:t>
      </w:r>
      <w:r w:rsidRPr="00FB2DDC">
        <w:rPr>
          <w:b/>
        </w:rPr>
        <w:t>Identification of a patient with intellectual disability and de novo 3.7Mb deletion supports the existence of a novel microdeletion syndrome in 2p14–p15</w:t>
      </w:r>
      <w:r w:rsidRPr="00FB2DDC">
        <w:t xml:space="preserve">. </w:t>
      </w:r>
      <w:r w:rsidRPr="00FB2DDC">
        <w:rPr>
          <w:i/>
        </w:rPr>
        <w:t xml:space="preserve">Gene </w:t>
      </w:r>
      <w:r w:rsidRPr="00FB2DDC">
        <w:t xml:space="preserve">2013, </w:t>
      </w:r>
      <w:r w:rsidRPr="00FB2DDC">
        <w:rPr>
          <w:b/>
        </w:rPr>
        <w:t>516</w:t>
      </w:r>
      <w:r w:rsidRPr="00FB2DDC">
        <w:t>(1):158-161.</w:t>
      </w:r>
    </w:p>
    <w:p w14:paraId="5BB2370B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6.</w:t>
      </w:r>
      <w:r w:rsidRPr="00FB2DDC">
        <w:tab/>
        <w:t xml:space="preserve">Writzl K, Lovrecić L, Peterlin B: </w:t>
      </w:r>
      <w:r w:rsidRPr="00FB2DDC">
        <w:rPr>
          <w:b/>
        </w:rPr>
        <w:t>Interstitial deletion 2p11.2-p12: further delineation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09, </w:t>
      </w:r>
      <w:r w:rsidRPr="00FB2DDC">
        <w:rPr>
          <w:b/>
        </w:rPr>
        <w:t>149a</w:t>
      </w:r>
      <w:r w:rsidRPr="00FB2DDC">
        <w:t>(10):2324-2326.</w:t>
      </w:r>
    </w:p>
    <w:p w14:paraId="6C391418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lastRenderedPageBreak/>
        <w:t>17.</w:t>
      </w:r>
      <w:r w:rsidRPr="00FB2DDC">
        <w:tab/>
        <w:t>Barber JC, Thomas NS, Collinson MN, Dennis NR, Liehr T, Weise A, Belitz B, Pfeiffer L, Kirchhoff M, Krag-Olsen B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Segmental haplosufficiency: transmitted deletions of 2p12 include a pancreatic regeneration gene cluster and have no apparent phenotypic consequences</w:t>
      </w:r>
      <w:r w:rsidRPr="00FB2DDC">
        <w:t xml:space="preserve">. </w:t>
      </w:r>
      <w:r w:rsidRPr="00FB2DDC">
        <w:rPr>
          <w:i/>
        </w:rPr>
        <w:t xml:space="preserve">Eur J Hum Genet </w:t>
      </w:r>
      <w:r w:rsidRPr="00FB2DDC">
        <w:t xml:space="preserve">2005, </w:t>
      </w:r>
      <w:r w:rsidRPr="00FB2DDC">
        <w:rPr>
          <w:b/>
        </w:rPr>
        <w:t>13</w:t>
      </w:r>
      <w:r w:rsidRPr="00FB2DDC">
        <w:t>(3):283-291.</w:t>
      </w:r>
    </w:p>
    <w:p w14:paraId="750B3D0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8.</w:t>
      </w:r>
      <w:r w:rsidRPr="00FB2DDC">
        <w:tab/>
        <w:t xml:space="preserve">Riley KN, Catalano LM, Bernat JA, Adams SD, Martin DM, Lalani SR, Patel A, Burnside RD, Innis JW, Rudd MK: </w:t>
      </w:r>
      <w:r w:rsidRPr="00FB2DDC">
        <w:rPr>
          <w:b/>
        </w:rPr>
        <w:t>Recurrent deletions and duplications of chromosome 2q11.2 and 2q13 are associated with variable outcome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5, </w:t>
      </w:r>
      <w:r w:rsidRPr="00FB2DDC">
        <w:rPr>
          <w:b/>
        </w:rPr>
        <w:t>167a</w:t>
      </w:r>
      <w:r w:rsidRPr="00FB2DDC">
        <w:t>(11):2664-2673.</w:t>
      </w:r>
    </w:p>
    <w:p w14:paraId="6D8C081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9.</w:t>
      </w:r>
      <w:r w:rsidRPr="00FB2DDC">
        <w:tab/>
        <w:t>Wolfe K, McQuillin A, Alesi V, Boudry Labis E, Cutajar P, Dallapiccola B, Dentici ML, Dieux-Coeslier A, Duban-Bedu B, Duelund Hjortshøj T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Delineating the psychiatric and behavioral phenotype of recurrent 2q13 deletions and duplications</w:t>
      </w:r>
      <w:r w:rsidRPr="00FB2DDC">
        <w:t xml:space="preserve">. </w:t>
      </w:r>
      <w:r w:rsidRPr="00FB2DDC">
        <w:rPr>
          <w:i/>
        </w:rPr>
        <w:t xml:space="preserve">American Journal of Medical Genetics Part B: Neuropsychiatric Genetics </w:t>
      </w:r>
      <w:r w:rsidRPr="00FB2DDC">
        <w:t xml:space="preserve">2018, </w:t>
      </w:r>
      <w:r w:rsidRPr="00FB2DDC">
        <w:rPr>
          <w:b/>
        </w:rPr>
        <w:t>177</w:t>
      </w:r>
      <w:r w:rsidRPr="00FB2DDC">
        <w:t>(4):397-405.</w:t>
      </w:r>
    </w:p>
    <w:p w14:paraId="7E20885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0.</w:t>
      </w:r>
      <w:r w:rsidRPr="00FB2DDC">
        <w:tab/>
        <w:t>Ishihara N, Yamada K, Yamada Y, Miura K, Kato J, Kuwabara N, Hara Y, Kobayashi Y, Hoshino K, Nomura Y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Clinical and molecular analysis of Mowat-Wilson syndrome associated with ZFHX1B mutations and deletions at 2q22-q24.1</w:t>
      </w:r>
      <w:r w:rsidRPr="00FB2DDC">
        <w:t xml:space="preserve">. </w:t>
      </w:r>
      <w:r w:rsidRPr="00FB2DDC">
        <w:rPr>
          <w:i/>
        </w:rPr>
        <w:t xml:space="preserve">Journal of medical genetics </w:t>
      </w:r>
      <w:r w:rsidRPr="00FB2DDC">
        <w:t xml:space="preserve">2004, </w:t>
      </w:r>
      <w:r w:rsidRPr="00FB2DDC">
        <w:rPr>
          <w:b/>
        </w:rPr>
        <w:t>41</w:t>
      </w:r>
      <w:r w:rsidRPr="00FB2DDC">
        <w:t>(5):387-393.</w:t>
      </w:r>
    </w:p>
    <w:p w14:paraId="645A5D21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1.</w:t>
      </w:r>
      <w:r w:rsidRPr="00FB2DDC">
        <w:tab/>
        <w:t>Ivanovski I, Djuric O, Caraffi SG, Santodirocco D, Pollazzon M, Rosato S, Cordelli DM, Abdalla E, Accorsi P, Adam MP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Phenotype and genotype of 87 patients with Mowat-Wilson syndrome and recommendations for care</w:t>
      </w:r>
      <w:r w:rsidRPr="00FB2DDC">
        <w:t xml:space="preserve">. </w:t>
      </w:r>
      <w:r w:rsidRPr="00FB2DDC">
        <w:rPr>
          <w:i/>
        </w:rPr>
        <w:t xml:space="preserve">Genet Med </w:t>
      </w:r>
      <w:r w:rsidRPr="00FB2DDC">
        <w:t xml:space="preserve">2018, </w:t>
      </w:r>
      <w:r w:rsidRPr="00FB2DDC">
        <w:rPr>
          <w:b/>
        </w:rPr>
        <w:t>20</w:t>
      </w:r>
      <w:r w:rsidRPr="00FB2DDC">
        <w:t>(9):965-975.</w:t>
      </w:r>
    </w:p>
    <w:p w14:paraId="3F9A804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2.</w:t>
      </w:r>
      <w:r w:rsidRPr="00FB2DDC">
        <w:tab/>
        <w:t>Talkowski ME, Mullegama SV, Rosenfeld JA, van Bon BWM, Shen Y, Repnikova EA, Gastier-Foster J, Thrush DL, Kathiresan S, Ruderfer D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Assessment of 2q23.1 microdeletion syndrome implicates MBD5 as a single causal locus of intellectual disability, epilepsy, and autism spectrum disorder</w:t>
      </w:r>
      <w:r w:rsidRPr="00FB2DDC">
        <w:t xml:space="preserve">. </w:t>
      </w:r>
      <w:r w:rsidRPr="00FB2DDC">
        <w:rPr>
          <w:i/>
        </w:rPr>
        <w:t xml:space="preserve">American journal of human genetics </w:t>
      </w:r>
      <w:r w:rsidRPr="00FB2DDC">
        <w:t xml:space="preserve">2011, </w:t>
      </w:r>
      <w:r w:rsidRPr="00FB2DDC">
        <w:rPr>
          <w:b/>
        </w:rPr>
        <w:t>89</w:t>
      </w:r>
      <w:r w:rsidRPr="00FB2DDC">
        <w:t>(4):551-563.</w:t>
      </w:r>
    </w:p>
    <w:p w14:paraId="35D1C7C8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3.</w:t>
      </w:r>
      <w:r w:rsidRPr="00FB2DDC">
        <w:tab/>
        <w:t>Theisen A, Rosenfeld JA, Shane K, McBride KL, Atkin JF, Gaba C, Hoo J, Kurczynski TW, Schnur RE, Coffey LB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finement of the Region for Split Hand/Foot Malformation 5 on 2q31.1</w:t>
      </w:r>
      <w:r w:rsidRPr="00FB2DDC">
        <w:t xml:space="preserve">. </w:t>
      </w:r>
      <w:r w:rsidRPr="00FB2DDC">
        <w:rPr>
          <w:i/>
        </w:rPr>
        <w:t xml:space="preserve">Molecular Syndromology </w:t>
      </w:r>
      <w:r w:rsidRPr="00FB2DDC">
        <w:t xml:space="preserve">2010, </w:t>
      </w:r>
      <w:r w:rsidRPr="00FB2DDC">
        <w:rPr>
          <w:b/>
        </w:rPr>
        <w:t>1</w:t>
      </w:r>
      <w:r w:rsidRPr="00FB2DDC">
        <w:t>(5):262-271.</w:t>
      </w:r>
    </w:p>
    <w:p w14:paraId="2FA61A5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4.</w:t>
      </w:r>
      <w:r w:rsidRPr="00FB2DDC">
        <w:tab/>
        <w:t xml:space="preserve">Ferreira SI, Matoso E, Venâncio M, Saraiva J, Melo JB, Carreira IM: </w:t>
      </w:r>
      <w:r w:rsidRPr="00FB2DDC">
        <w:rPr>
          <w:b/>
        </w:rPr>
        <w:t>Critical region in 2q31.2q32.3 deletion syndrome: Report of two phenotypically distinct patients, one with an additional deletion in Alagille syndrome region</w:t>
      </w:r>
      <w:r w:rsidRPr="00FB2DDC">
        <w:t xml:space="preserve">. </w:t>
      </w:r>
      <w:r w:rsidRPr="00FB2DDC">
        <w:rPr>
          <w:i/>
        </w:rPr>
        <w:t xml:space="preserve">Molecular cytogenetics </w:t>
      </w:r>
      <w:r w:rsidRPr="00FB2DDC">
        <w:t xml:space="preserve">2012, </w:t>
      </w:r>
      <w:r w:rsidRPr="00FB2DDC">
        <w:rPr>
          <w:b/>
        </w:rPr>
        <w:t>5</w:t>
      </w:r>
      <w:r w:rsidRPr="00FB2DDC">
        <w:t>(1):25-25.</w:t>
      </w:r>
    </w:p>
    <w:p w14:paraId="2644CD01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5.</w:t>
      </w:r>
      <w:r w:rsidRPr="00FB2DDC">
        <w:tab/>
        <w:t xml:space="preserve">Zarate YA, Fish JL: </w:t>
      </w:r>
      <w:r w:rsidRPr="00FB2DDC">
        <w:rPr>
          <w:b/>
        </w:rPr>
        <w:t>SATB2-associated syndrome: Mechanisms, phenotype, and practical recommendation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7, </w:t>
      </w:r>
      <w:r w:rsidRPr="00FB2DDC">
        <w:rPr>
          <w:b/>
        </w:rPr>
        <w:t>173</w:t>
      </w:r>
      <w:r w:rsidRPr="00FB2DDC">
        <w:t>(2):327-337.</w:t>
      </w:r>
    </w:p>
    <w:p w14:paraId="265A4377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6.</w:t>
      </w:r>
      <w:r w:rsidRPr="00FB2DDC">
        <w:tab/>
        <w:t xml:space="preserve">Barroso E, Berges-Soria J, Benito-Sanz S, Rivera-Pedroza CI, Ballesta-Martínez MJ, López-González V, Guillen-Navarro E, Heath KE: </w:t>
      </w:r>
      <w:r w:rsidRPr="00FB2DDC">
        <w:rPr>
          <w:b/>
        </w:rPr>
        <w:t>Identification of the fourth duplication of upstream IHH regulatory elements, in a family with craniosynostosis Philadelphia type, helps to define the phenotypic characterization of these regulatory element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5, </w:t>
      </w:r>
      <w:r w:rsidRPr="00FB2DDC">
        <w:rPr>
          <w:b/>
        </w:rPr>
        <w:t>167a</w:t>
      </w:r>
      <w:r w:rsidRPr="00FB2DDC">
        <w:t>(4):902-906.</w:t>
      </w:r>
    </w:p>
    <w:p w14:paraId="423E11C7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7.</w:t>
      </w:r>
      <w:r w:rsidRPr="00FB2DDC">
        <w:tab/>
        <w:t xml:space="preserve">Le TN, Williams SR, Alaimo JT, Elsea SH: </w:t>
      </w:r>
      <w:r w:rsidRPr="00FB2DDC">
        <w:rPr>
          <w:b/>
        </w:rPr>
        <w:t>Genotype and phenotype correlation in 103 individuals with 2q37 deletion syndrome reveals incomplete penetrance and supports HDAC4 as the primary genetic contributor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9, </w:t>
      </w:r>
      <w:r w:rsidRPr="00FB2DDC">
        <w:rPr>
          <w:b/>
        </w:rPr>
        <w:t>179</w:t>
      </w:r>
      <w:r w:rsidRPr="00FB2DDC">
        <w:t>(5):782-791.</w:t>
      </w:r>
    </w:p>
    <w:p w14:paraId="06CAAF6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8.</w:t>
      </w:r>
      <w:r w:rsidRPr="00FB2DDC">
        <w:tab/>
        <w:t>Eto K, Sakai N, Shimada S, Shioda M, Ishigaki K, Hamada Y, Shinpo M, Azuma J, Tominaga K, Shimojima K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Microdeletions of 3p21.31 characterized by developmental delay, distinctive features, elevated serum creatine kinase levels, and white matter involvement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3, </w:t>
      </w:r>
      <w:r w:rsidRPr="00FB2DDC">
        <w:rPr>
          <w:b/>
        </w:rPr>
        <w:t>161a</w:t>
      </w:r>
      <w:r w:rsidRPr="00FB2DDC">
        <w:t>(12):3049-3056.</w:t>
      </w:r>
    </w:p>
    <w:p w14:paraId="4B4E6D5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29.</w:t>
      </w:r>
      <w:r w:rsidRPr="00FB2DDC">
        <w:tab/>
        <w:t xml:space="preserve">Lovrecic L, Bertok S, Žerjav Tanšek M: </w:t>
      </w:r>
      <w:r w:rsidRPr="00FB2DDC">
        <w:rPr>
          <w:b/>
        </w:rPr>
        <w:t>A New Case of an Extremely Rare 3p21.31 Interstitial Deletion</w:t>
      </w:r>
      <w:r w:rsidRPr="00FB2DDC">
        <w:t xml:space="preserve">. </w:t>
      </w:r>
      <w:r w:rsidRPr="00FB2DDC">
        <w:rPr>
          <w:i/>
        </w:rPr>
        <w:t xml:space="preserve">Molecular syndromology </w:t>
      </w:r>
      <w:r w:rsidRPr="00FB2DDC">
        <w:t xml:space="preserve">2016, </w:t>
      </w:r>
      <w:r w:rsidRPr="00FB2DDC">
        <w:rPr>
          <w:b/>
        </w:rPr>
        <w:t>7</w:t>
      </w:r>
      <w:r w:rsidRPr="00FB2DDC">
        <w:t>(2):93-98.</w:t>
      </w:r>
    </w:p>
    <w:p w14:paraId="447E6710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0.</w:t>
      </w:r>
      <w:r w:rsidRPr="00FB2DDC">
        <w:tab/>
        <w:t xml:space="preserve">Hervé B, Fauvert D, Dard R, Roume J, Cognard S, Goidin D, Lozach F, Molina-Gomes D, Vialard F: </w:t>
      </w:r>
      <w:r w:rsidRPr="00FB2DDC">
        <w:rPr>
          <w:b/>
        </w:rPr>
        <w:t>The emerging microduplication 3q13.31: Expanding the genotype-phenotype correlations of the reciprocal microdeletion 3q13.31 syndrome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6, </w:t>
      </w:r>
      <w:r w:rsidRPr="00FB2DDC">
        <w:rPr>
          <w:b/>
        </w:rPr>
        <w:t>59</w:t>
      </w:r>
      <w:r w:rsidRPr="00FB2DDC">
        <w:t>(9):463-469.</w:t>
      </w:r>
    </w:p>
    <w:p w14:paraId="7A1ECBBC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1.</w:t>
      </w:r>
      <w:r w:rsidRPr="00FB2DDC">
        <w:tab/>
        <w:t xml:space="preserve">Ponzi E, Asaro A, Orteschi D, Genuardi M, Zollino M, Gurrieri F: </w:t>
      </w:r>
      <w:r w:rsidRPr="00FB2DDC">
        <w:rPr>
          <w:b/>
        </w:rPr>
        <w:t>Variable expressivity of a familial 1.9 Mb microdeletion in 3q28 leading to haploinsufficiency of TP63: Refinement of the critical region for a new microdeletion phenotype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5, </w:t>
      </w:r>
      <w:r w:rsidRPr="00FB2DDC">
        <w:rPr>
          <w:b/>
        </w:rPr>
        <w:t>58</w:t>
      </w:r>
      <w:r w:rsidRPr="00FB2DDC">
        <w:t>(8):400-405.</w:t>
      </w:r>
    </w:p>
    <w:p w14:paraId="26BDD54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2.</w:t>
      </w:r>
      <w:r w:rsidRPr="00FB2DDC">
        <w:tab/>
        <w:t xml:space="preserve">Harada N, Nagai T, Shimokawa O, Niikawa N, Matsumoto N: </w:t>
      </w:r>
      <w:r w:rsidRPr="00FB2DDC">
        <w:rPr>
          <w:b/>
        </w:rPr>
        <w:t>A 4q21-q22 deletion in a girl with severe growth retardation</w:t>
      </w:r>
      <w:r w:rsidRPr="00FB2DDC">
        <w:t xml:space="preserve">. </w:t>
      </w:r>
      <w:r w:rsidRPr="00FB2DDC">
        <w:rPr>
          <w:i/>
        </w:rPr>
        <w:t xml:space="preserve">Clin Genet </w:t>
      </w:r>
      <w:r w:rsidRPr="00FB2DDC">
        <w:t xml:space="preserve">2002, </w:t>
      </w:r>
      <w:r w:rsidRPr="00FB2DDC">
        <w:rPr>
          <w:b/>
        </w:rPr>
        <w:t>61</w:t>
      </w:r>
      <w:r w:rsidRPr="00FB2DDC">
        <w:t>(3):226-228.</w:t>
      </w:r>
    </w:p>
    <w:p w14:paraId="65FF3619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3.</w:t>
      </w:r>
      <w:r w:rsidRPr="00FB2DDC">
        <w:tab/>
        <w:t xml:space="preserve">Hu X, Chen X, Wu B, Soler IM, Chen S, Shen Y: </w:t>
      </w:r>
      <w:r w:rsidRPr="00FB2DDC">
        <w:rPr>
          <w:b/>
        </w:rPr>
        <w:t>Further defining the critical genes for the 4q21 microdeletion disorder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7, </w:t>
      </w:r>
      <w:r w:rsidRPr="00FB2DDC">
        <w:rPr>
          <w:b/>
        </w:rPr>
        <w:t>173</w:t>
      </w:r>
      <w:r w:rsidRPr="00FB2DDC">
        <w:t>(1):120-125.</w:t>
      </w:r>
    </w:p>
    <w:p w14:paraId="41397D0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4.</w:t>
      </w:r>
      <w:r w:rsidRPr="00FB2DDC">
        <w:tab/>
        <w:t>Snijders Blok C, Corsten-Janssen N, FitzPatrick DR, Romano C, Fichera M, Vitello GA, Willemsen MH, Schoots J, Pfundt R, van Ravenswaaij-Arts C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 xml:space="preserve">Definition of 5q11.2 microdeletion syndrome reveals overlap with </w:t>
      </w:r>
      <w:r w:rsidRPr="00FB2DDC">
        <w:rPr>
          <w:b/>
        </w:rPr>
        <w:lastRenderedPageBreak/>
        <w:t>CHARGE syndrome and 22q11 deletion syndrome phenotype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4, </w:t>
      </w:r>
      <w:r w:rsidRPr="00FB2DDC">
        <w:rPr>
          <w:b/>
        </w:rPr>
        <w:t>164a</w:t>
      </w:r>
      <w:r w:rsidRPr="00FB2DDC">
        <w:t>(11):2843-2848.</w:t>
      </w:r>
    </w:p>
    <w:p w14:paraId="2B014B99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5.</w:t>
      </w:r>
      <w:r w:rsidRPr="00FB2DDC">
        <w:tab/>
        <w:t>Cellamare A, Coccaro N, Nuzzi MC, Casieri P, Tampoia M, Maggiolini FA, Gentile M, Ficarella R, Ponzi E, Conserva MR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Cytogenetic and Array-CGH Characterization of a Simple Case of Reciprocal t(3;10) Translocation Reveals a Hidden Deletion at 5q12</w:t>
      </w:r>
      <w:r w:rsidRPr="00FB2DDC">
        <w:t xml:space="preserve">. </w:t>
      </w:r>
      <w:r w:rsidRPr="00FB2DDC">
        <w:rPr>
          <w:i/>
        </w:rPr>
        <w:t xml:space="preserve">Genes </w:t>
      </w:r>
      <w:r w:rsidRPr="00FB2DDC">
        <w:t xml:space="preserve">2021, </w:t>
      </w:r>
      <w:r w:rsidRPr="00FB2DDC">
        <w:rPr>
          <w:b/>
        </w:rPr>
        <w:t>12</w:t>
      </w:r>
      <w:r w:rsidRPr="00FB2DDC">
        <w:t>(6).</w:t>
      </w:r>
    </w:p>
    <w:p w14:paraId="743CEC93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6.</w:t>
      </w:r>
      <w:r w:rsidRPr="00FB2DDC">
        <w:tab/>
        <w:t>Hotz A, Hellenbroich Y, Sperner J, Linder-Lucht M, Tacke U, Walter C, Caliebe A, Nagel I, Saunders DE, Wolff G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Microdeletion 5q14.3 and anomalies of brain development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3, </w:t>
      </w:r>
      <w:r w:rsidRPr="00FB2DDC">
        <w:rPr>
          <w:b/>
        </w:rPr>
        <w:t>161a</w:t>
      </w:r>
      <w:r w:rsidRPr="00FB2DDC">
        <w:t>(9):2124-2133.</w:t>
      </w:r>
    </w:p>
    <w:p w14:paraId="25DF056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7.</w:t>
      </w:r>
      <w:r w:rsidRPr="00FB2DDC">
        <w:tab/>
        <w:t xml:space="preserve">Brown N, Burgess T, Forbes R, McGillivray G, Kornberg A, Mandelstam S, Stark Z: </w:t>
      </w:r>
      <w:r w:rsidRPr="00FB2DDC">
        <w:rPr>
          <w:b/>
        </w:rPr>
        <w:t>5q31.3 Microdeletion syndrome: clinical and molecular characterization of two further case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3, </w:t>
      </w:r>
      <w:r w:rsidRPr="00FB2DDC">
        <w:rPr>
          <w:b/>
        </w:rPr>
        <w:t>161a</w:t>
      </w:r>
      <w:r w:rsidRPr="00FB2DDC">
        <w:t>(10):2604-2608.</w:t>
      </w:r>
    </w:p>
    <w:p w14:paraId="00C9DC2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8.</w:t>
      </w:r>
      <w:r w:rsidRPr="00FB2DDC">
        <w:tab/>
        <w:t xml:space="preserve">Linhares ND, Svartman M, Rodrigues TC, Rosenberg C, Valadares ER: </w:t>
      </w:r>
      <w:r w:rsidRPr="00FB2DDC">
        <w:rPr>
          <w:b/>
        </w:rPr>
        <w:t>Subtelomeric 6p25 deletion/duplication: Report of a patient with new clinical findings and genotype–phenotype correlations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5, </w:t>
      </w:r>
      <w:r w:rsidRPr="00FB2DDC">
        <w:rPr>
          <w:b/>
        </w:rPr>
        <w:t>58</w:t>
      </w:r>
      <w:r w:rsidRPr="00FB2DDC">
        <w:t>(5):310-318.</w:t>
      </w:r>
    </w:p>
    <w:p w14:paraId="15DD91D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39.</w:t>
      </w:r>
      <w:r w:rsidRPr="00FB2DDC">
        <w:tab/>
        <w:t>Kent OA, Saha M, Coyaud E, Burston HE, Law N, Dadson K, Chen S, Laurent EM, St-Germain J, Sun RX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Haploinsufficiency of RREB1 causes a Noonan-like RASopathy via epigenetic reprogramming of RAS-MAPK pathway genes</w:t>
      </w:r>
      <w:r w:rsidRPr="00FB2DDC">
        <w:t xml:space="preserve">. </w:t>
      </w:r>
      <w:r w:rsidRPr="00FB2DDC">
        <w:rPr>
          <w:i/>
        </w:rPr>
        <w:t xml:space="preserve">Nature communications </w:t>
      </w:r>
      <w:r w:rsidRPr="00FB2DDC">
        <w:t xml:space="preserve">2020, </w:t>
      </w:r>
      <w:r w:rsidRPr="00FB2DDC">
        <w:rPr>
          <w:b/>
        </w:rPr>
        <w:t>11</w:t>
      </w:r>
      <w:r w:rsidRPr="00FB2DDC">
        <w:t>(1):4673.</w:t>
      </w:r>
    </w:p>
    <w:p w14:paraId="21DF36B3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0.</w:t>
      </w:r>
      <w:r w:rsidRPr="00FB2DDC">
        <w:tab/>
        <w:t xml:space="preserve">Engwerda A, Frentz B, den Ouden AL, Flapper BCT, Swertz MA, Gerkes EH, Plantinga M, Dijkhuizen T, van Ravenswaaij-Arts CMA: </w:t>
      </w:r>
      <w:r w:rsidRPr="00FB2DDC">
        <w:rPr>
          <w:b/>
        </w:rPr>
        <w:t>The phenotypic spectrum of proximal 6q deletions based on a large cohort derived from social media and literature reports</w:t>
      </w:r>
      <w:r w:rsidRPr="00FB2DDC">
        <w:t xml:space="preserve">. </w:t>
      </w:r>
      <w:r w:rsidRPr="00FB2DDC">
        <w:rPr>
          <w:i/>
        </w:rPr>
        <w:t xml:space="preserve">European Journal of Human Genetics </w:t>
      </w:r>
      <w:r w:rsidRPr="00FB2DDC">
        <w:t xml:space="preserve">2018, </w:t>
      </w:r>
      <w:r w:rsidRPr="00FB2DDC">
        <w:rPr>
          <w:b/>
        </w:rPr>
        <w:t>26</w:t>
      </w:r>
      <w:r w:rsidRPr="00FB2DDC">
        <w:t>(10):1478-1489.</w:t>
      </w:r>
    </w:p>
    <w:p w14:paraId="7F9EA8A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1.</w:t>
      </w:r>
      <w:r w:rsidRPr="00FB2DDC">
        <w:tab/>
        <w:t>Thienpont B, Zhang L, Postma AV, Breckpot J, Tranchevent L-C, Van Loo P, Møllgård K, Tommerup N, Bache I, Tümer Z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Haploinsufficiency of TAB2 causes congenital heart defects in humans</w:t>
      </w:r>
      <w:r w:rsidRPr="00FB2DDC">
        <w:t xml:space="preserve">. </w:t>
      </w:r>
      <w:r w:rsidRPr="00FB2DDC">
        <w:rPr>
          <w:i/>
        </w:rPr>
        <w:t xml:space="preserve">American journal of human genetics </w:t>
      </w:r>
      <w:r w:rsidRPr="00FB2DDC">
        <w:t xml:space="preserve">2010, </w:t>
      </w:r>
      <w:r w:rsidRPr="00FB2DDC">
        <w:rPr>
          <w:b/>
        </w:rPr>
        <w:t>86</w:t>
      </w:r>
      <w:r w:rsidRPr="00FB2DDC">
        <w:t>(6):839-849.</w:t>
      </w:r>
    </w:p>
    <w:p w14:paraId="2C11512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2.</w:t>
      </w:r>
      <w:r w:rsidRPr="00FB2DDC">
        <w:tab/>
        <w:t xml:space="preserve">Santen GW, Clayton-Smith J: </w:t>
      </w:r>
      <w:r w:rsidRPr="00FB2DDC">
        <w:rPr>
          <w:b/>
        </w:rPr>
        <w:t>The ARID1B phenotype: what we have learned so far</w:t>
      </w:r>
      <w:r w:rsidRPr="00FB2DDC">
        <w:t xml:space="preserve">. </w:t>
      </w:r>
      <w:r w:rsidRPr="00FB2DDC">
        <w:rPr>
          <w:i/>
        </w:rPr>
        <w:t xml:space="preserve">American journal of medical genetics Part C, Seminars in medical genetics </w:t>
      </w:r>
      <w:r w:rsidRPr="00FB2DDC">
        <w:t xml:space="preserve">2014, </w:t>
      </w:r>
      <w:r w:rsidRPr="00FB2DDC">
        <w:rPr>
          <w:b/>
        </w:rPr>
        <w:t>166c</w:t>
      </w:r>
      <w:r w:rsidRPr="00FB2DDC">
        <w:t>(3):276-289.</w:t>
      </w:r>
    </w:p>
    <w:p w14:paraId="0656C18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3.</w:t>
      </w:r>
      <w:r w:rsidRPr="00FB2DDC">
        <w:tab/>
        <w:t xml:space="preserve">Caselli R, Ballarati L, Vignoli A, Peron A, Recalcati MP, Catusi I, Larizza L, Giardino D: </w:t>
      </w:r>
      <w:r w:rsidRPr="00FB2DDC">
        <w:rPr>
          <w:b/>
        </w:rPr>
        <w:t>7p22.1 microduplication syndrome: Clinical and molecular characterization of an adult case and review of the literature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5, </w:t>
      </w:r>
      <w:r w:rsidRPr="00FB2DDC">
        <w:rPr>
          <w:b/>
        </w:rPr>
        <w:t>58</w:t>
      </w:r>
      <w:r w:rsidRPr="00FB2DDC">
        <w:t>(11):578-583.</w:t>
      </w:r>
    </w:p>
    <w:p w14:paraId="7E93E63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4.</w:t>
      </w:r>
      <w:r w:rsidRPr="00FB2DDC">
        <w:tab/>
        <w:t>Shimojima K, Narai S, Togawa M, Doumoto T, Sangu N, Vanakker OM, de Paepe A, Edwards M, Whitehall J, Brescianini S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7p22.1 microdeletions involving ACTB associated with developmental delay, short stature, and microcephaly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6, </w:t>
      </w:r>
      <w:r w:rsidRPr="00FB2DDC">
        <w:rPr>
          <w:b/>
        </w:rPr>
        <w:t>59</w:t>
      </w:r>
      <w:r w:rsidRPr="00FB2DDC">
        <w:t>(10):502-506.</w:t>
      </w:r>
    </w:p>
    <w:p w14:paraId="243B67FC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5.</w:t>
      </w:r>
      <w:r w:rsidRPr="00FB2DDC">
        <w:tab/>
        <w:t>Ramocki MB, Bartnik M, Szafranski P, Kołodziejska KE, Xia Z, Bravo J, Miller GS, Rodriguez DL, Williams CA, Bader PI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current distal 7q11.23 deletion including HIP1 and YWHAG identified in patients with intellectual disabilities, epilepsy, and neurobehavioral problems</w:t>
      </w:r>
      <w:r w:rsidRPr="00FB2DDC">
        <w:t xml:space="preserve">. </w:t>
      </w:r>
      <w:r w:rsidRPr="00FB2DDC">
        <w:rPr>
          <w:i/>
        </w:rPr>
        <w:t xml:space="preserve">American journal of human genetics </w:t>
      </w:r>
      <w:r w:rsidRPr="00FB2DDC">
        <w:t xml:space="preserve">2010, </w:t>
      </w:r>
      <w:r w:rsidRPr="00FB2DDC">
        <w:rPr>
          <w:b/>
        </w:rPr>
        <w:t>87</w:t>
      </w:r>
      <w:r w:rsidRPr="00FB2DDC">
        <w:t>(6):857-865.</w:t>
      </w:r>
    </w:p>
    <w:p w14:paraId="0ECE81C3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6.</w:t>
      </w:r>
      <w:r w:rsidRPr="00FB2DDC">
        <w:tab/>
        <w:t xml:space="preserve">Porter MA, Dobson-Stone C, Kwok JBJ, Schofield PR, Beckett W, Tassabehji M: </w:t>
      </w:r>
      <w:r w:rsidRPr="00FB2DDC">
        <w:rPr>
          <w:b/>
        </w:rPr>
        <w:t>A Role for Transcription Factor GTF2IRD2 in Executive Function in Williams-Beuren Syndrome</w:t>
      </w:r>
      <w:r w:rsidRPr="00FB2DDC">
        <w:t xml:space="preserve">. </w:t>
      </w:r>
      <w:r w:rsidRPr="00FB2DDC">
        <w:rPr>
          <w:i/>
        </w:rPr>
        <w:t xml:space="preserve">PLOS ONE </w:t>
      </w:r>
      <w:r w:rsidRPr="00FB2DDC">
        <w:t xml:space="preserve">2012, </w:t>
      </w:r>
      <w:r w:rsidRPr="00FB2DDC">
        <w:rPr>
          <w:b/>
        </w:rPr>
        <w:t>7</w:t>
      </w:r>
      <w:r w:rsidRPr="00FB2DDC">
        <w:t>(10):e47457.</w:t>
      </w:r>
    </w:p>
    <w:p w14:paraId="64657E3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7.</w:t>
      </w:r>
      <w:r w:rsidRPr="00FB2DDC">
        <w:tab/>
        <w:t xml:space="preserve">Rasmussen MB, Kreiborg S, Jensen P, Bak M, Mang Y, Lodahl M, Budtz-Jørgensen E, Tommerup N, Tranebjærg L, Rendtorff ND: </w:t>
      </w:r>
      <w:r w:rsidRPr="00FB2DDC">
        <w:rPr>
          <w:b/>
        </w:rPr>
        <w:t>Phenotypic subregions within the split-hand/foot malformation 1 locus</w:t>
      </w:r>
      <w:r w:rsidRPr="00FB2DDC">
        <w:t xml:space="preserve">. </w:t>
      </w:r>
      <w:r w:rsidRPr="00FB2DDC">
        <w:rPr>
          <w:i/>
        </w:rPr>
        <w:t xml:space="preserve">Human genetics </w:t>
      </w:r>
      <w:r w:rsidRPr="00FB2DDC">
        <w:t xml:space="preserve">2016, </w:t>
      </w:r>
      <w:r w:rsidRPr="00FB2DDC">
        <w:rPr>
          <w:b/>
        </w:rPr>
        <w:t>135</w:t>
      </w:r>
      <w:r w:rsidRPr="00FB2DDC">
        <w:t>(3):345-357.</w:t>
      </w:r>
    </w:p>
    <w:p w14:paraId="7775765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8.</w:t>
      </w:r>
      <w:r w:rsidRPr="00FB2DDC">
        <w:tab/>
        <w:t xml:space="preserve">Luo H, Xie L, Wang SZ, Chen JL, Huang C, Wang J, Yang JF, Zhang WZ, Yang YF, Tan ZP: </w:t>
      </w:r>
      <w:r w:rsidRPr="00FB2DDC">
        <w:rPr>
          <w:b/>
        </w:rPr>
        <w:t>Duplication of 8q12 encompassing CHD7 is associated with a distinct phenotype but without duane anomaly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2, </w:t>
      </w:r>
      <w:r w:rsidRPr="00FB2DDC">
        <w:rPr>
          <w:b/>
        </w:rPr>
        <w:t>55</w:t>
      </w:r>
      <w:r w:rsidRPr="00FB2DDC">
        <w:t>(11):646-649.</w:t>
      </w:r>
    </w:p>
    <w:p w14:paraId="60FCA0A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49.</w:t>
      </w:r>
      <w:r w:rsidRPr="00FB2DDC">
        <w:tab/>
        <w:t xml:space="preserve">Overhoff J, Rabideau MM, Bird LM, Schweitzer DN, Haynes K, Schultz RA, Shaffer LG, Rosenfeld JA, Ellison JW: </w:t>
      </w:r>
      <w:r w:rsidRPr="00FB2DDC">
        <w:rPr>
          <w:b/>
        </w:rPr>
        <w:t>Refinement of the 8q22.1 microdeletion critical region associated with Nablus mask-like facial syndrome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4, </w:t>
      </w:r>
      <w:r w:rsidRPr="00FB2DDC">
        <w:rPr>
          <w:b/>
        </w:rPr>
        <w:t>164</w:t>
      </w:r>
      <w:r w:rsidRPr="00FB2DDC">
        <w:t>(1):259-263.</w:t>
      </w:r>
    </w:p>
    <w:p w14:paraId="455F50F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0.</w:t>
      </w:r>
      <w:r w:rsidRPr="00FB2DDC">
        <w:tab/>
        <w:t xml:space="preserve">Sinajon P, Gofine T, Ingram J, So J: </w:t>
      </w:r>
      <w:r w:rsidRPr="00FB2DDC">
        <w:rPr>
          <w:b/>
        </w:rPr>
        <w:t>Microdeletion 8q22.2-q22.3 in a 40-year-old male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5, </w:t>
      </w:r>
      <w:r w:rsidRPr="00FB2DDC">
        <w:rPr>
          <w:b/>
        </w:rPr>
        <w:t>58</w:t>
      </w:r>
      <w:r w:rsidRPr="00FB2DDC">
        <w:t>(11):569-572.</w:t>
      </w:r>
    </w:p>
    <w:p w14:paraId="1FA6732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1.</w:t>
      </w:r>
      <w:r w:rsidRPr="00FB2DDC">
        <w:tab/>
        <w:t xml:space="preserve">Wells C, Spaggiari E, Malan V, Stirnemann JJ, Attie-Bitach T, Ville Y, Vekemans M, Bessieres B, Romana S: </w:t>
      </w:r>
      <w:r w:rsidRPr="00FB2DDC">
        <w:rPr>
          <w:b/>
        </w:rPr>
        <w:t>First fetal case of the 8q24.3 contiguous genes syndrome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6, </w:t>
      </w:r>
      <w:r w:rsidRPr="00FB2DDC">
        <w:rPr>
          <w:b/>
        </w:rPr>
        <w:t>170</w:t>
      </w:r>
      <w:r w:rsidRPr="00FB2DDC">
        <w:t>(1):239-242.</w:t>
      </w:r>
    </w:p>
    <w:p w14:paraId="3AE2742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lastRenderedPageBreak/>
        <w:t>52.</w:t>
      </w:r>
      <w:r w:rsidRPr="00FB2DDC">
        <w:tab/>
        <w:t>Ferreira SI, Cinnirella G, Ramos L, Suppa A, Pires LM, Nardone AM, Camerota L, Lanciotti S, Galasso C, De Maio F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Tremor is a major feature of 9p13 deletion syndrome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20, </w:t>
      </w:r>
      <w:r w:rsidRPr="00FB2DDC">
        <w:rPr>
          <w:b/>
        </w:rPr>
        <w:t>182</w:t>
      </w:r>
      <w:r w:rsidRPr="00FB2DDC">
        <w:t>(11):2694-2698.</w:t>
      </w:r>
    </w:p>
    <w:p w14:paraId="1F8B1EFB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3.</w:t>
      </w:r>
      <w:r w:rsidRPr="00FB2DDC">
        <w:tab/>
        <w:t>Mucciolo M, Magini P, Marozza A, Mongelli P, Mencarelli MA, Hayek G, Tavalazzi F, Mari F, Seri M, Renieri A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9q31.1q31.3 deletion in two patients with similar clinical features: a newly recognized microdeletion syndrome?</w:t>
      </w:r>
      <w:r w:rsidRPr="00FB2DDC">
        <w:t xml:space="preserve"> </w:t>
      </w:r>
      <w:r w:rsidRPr="00FB2DDC">
        <w:rPr>
          <w:i/>
        </w:rPr>
        <w:t xml:space="preserve">American journal of medical genetics Part A </w:t>
      </w:r>
      <w:r w:rsidRPr="00FB2DDC">
        <w:t xml:space="preserve">2014, </w:t>
      </w:r>
      <w:r w:rsidRPr="00FB2DDC">
        <w:rPr>
          <w:b/>
        </w:rPr>
        <w:t>164a</w:t>
      </w:r>
      <w:r w:rsidRPr="00FB2DDC">
        <w:t>(3):685-690.</w:t>
      </w:r>
    </w:p>
    <w:p w14:paraId="4A16517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4.</w:t>
      </w:r>
      <w:r w:rsidRPr="00FB2DDC">
        <w:tab/>
        <w:t>Nevado J, Mergener R, Palomares-Bralo M, Souza KR, Vallespín E, Mena R, Martínez-Glez V, Mori M, Santos F, García-Miñaur S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New microdeletion and microduplication syndromes: A comprehensive review</w:t>
      </w:r>
      <w:r w:rsidRPr="00FB2DDC">
        <w:t xml:space="preserve">. </w:t>
      </w:r>
      <w:r w:rsidRPr="00FB2DDC">
        <w:rPr>
          <w:i/>
        </w:rPr>
        <w:t xml:space="preserve">Genetics and molecular biology </w:t>
      </w:r>
      <w:r w:rsidRPr="00FB2DDC">
        <w:t xml:space="preserve">2014, </w:t>
      </w:r>
      <w:r w:rsidRPr="00FB2DDC">
        <w:rPr>
          <w:b/>
        </w:rPr>
        <w:t>37</w:t>
      </w:r>
      <w:r w:rsidRPr="00FB2DDC">
        <w:t>(1 Suppl):210-219.</w:t>
      </w:r>
    </w:p>
    <w:p w14:paraId="7420BC8C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5.</w:t>
      </w:r>
      <w:r w:rsidRPr="00FB2DDC">
        <w:tab/>
        <w:t xml:space="preserve">Lichtner P, König R, Hasegawa T, Van Esch H, Meitinger T, Schuffenhauer S: </w:t>
      </w:r>
      <w:r w:rsidRPr="00FB2DDC">
        <w:rPr>
          <w:b/>
        </w:rPr>
        <w:t>An HDR (hypoparathyroidism, deafness, renal dysplasia) syndrome locus maps distal to the DiGeorge syndrome region on 10p13/14</w:t>
      </w:r>
      <w:r w:rsidRPr="00FB2DDC">
        <w:t xml:space="preserve">. </w:t>
      </w:r>
      <w:r w:rsidRPr="00FB2DDC">
        <w:rPr>
          <w:i/>
        </w:rPr>
        <w:t xml:space="preserve">Journal of medical genetics </w:t>
      </w:r>
      <w:r w:rsidRPr="00FB2DDC">
        <w:t xml:space="preserve">2000, </w:t>
      </w:r>
      <w:r w:rsidRPr="00FB2DDC">
        <w:rPr>
          <w:b/>
        </w:rPr>
        <w:t>37</w:t>
      </w:r>
      <w:r w:rsidRPr="00FB2DDC">
        <w:t>(1):33-37.</w:t>
      </w:r>
    </w:p>
    <w:p w14:paraId="6B537CA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6.</w:t>
      </w:r>
      <w:r w:rsidRPr="00FB2DDC">
        <w:tab/>
        <w:t>van Bon BW, Balciuniene J, Fruhman G, Nagamani SC, Broome DL, Cameron E, Martinet D, Roulet E, Jacquemont S, Beckmann JS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The phenotype of recurrent 10q22q23 deletions and duplications</w:t>
      </w:r>
      <w:r w:rsidRPr="00FB2DDC">
        <w:t xml:space="preserve">. </w:t>
      </w:r>
      <w:r w:rsidRPr="00FB2DDC">
        <w:rPr>
          <w:i/>
        </w:rPr>
        <w:t xml:space="preserve">Eur J Hum Genet </w:t>
      </w:r>
      <w:r w:rsidRPr="00FB2DDC">
        <w:t xml:space="preserve">2011, </w:t>
      </w:r>
      <w:r w:rsidRPr="00FB2DDC">
        <w:rPr>
          <w:b/>
        </w:rPr>
        <w:t>19</w:t>
      </w:r>
      <w:r w:rsidRPr="00FB2DDC">
        <w:t>(4):400-408.</w:t>
      </w:r>
    </w:p>
    <w:p w14:paraId="77ACC1D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7.</w:t>
      </w:r>
      <w:r w:rsidRPr="00FB2DDC">
        <w:tab/>
        <w:t xml:space="preserve">Choucair N, Abou Ghoch J, Fawaz A, Mégarbané A, Chouery E: </w:t>
      </w:r>
      <w:r w:rsidRPr="00FB2DDC">
        <w:rPr>
          <w:b/>
        </w:rPr>
        <w:t>10q26.1 Microdeletion: Redefining the critical regions for microcephaly and genital anomalie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5, </w:t>
      </w:r>
      <w:r w:rsidRPr="00FB2DDC">
        <w:rPr>
          <w:b/>
        </w:rPr>
        <w:t>167a</w:t>
      </w:r>
      <w:r w:rsidRPr="00FB2DDC">
        <w:t>(11):2707-2713.</w:t>
      </w:r>
    </w:p>
    <w:p w14:paraId="20E3E21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8.</w:t>
      </w:r>
      <w:r w:rsidRPr="00FB2DDC">
        <w:tab/>
        <w:t xml:space="preserve">Lin S, Zhou Y, Fang Q, Wu J, Zhang Z, Ji Y, Luo Y: </w:t>
      </w:r>
      <w:r w:rsidRPr="00FB2DDC">
        <w:rPr>
          <w:b/>
        </w:rPr>
        <w:t>Chromosome 10q26 deletion syndrome: Two new cases and a review of the literature</w:t>
      </w:r>
      <w:r w:rsidRPr="00FB2DDC">
        <w:t xml:space="preserve">. </w:t>
      </w:r>
      <w:r w:rsidRPr="00FB2DDC">
        <w:rPr>
          <w:i/>
        </w:rPr>
        <w:t xml:space="preserve">Molecular medicine reports </w:t>
      </w:r>
      <w:r w:rsidRPr="00FB2DDC">
        <w:t xml:space="preserve">2016, </w:t>
      </w:r>
      <w:r w:rsidRPr="00FB2DDC">
        <w:rPr>
          <w:b/>
        </w:rPr>
        <w:t>14</w:t>
      </w:r>
      <w:r w:rsidRPr="00FB2DDC">
        <w:t>(6):5134-5140.</w:t>
      </w:r>
    </w:p>
    <w:p w14:paraId="1E995A0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59.</w:t>
      </w:r>
      <w:r w:rsidRPr="00FB2DDC">
        <w:tab/>
        <w:t>Chiesa N, De Crescenzo A, Mishra K, Perone L, Carella M, Palumbo O, Mussa A, Sparago A, Cerrato F, Russo S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The KCNQ1OT1 imprinting control region and non-coding RNA: new properties derived from the study of Beckwith-Wiedemann syndrome and Silver-Russell syndrome cases</w:t>
      </w:r>
      <w:r w:rsidRPr="00FB2DDC">
        <w:t xml:space="preserve">. </w:t>
      </w:r>
      <w:r w:rsidRPr="00FB2DDC">
        <w:rPr>
          <w:i/>
        </w:rPr>
        <w:t xml:space="preserve">Hum Mol Genet </w:t>
      </w:r>
      <w:r w:rsidRPr="00FB2DDC">
        <w:t xml:space="preserve">2012, </w:t>
      </w:r>
      <w:r w:rsidRPr="00FB2DDC">
        <w:rPr>
          <w:b/>
        </w:rPr>
        <w:t>21</w:t>
      </w:r>
      <w:r w:rsidRPr="00FB2DDC">
        <w:t>(1):10-25.</w:t>
      </w:r>
    </w:p>
    <w:p w14:paraId="59950525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0.</w:t>
      </w:r>
      <w:r w:rsidRPr="00FB2DDC">
        <w:tab/>
        <w:t>Addis L, Ahn JW, Dobson R, Dixit A, Ogilvie CM, Pinto D, Vaags AK, Coon H, Chaste P, Wilson S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Microdeletions of ELP4 Are Associated with Language Impairment, Autism Spectrum Disorder, and Mental Retardation</w:t>
      </w:r>
      <w:r w:rsidRPr="00FB2DDC">
        <w:t xml:space="preserve">. </w:t>
      </w:r>
      <w:r w:rsidRPr="00FB2DDC">
        <w:rPr>
          <w:i/>
        </w:rPr>
        <w:t xml:space="preserve">Human mutation </w:t>
      </w:r>
      <w:r w:rsidRPr="00FB2DDC">
        <w:t xml:space="preserve">2015, </w:t>
      </w:r>
      <w:r w:rsidRPr="00FB2DDC">
        <w:rPr>
          <w:b/>
        </w:rPr>
        <w:t>36</w:t>
      </w:r>
      <w:r w:rsidRPr="00FB2DDC">
        <w:t>(9):842-850.</w:t>
      </w:r>
    </w:p>
    <w:p w14:paraId="0E60EBC0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1.</w:t>
      </w:r>
      <w:r w:rsidRPr="00FB2DDC">
        <w:tab/>
        <w:t>Han JC, Liu Q-R, Jones M, Levinn RL, Menzie CM, Jefferson-George KS, Adler-Wailes DC, Sanford EL, Lacbawan FL, Uhl GR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Brain-Derived Neurotrophic Factor and Obesity in the WAGR Syndrome</w:t>
      </w:r>
      <w:r w:rsidRPr="00FB2DDC">
        <w:t xml:space="preserve">. </w:t>
      </w:r>
      <w:r w:rsidRPr="00FB2DDC">
        <w:rPr>
          <w:i/>
        </w:rPr>
        <w:t xml:space="preserve">New England Journal of Medicine </w:t>
      </w:r>
      <w:r w:rsidRPr="00FB2DDC">
        <w:t xml:space="preserve">2008, </w:t>
      </w:r>
      <w:r w:rsidRPr="00FB2DDC">
        <w:rPr>
          <w:b/>
        </w:rPr>
        <w:t>359</w:t>
      </w:r>
      <w:r w:rsidRPr="00FB2DDC">
        <w:t>(9):918-927.</w:t>
      </w:r>
    </w:p>
    <w:p w14:paraId="3B83A904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2.</w:t>
      </w:r>
      <w:r w:rsidRPr="00FB2DDC">
        <w:tab/>
        <w:t xml:space="preserve">Trajkova S, Di Gregorio E, Ferrero GB, Carli D, Pavinato L, Delplancq G, Kuentz P, Brusco A: </w:t>
      </w:r>
      <w:r w:rsidRPr="00FB2DDC">
        <w:rPr>
          <w:b/>
        </w:rPr>
        <w:t>New Insights into Potocki-Shaffer Syndrome: Report of Two Novel Cases and Literature Review</w:t>
      </w:r>
      <w:r w:rsidRPr="00FB2DDC">
        <w:t xml:space="preserve">. </w:t>
      </w:r>
      <w:r w:rsidRPr="00FB2DDC">
        <w:rPr>
          <w:i/>
        </w:rPr>
        <w:t xml:space="preserve">Brain sciences </w:t>
      </w:r>
      <w:r w:rsidRPr="00FB2DDC">
        <w:t xml:space="preserve">2020, </w:t>
      </w:r>
      <w:r w:rsidRPr="00FB2DDC">
        <w:rPr>
          <w:b/>
        </w:rPr>
        <w:t>10</w:t>
      </w:r>
      <w:r w:rsidRPr="00FB2DDC">
        <w:t>(11).</w:t>
      </w:r>
    </w:p>
    <w:p w14:paraId="5A16A8A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3.</w:t>
      </w:r>
      <w:r w:rsidRPr="00FB2DDC">
        <w:tab/>
        <w:t xml:space="preserve">Grossfeld PD, Mattina T, Lai Z, Favier R, Jones KL, Cotter F, Jones C, the 11q C: </w:t>
      </w:r>
      <w:r w:rsidRPr="00FB2DDC">
        <w:rPr>
          <w:b/>
        </w:rPr>
        <w:t>The 11q terminal deletion disorder: A prospective study of 110 case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04, </w:t>
      </w:r>
      <w:r w:rsidRPr="00FB2DDC">
        <w:rPr>
          <w:b/>
        </w:rPr>
        <w:t>129A</w:t>
      </w:r>
      <w:r w:rsidRPr="00FB2DDC">
        <w:t>(1):51-61.</w:t>
      </w:r>
    </w:p>
    <w:p w14:paraId="7415C9A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4.</w:t>
      </w:r>
      <w:r w:rsidRPr="00FB2DDC">
        <w:tab/>
        <w:t>Lynch SA, Foulds N, Thuresson AC, Collins AL, Annerén G, Hedberg BO, Delaney CA, Iremonger J, Murray CM, Crolla JA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The 12q14 microdeletion syndrome: six new cases confirming the role of HMGA2 in growth</w:t>
      </w:r>
      <w:r w:rsidRPr="00FB2DDC">
        <w:t xml:space="preserve">. </w:t>
      </w:r>
      <w:r w:rsidRPr="00FB2DDC">
        <w:rPr>
          <w:i/>
        </w:rPr>
        <w:t xml:space="preserve">Eur J Hum Genet </w:t>
      </w:r>
      <w:r w:rsidRPr="00FB2DDC">
        <w:t xml:space="preserve">2011, </w:t>
      </w:r>
      <w:r w:rsidRPr="00FB2DDC">
        <w:rPr>
          <w:b/>
        </w:rPr>
        <w:t>19</w:t>
      </w:r>
      <w:r w:rsidRPr="00FB2DDC">
        <w:t>(5):534-539.</w:t>
      </w:r>
    </w:p>
    <w:p w14:paraId="53EE3BA1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5.</w:t>
      </w:r>
      <w:r w:rsidRPr="00FB2DDC">
        <w:tab/>
        <w:t xml:space="preserve">Kim MJ, Frausto RF, Rosenwasser GO, Bui T, Le DJ, Stone EM, Aldave AJ: </w:t>
      </w:r>
      <w:r w:rsidRPr="00FB2DDC">
        <w:rPr>
          <w:b/>
        </w:rPr>
        <w:t>Posterior amorphous corneal dystrophy is associated with a deletion of small leucine-rich proteoglycans on chromosome 12</w:t>
      </w:r>
      <w:r w:rsidRPr="00FB2DDC">
        <w:t xml:space="preserve">. </w:t>
      </w:r>
      <w:r w:rsidRPr="00FB2DDC">
        <w:rPr>
          <w:i/>
        </w:rPr>
        <w:t xml:space="preserve">PLoS One </w:t>
      </w:r>
      <w:r w:rsidRPr="00FB2DDC">
        <w:t xml:space="preserve">2014, </w:t>
      </w:r>
      <w:r w:rsidRPr="00FB2DDC">
        <w:rPr>
          <w:b/>
        </w:rPr>
        <w:t>9</w:t>
      </w:r>
      <w:r w:rsidRPr="00FB2DDC">
        <w:t>(4):e95037.</w:t>
      </w:r>
    </w:p>
    <w:p w14:paraId="5916141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6.</w:t>
      </w:r>
      <w:r w:rsidRPr="00FB2DDC">
        <w:tab/>
        <w:t xml:space="preserve">Labonne JDJ, Lee K-H, Iwase S, Kong I-K, Diamond MP, Layman LC, Kim C-H, Kim H-G: </w:t>
      </w:r>
      <w:r w:rsidRPr="00FB2DDC">
        <w:rPr>
          <w:b/>
        </w:rPr>
        <w:t>An atypical 12q24.31 microdeletion implicates six genes including a histone demethylase KDM2B and a histone methyltransferase SETD1B in syndromic intellectual disability</w:t>
      </w:r>
      <w:r w:rsidRPr="00FB2DDC">
        <w:t xml:space="preserve">. </w:t>
      </w:r>
      <w:r w:rsidRPr="00FB2DDC">
        <w:rPr>
          <w:i/>
        </w:rPr>
        <w:t xml:space="preserve">Human genetics </w:t>
      </w:r>
      <w:r w:rsidRPr="00FB2DDC">
        <w:t xml:space="preserve">2016, </w:t>
      </w:r>
      <w:r w:rsidRPr="00FB2DDC">
        <w:rPr>
          <w:b/>
        </w:rPr>
        <w:t>135</w:t>
      </w:r>
      <w:r w:rsidRPr="00FB2DDC">
        <w:t>(7):757-771.</w:t>
      </w:r>
    </w:p>
    <w:p w14:paraId="6F743A10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7.</w:t>
      </w:r>
      <w:r w:rsidRPr="00FB2DDC">
        <w:tab/>
        <w:t xml:space="preserve">Pavone P, Briuglia S, Falsaperla R, Warm A, Pavone V, Bernardini L, Novelli A, Praticò AD, Salpietro V, Ruggieri M: </w:t>
      </w:r>
      <w:r w:rsidRPr="00FB2DDC">
        <w:rPr>
          <w:b/>
        </w:rPr>
        <w:t>Wide spectrum of congenital anomalies including choanal atresia, malformed extremities, and brain and spinal malformations in a girl with a de novo 5.6-Mb deletion of 13q12.11-13q12.13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4, </w:t>
      </w:r>
      <w:r w:rsidRPr="00FB2DDC">
        <w:rPr>
          <w:b/>
        </w:rPr>
        <w:t>164a</w:t>
      </w:r>
      <w:r w:rsidRPr="00FB2DDC">
        <w:t>(7):1734-1743.</w:t>
      </w:r>
    </w:p>
    <w:p w14:paraId="30C58869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68.</w:t>
      </w:r>
      <w:r w:rsidRPr="00FB2DDC">
        <w:tab/>
        <w:t xml:space="preserve">Bartholdi D, Stray-Pedersen A, Azzarello-Burri S, Kibaek M, Kirchhoff M, Oneda B, Rødningen O, Schmitt-Mechelke T, Rauch A, Kjaergaard S: </w:t>
      </w:r>
      <w:r w:rsidRPr="00FB2DDC">
        <w:rPr>
          <w:b/>
        </w:rPr>
        <w:t>A newly recognized 13q12.3 microdeletion syndrome characterized by intellectual disability, microcephaly, and eczema/atopic dermatitis encompassing the HMGB1 and KATNAL1 gene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4, </w:t>
      </w:r>
      <w:r w:rsidRPr="00FB2DDC">
        <w:rPr>
          <w:b/>
        </w:rPr>
        <w:t>164a</w:t>
      </w:r>
      <w:r w:rsidRPr="00FB2DDC">
        <w:t>(5):1277-1283.</w:t>
      </w:r>
    </w:p>
    <w:p w14:paraId="61CE3ED1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lastRenderedPageBreak/>
        <w:t>69.</w:t>
      </w:r>
      <w:r w:rsidRPr="00FB2DDC">
        <w:tab/>
        <w:t xml:space="preserve">Muriello M, Kim AY, Sondergaard Schatz K, Beck N, Gunay-Aygun M, Hoover-Fong JE: </w:t>
      </w:r>
      <w:r w:rsidRPr="00FB2DDC">
        <w:rPr>
          <w:b/>
        </w:rPr>
        <w:t>Growth hormone deficiency, aortic dilation, and neurocognitive issues in Feingold syndrome 2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9, </w:t>
      </w:r>
      <w:r w:rsidRPr="00FB2DDC">
        <w:rPr>
          <w:b/>
        </w:rPr>
        <w:t>179</w:t>
      </w:r>
      <w:r w:rsidRPr="00FB2DDC">
        <w:t>(3):410-416.</w:t>
      </w:r>
    </w:p>
    <w:p w14:paraId="5D48EFF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0.</w:t>
      </w:r>
      <w:r w:rsidRPr="00FB2DDC">
        <w:tab/>
        <w:t xml:space="preserve">Angée C, Nedelec B, Erjavec E, Rozet J-M, Fares Taie L: </w:t>
      </w:r>
      <w:r w:rsidRPr="00FB2DDC">
        <w:rPr>
          <w:b/>
        </w:rPr>
        <w:t>Congenital Microcoria: Clinical Features and Molecular Genetics</w:t>
      </w:r>
      <w:r w:rsidRPr="00FB2DDC">
        <w:t xml:space="preserve">. </w:t>
      </w:r>
      <w:r w:rsidRPr="00FB2DDC">
        <w:rPr>
          <w:i/>
        </w:rPr>
        <w:t xml:space="preserve">Genes </w:t>
      </w:r>
      <w:r w:rsidRPr="00FB2DDC">
        <w:t xml:space="preserve">2021, </w:t>
      </w:r>
      <w:r w:rsidRPr="00FB2DDC">
        <w:rPr>
          <w:b/>
        </w:rPr>
        <w:t>12</w:t>
      </w:r>
      <w:r w:rsidRPr="00FB2DDC">
        <w:t>(5):624.</w:t>
      </w:r>
    </w:p>
    <w:p w14:paraId="2601F3B5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1.</w:t>
      </w:r>
      <w:r w:rsidRPr="00FB2DDC">
        <w:tab/>
        <w:t>Kagami M, Nagasaki K, Kosaki R, Horikawa R, Naiki Y, Saitoh S, Tajima T, Yorifuji T, Numakura C, Mizuno S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Temple syndrome: comprehensive molecular and clinical findings in 32 Japanese patients</w:t>
      </w:r>
      <w:r w:rsidRPr="00FB2DDC">
        <w:t xml:space="preserve">. </w:t>
      </w:r>
      <w:r w:rsidRPr="00FB2DDC">
        <w:rPr>
          <w:i/>
        </w:rPr>
        <w:t xml:space="preserve">Genetics in Medicine </w:t>
      </w:r>
      <w:r w:rsidRPr="00FB2DDC">
        <w:t xml:space="preserve">2017, </w:t>
      </w:r>
      <w:r w:rsidRPr="00FB2DDC">
        <w:rPr>
          <w:b/>
        </w:rPr>
        <w:t>19</w:t>
      </w:r>
      <w:r w:rsidRPr="00FB2DDC">
        <w:t>(12):1356-1366.</w:t>
      </w:r>
    </w:p>
    <w:p w14:paraId="27D30A30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2.</w:t>
      </w:r>
      <w:r w:rsidRPr="00FB2DDC">
        <w:tab/>
        <w:t>Hilhorst-Hofstee Y, Hamel BC, Verheij JB, Rijlaarsdam ME, Mancini GM, Cobben JM, Giroth C, Ruivenkamp CA, Hansson KB, Timmermans J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The clinical spectrum of complete FBN1 allele deletions</w:t>
      </w:r>
      <w:r w:rsidRPr="00FB2DDC">
        <w:t xml:space="preserve">. </w:t>
      </w:r>
      <w:r w:rsidRPr="00FB2DDC">
        <w:rPr>
          <w:i/>
        </w:rPr>
        <w:t xml:space="preserve">Eur J Hum Genet </w:t>
      </w:r>
      <w:r w:rsidRPr="00FB2DDC">
        <w:t xml:space="preserve">2011, </w:t>
      </w:r>
      <w:r w:rsidRPr="00FB2DDC">
        <w:rPr>
          <w:b/>
        </w:rPr>
        <w:t>19</w:t>
      </w:r>
      <w:r w:rsidRPr="00FB2DDC">
        <w:t>(3):247-252.</w:t>
      </w:r>
    </w:p>
    <w:p w14:paraId="7BB0174B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3.</w:t>
      </w:r>
      <w:r w:rsidRPr="00FB2DDC">
        <w:tab/>
        <w:t>El-Hattab AW, Smolarek TA, Walker ME, Schorry EK, Immken LL, Patel G, Abbott M-A, Lanpher BC, Ou Z, Kang S-HL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defined genomic architecture in 15q24 directed by patient deletion/duplication breakpoint mapping</w:t>
      </w:r>
      <w:r w:rsidRPr="00FB2DDC">
        <w:t xml:space="preserve">. </w:t>
      </w:r>
      <w:r w:rsidRPr="00FB2DDC">
        <w:rPr>
          <w:i/>
        </w:rPr>
        <w:t xml:space="preserve">Human genetics </w:t>
      </w:r>
      <w:r w:rsidRPr="00FB2DDC">
        <w:t xml:space="preserve">2009, </w:t>
      </w:r>
      <w:r w:rsidRPr="00FB2DDC">
        <w:rPr>
          <w:b/>
        </w:rPr>
        <w:t>126</w:t>
      </w:r>
      <w:r w:rsidRPr="00FB2DDC">
        <w:t>(4):589-602.</w:t>
      </w:r>
    </w:p>
    <w:p w14:paraId="53020853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4.</w:t>
      </w:r>
      <w:r w:rsidRPr="00FB2DDC">
        <w:tab/>
        <w:t xml:space="preserve">Liu Y, Zhang Y, Zarrei M, Dong R, Yang X, Zhao D, Scherer SW, Gai Z: </w:t>
      </w:r>
      <w:r w:rsidRPr="00FB2DDC">
        <w:rPr>
          <w:b/>
        </w:rPr>
        <w:t>Refining critical regions in 15q24 microdeletion syndrome pertaining to autism</w:t>
      </w:r>
      <w:r w:rsidRPr="00FB2DDC">
        <w:t xml:space="preserve">. </w:t>
      </w:r>
      <w:r w:rsidRPr="00FB2DDC">
        <w:rPr>
          <w:i/>
        </w:rPr>
        <w:t xml:space="preserve">American Journal of Medical Genetics Part B: Neuropsychiatric Genetics </w:t>
      </w:r>
      <w:r w:rsidRPr="00FB2DDC">
        <w:t xml:space="preserve">2020, </w:t>
      </w:r>
      <w:r w:rsidRPr="00FB2DDC">
        <w:rPr>
          <w:b/>
        </w:rPr>
        <w:t>183</w:t>
      </w:r>
      <w:r w:rsidRPr="00FB2DDC">
        <w:t>(4):217-226.</w:t>
      </w:r>
    </w:p>
    <w:p w14:paraId="2850B9A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5.</w:t>
      </w:r>
      <w:r w:rsidRPr="00FB2DDC">
        <w:tab/>
        <w:t xml:space="preserve">Doelken SC, Seeger K, Hundsdoerfer P, Weber-Ferro W, Klopocki E, Graul-Neumann L: </w:t>
      </w:r>
      <w:r w:rsidRPr="00FB2DDC">
        <w:rPr>
          <w:b/>
        </w:rPr>
        <w:t>Proximal and distal 15q25.2 microdeletions-genotype-phenotype delineation of two neurodevelopmental susceptibility loci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3, </w:t>
      </w:r>
      <w:r w:rsidRPr="00FB2DDC">
        <w:rPr>
          <w:b/>
        </w:rPr>
        <w:t>161a</w:t>
      </w:r>
      <w:r w:rsidRPr="00FB2DDC">
        <w:t>(1):218-224.</w:t>
      </w:r>
    </w:p>
    <w:p w14:paraId="1B99C4EC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6.</w:t>
      </w:r>
      <w:r w:rsidRPr="00FB2DDC">
        <w:tab/>
        <w:t xml:space="preserve">Oyazato Y, Iijima K, Emi M, Sekine T, Kamei K, Takanashi J, Nakao H, Namai Y, Nozu K, Matsuo M: </w:t>
      </w:r>
      <w:r w:rsidRPr="00FB2DDC">
        <w:rPr>
          <w:b/>
        </w:rPr>
        <w:t>Molecular analysis of TSC2/PKD1 contiguous gene deletion syndrome</w:t>
      </w:r>
      <w:r w:rsidRPr="00FB2DDC">
        <w:t xml:space="preserve">. </w:t>
      </w:r>
      <w:r w:rsidRPr="00FB2DDC">
        <w:rPr>
          <w:i/>
        </w:rPr>
        <w:t xml:space="preserve">The Kobe journal of medical sciences </w:t>
      </w:r>
      <w:r w:rsidRPr="00FB2DDC">
        <w:t xml:space="preserve">2011, </w:t>
      </w:r>
      <w:r w:rsidRPr="00FB2DDC">
        <w:rPr>
          <w:b/>
        </w:rPr>
        <w:t>57</w:t>
      </w:r>
      <w:r w:rsidRPr="00FB2DDC">
        <w:t>(1):E1-10.</w:t>
      </w:r>
    </w:p>
    <w:p w14:paraId="3F5B8360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7.</w:t>
      </w:r>
      <w:r w:rsidRPr="00FB2DDC">
        <w:tab/>
        <w:t>Osumi K, Suga K, Ono A, Goji A, Mori T, Kinoshita Y, Sugano M, Toda Y, Urushihara M, Nakagawa R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Molecular diagnosis of an infant with TSC2/PKD1 contiguous gene syndrome</w:t>
      </w:r>
      <w:r w:rsidRPr="00FB2DDC">
        <w:t xml:space="preserve">. </w:t>
      </w:r>
      <w:r w:rsidRPr="00FB2DDC">
        <w:rPr>
          <w:i/>
        </w:rPr>
        <w:t xml:space="preserve">Human Genome Variation </w:t>
      </w:r>
      <w:r w:rsidRPr="00FB2DDC">
        <w:t xml:space="preserve">2020, </w:t>
      </w:r>
      <w:r w:rsidRPr="00FB2DDC">
        <w:rPr>
          <w:b/>
        </w:rPr>
        <w:t>7</w:t>
      </w:r>
      <w:r w:rsidRPr="00FB2DDC">
        <w:t>(1):21.</w:t>
      </w:r>
    </w:p>
    <w:p w14:paraId="45BBFAFB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8.</w:t>
      </w:r>
      <w:r w:rsidRPr="00FB2DDC">
        <w:tab/>
        <w:t>Fountain MD, Oleson DS, Rech ME, Segebrecht L, Hunter JV, McCarthy JM, Lupo PJ, Holtgrewe M, Moran R, Rosenfeld JA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Pathogenic variants in USP7 cause a neurodevelopmental disorder with speech delays, altered behavior, and neurologic anomalies</w:t>
      </w:r>
      <w:r w:rsidRPr="00FB2DDC">
        <w:t xml:space="preserve">. </w:t>
      </w:r>
      <w:r w:rsidRPr="00FB2DDC">
        <w:rPr>
          <w:i/>
        </w:rPr>
        <w:t xml:space="preserve">Genet Med </w:t>
      </w:r>
      <w:r w:rsidRPr="00FB2DDC">
        <w:t xml:space="preserve">2019, </w:t>
      </w:r>
      <w:r w:rsidRPr="00FB2DDC">
        <w:rPr>
          <w:b/>
        </w:rPr>
        <w:t>21</w:t>
      </w:r>
      <w:r w:rsidRPr="00FB2DDC">
        <w:t>(8):1797-1807.</w:t>
      </w:r>
    </w:p>
    <w:p w14:paraId="374AADA7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79.</w:t>
      </w:r>
      <w:r w:rsidRPr="00FB2DDC">
        <w:tab/>
        <w:t>Ingason A, Rujescu D, Cichon S, Sigurdsson E, Sigmundsson T, Pietiläinen OPH, Buizer-Voskamp JE, Strengman E, Francks C, Muglia P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Copy number variations of chromosome 16p13.1 region associated with schizophrenia</w:t>
      </w:r>
      <w:r w:rsidRPr="00FB2DDC">
        <w:t xml:space="preserve">. </w:t>
      </w:r>
      <w:r w:rsidRPr="00FB2DDC">
        <w:rPr>
          <w:i/>
        </w:rPr>
        <w:t xml:space="preserve">Molecular Psychiatry </w:t>
      </w:r>
      <w:r w:rsidRPr="00FB2DDC">
        <w:t xml:space="preserve">2011, </w:t>
      </w:r>
      <w:r w:rsidRPr="00FB2DDC">
        <w:rPr>
          <w:b/>
        </w:rPr>
        <w:t>16</w:t>
      </w:r>
      <w:r w:rsidRPr="00FB2DDC">
        <w:t>(1):17-25.</w:t>
      </w:r>
    </w:p>
    <w:p w14:paraId="3AFE1A34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0.</w:t>
      </w:r>
      <w:r w:rsidRPr="00FB2DDC">
        <w:tab/>
        <w:t xml:space="preserve">Tabet A-C, Pilorge M, Delorme R, Amsellem F, Pinard J-M, Leboyer M, Verloes A, Benzacken B, Betancur C: </w:t>
      </w:r>
      <w:r w:rsidRPr="00FB2DDC">
        <w:rPr>
          <w:b/>
        </w:rPr>
        <w:t>Autism multiplex family with 16p11.2p12.2 microduplication syndrome in monozygotic twins and distal 16p11.2 deletion in their brother</w:t>
      </w:r>
      <w:r w:rsidRPr="00FB2DDC">
        <w:t xml:space="preserve">. </w:t>
      </w:r>
      <w:r w:rsidRPr="00FB2DDC">
        <w:rPr>
          <w:i/>
        </w:rPr>
        <w:t xml:space="preserve">European Journal of Human Genetics </w:t>
      </w:r>
      <w:r w:rsidRPr="00FB2DDC">
        <w:t xml:space="preserve">2012, </w:t>
      </w:r>
      <w:r w:rsidRPr="00FB2DDC">
        <w:rPr>
          <w:b/>
        </w:rPr>
        <w:t>20</w:t>
      </w:r>
      <w:r w:rsidRPr="00FB2DDC">
        <w:t>(5):540-546.</w:t>
      </w:r>
    </w:p>
    <w:p w14:paraId="1E736C2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1.</w:t>
      </w:r>
      <w:r w:rsidRPr="00FB2DDC">
        <w:tab/>
        <w:t>Bachmann-Gagescu R, Mefford HC, Cowan C, Glew GM, Hing AV, Wallace S, Bader PI, Hamati A, Reitnauer PJ, Smith R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Recurrent 200-kb deletions of 16p11.2 that include the SH2B1 gene are associated with developmental delay and obesity</w:t>
      </w:r>
      <w:r w:rsidRPr="00FB2DDC">
        <w:t xml:space="preserve">. </w:t>
      </w:r>
      <w:r w:rsidRPr="00FB2DDC">
        <w:rPr>
          <w:i/>
        </w:rPr>
        <w:t xml:space="preserve">Genet Med </w:t>
      </w:r>
      <w:r w:rsidRPr="00FB2DDC">
        <w:t xml:space="preserve">2010, </w:t>
      </w:r>
      <w:r w:rsidRPr="00FB2DDC">
        <w:rPr>
          <w:b/>
        </w:rPr>
        <w:t>12</w:t>
      </w:r>
      <w:r w:rsidRPr="00FB2DDC">
        <w:t>(10):641-647.</w:t>
      </w:r>
    </w:p>
    <w:p w14:paraId="621136F1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2.</w:t>
      </w:r>
      <w:r w:rsidRPr="00FB2DDC">
        <w:tab/>
        <w:t xml:space="preserve">Abdullah S, Helal M, Dupuis L, Stavropoulos DJ, Louro P, Ramos L, Mendoza-Londono R: </w:t>
      </w:r>
      <w:r w:rsidRPr="00FB2DDC">
        <w:rPr>
          <w:b/>
        </w:rPr>
        <w:t>16q22.1 microdeletion and anticipatory guidance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9, </w:t>
      </w:r>
      <w:r w:rsidRPr="00FB2DDC">
        <w:rPr>
          <w:b/>
        </w:rPr>
        <w:t>179</w:t>
      </w:r>
      <w:r w:rsidRPr="00FB2DDC">
        <w:t>(7):1287-1292.</w:t>
      </w:r>
    </w:p>
    <w:p w14:paraId="52E05D28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3.</w:t>
      </w:r>
      <w:r w:rsidRPr="00FB2DDC">
        <w:tab/>
        <w:t>Armour CM, Bulman DE, Jarinova O, Rogers RC, Clarkson KB, DuPont BR, Dwivedi A, Bartel FO, McDonell L, Schwartz CE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17p13.3 microduplications are associated with split-hand/foot malformation and long-bone deficiency (SHFLD)</w:t>
      </w:r>
      <w:r w:rsidRPr="00FB2DDC">
        <w:t xml:space="preserve">. </w:t>
      </w:r>
      <w:r w:rsidRPr="00FB2DDC">
        <w:rPr>
          <w:i/>
        </w:rPr>
        <w:t xml:space="preserve">Eur J Hum Genet </w:t>
      </w:r>
      <w:r w:rsidRPr="00FB2DDC">
        <w:t xml:space="preserve">2011, </w:t>
      </w:r>
      <w:r w:rsidRPr="00FB2DDC">
        <w:rPr>
          <w:b/>
        </w:rPr>
        <w:t>19</w:t>
      </w:r>
      <w:r w:rsidRPr="00FB2DDC">
        <w:t>(11):1144-1151.</w:t>
      </w:r>
    </w:p>
    <w:p w14:paraId="53759A2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4.</w:t>
      </w:r>
      <w:r w:rsidRPr="00FB2DDC">
        <w:tab/>
        <w:t>Luk HM, Wong VC, Lo IF, Chan KY, Lau ET, Kan AS, Tang MH, Tang WF, She WM, Chu YW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A prenatal case of split-hand malformation associated with 17p13.3 triplication - a dilemma in genetic counseling</w:t>
      </w:r>
      <w:r w:rsidRPr="00FB2DDC">
        <w:t xml:space="preserve">. </w:t>
      </w:r>
      <w:r w:rsidRPr="00FB2DDC">
        <w:rPr>
          <w:i/>
        </w:rPr>
        <w:t xml:space="preserve">European journal of medical genetics </w:t>
      </w:r>
      <w:r w:rsidRPr="00FB2DDC">
        <w:t xml:space="preserve">2014, </w:t>
      </w:r>
      <w:r w:rsidRPr="00FB2DDC">
        <w:rPr>
          <w:b/>
        </w:rPr>
        <w:t>57</w:t>
      </w:r>
      <w:r w:rsidRPr="00FB2DDC">
        <w:t>(2-3):81-84.</w:t>
      </w:r>
    </w:p>
    <w:p w14:paraId="1A70B3E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5.</w:t>
      </w:r>
      <w:r w:rsidRPr="00FB2DDC">
        <w:tab/>
        <w:t>Zhang F, Seeman P, Liu P, Weterman MAJ, Gonzaga-Jauregui C, Towne CF, Batish SD, De Vriendt E, De Jonghe P, Rautenstrauss B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Mechanisms for Nonrecurrent Genomic Rearrangements Associated with CMT1A or HNPP: Rare CNVs as a Cause for Missing Heritability</w:t>
      </w:r>
      <w:r w:rsidRPr="00FB2DDC">
        <w:t xml:space="preserve">. </w:t>
      </w:r>
      <w:r w:rsidRPr="00FB2DDC">
        <w:rPr>
          <w:i/>
        </w:rPr>
        <w:t xml:space="preserve">The American Journal of Human Genetics </w:t>
      </w:r>
      <w:r w:rsidRPr="00FB2DDC">
        <w:t xml:space="preserve">2010, </w:t>
      </w:r>
      <w:r w:rsidRPr="00FB2DDC">
        <w:rPr>
          <w:b/>
        </w:rPr>
        <w:t>86</w:t>
      </w:r>
      <w:r w:rsidRPr="00FB2DDC">
        <w:t>(6):892-903.</w:t>
      </w:r>
    </w:p>
    <w:p w14:paraId="560E038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6.</w:t>
      </w:r>
      <w:r w:rsidRPr="00FB2DDC">
        <w:tab/>
        <w:t>Potocki L, Bi W, Treadwell-Deering D, Carvalho CM, Eifert A, Friedman EM, Glaze D, Krull K, Lee JA, Lewis RA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 xml:space="preserve">Characterization of Potocki-Lupski syndrome (dup(17)(p11.2p11.2)) and delineation of a dosage-sensitive </w:t>
      </w:r>
      <w:r w:rsidRPr="00FB2DDC">
        <w:rPr>
          <w:b/>
        </w:rPr>
        <w:lastRenderedPageBreak/>
        <w:t>critical interval that can convey an autism phenotype</w:t>
      </w:r>
      <w:r w:rsidRPr="00FB2DDC">
        <w:t xml:space="preserve">. </w:t>
      </w:r>
      <w:r w:rsidRPr="00FB2DDC">
        <w:rPr>
          <w:i/>
        </w:rPr>
        <w:t xml:space="preserve">American journal of human genetics </w:t>
      </w:r>
      <w:r w:rsidRPr="00FB2DDC">
        <w:t xml:space="preserve">2007, </w:t>
      </w:r>
      <w:r w:rsidRPr="00FB2DDC">
        <w:rPr>
          <w:b/>
        </w:rPr>
        <w:t>80</w:t>
      </w:r>
      <w:r w:rsidRPr="00FB2DDC">
        <w:t>(4):633-649.</w:t>
      </w:r>
    </w:p>
    <w:p w14:paraId="76526FA6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7.</w:t>
      </w:r>
      <w:r w:rsidRPr="00FB2DDC">
        <w:tab/>
        <w:t xml:space="preserve">Shaw CJ, Withers MA, Lupski JR: </w:t>
      </w:r>
      <w:r w:rsidRPr="00FB2DDC">
        <w:rPr>
          <w:b/>
        </w:rPr>
        <w:t>Uncommon Deletions of the Smith-Magenis Syndrome Region Can Be Recurrent When Alternate Low-Copy Repeats Act as Homologous Recombination Substrates</w:t>
      </w:r>
      <w:r w:rsidRPr="00FB2DDC">
        <w:t xml:space="preserve">. </w:t>
      </w:r>
      <w:r w:rsidRPr="00FB2DDC">
        <w:rPr>
          <w:i/>
        </w:rPr>
        <w:t xml:space="preserve">The American Journal of Human Genetics </w:t>
      </w:r>
      <w:r w:rsidRPr="00FB2DDC">
        <w:t xml:space="preserve">2004, </w:t>
      </w:r>
      <w:r w:rsidRPr="00FB2DDC">
        <w:rPr>
          <w:b/>
        </w:rPr>
        <w:t>75</w:t>
      </w:r>
      <w:r w:rsidRPr="00FB2DDC">
        <w:t>(1):75-81.</w:t>
      </w:r>
    </w:p>
    <w:p w14:paraId="32DF3699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8.</w:t>
      </w:r>
      <w:r w:rsidRPr="00FB2DDC">
        <w:tab/>
        <w:t>Yuan B, Harel T, Gu S, Liu P, Burglen L, Chantot-Bastaraud S, Gelowani V, Beck CR, Carvalho CM, Cheung SW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Nonrecurrent 17p11.2p12 Rearrangement Events that Result in Two Concomitant Genomic Disorders: The PMP22-RAI1 Contiguous Gene Duplication Syndrome</w:t>
      </w:r>
      <w:r w:rsidRPr="00FB2DDC">
        <w:t xml:space="preserve">. </w:t>
      </w:r>
      <w:r w:rsidRPr="00FB2DDC">
        <w:rPr>
          <w:i/>
        </w:rPr>
        <w:t xml:space="preserve">American journal of human genetics </w:t>
      </w:r>
      <w:r w:rsidRPr="00FB2DDC">
        <w:t xml:space="preserve">2015, </w:t>
      </w:r>
      <w:r w:rsidRPr="00FB2DDC">
        <w:rPr>
          <w:b/>
        </w:rPr>
        <w:t>97</w:t>
      </w:r>
      <w:r w:rsidRPr="00FB2DDC">
        <w:t>(5):691-707.</w:t>
      </w:r>
    </w:p>
    <w:p w14:paraId="0AEA204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89.</w:t>
      </w:r>
      <w:r w:rsidRPr="00FB2DDC">
        <w:tab/>
        <w:t xml:space="preserve">Moles KJ, Gowans GC, Gedela S, Beversdorf D, Yu A, Seaver LH, Schultz RA, Rosenfeld JA, Torchia BS, Shaffer LG: </w:t>
      </w:r>
      <w:r w:rsidRPr="00FB2DDC">
        <w:rPr>
          <w:b/>
        </w:rPr>
        <w:t>NF1 microduplications: identification of seven nonrelated individuals provides further characterization of the phenotype</w:t>
      </w:r>
      <w:r w:rsidRPr="00FB2DDC">
        <w:t xml:space="preserve">. </w:t>
      </w:r>
      <w:r w:rsidRPr="00FB2DDC">
        <w:rPr>
          <w:i/>
        </w:rPr>
        <w:t xml:space="preserve">Genetics in Medicine </w:t>
      </w:r>
      <w:r w:rsidRPr="00FB2DDC">
        <w:t xml:space="preserve">2012, </w:t>
      </w:r>
      <w:r w:rsidRPr="00FB2DDC">
        <w:rPr>
          <w:b/>
        </w:rPr>
        <w:t>14</w:t>
      </w:r>
      <w:r w:rsidRPr="00FB2DDC">
        <w:t>(5):508-514.</w:t>
      </w:r>
    </w:p>
    <w:p w14:paraId="1C770BA7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0.</w:t>
      </w:r>
      <w:r w:rsidRPr="00FB2DDC">
        <w:tab/>
        <w:t xml:space="preserve">Schönewolf-Greulich B, Ronan A, Ravn K, Baekgaard P, Lodahl M, Nielsen K, Rendtorff ND, Tranebjaerg L, Brøndum-Nielsen K, Tümer Z: </w:t>
      </w:r>
      <w:r w:rsidRPr="00FB2DDC">
        <w:rPr>
          <w:b/>
        </w:rPr>
        <w:t>Two new cases with microdeletion of 17q23.2 suggest presence of a candidate gene for sensorineural hearing loss within this region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1, </w:t>
      </w:r>
      <w:r w:rsidRPr="00FB2DDC">
        <w:rPr>
          <w:b/>
        </w:rPr>
        <w:t>155a</w:t>
      </w:r>
      <w:r w:rsidRPr="00FB2DDC">
        <w:t>(12):2964-2969.</w:t>
      </w:r>
    </w:p>
    <w:p w14:paraId="50CF7D0E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1.</w:t>
      </w:r>
      <w:r w:rsidRPr="00FB2DDC">
        <w:tab/>
        <w:t>Kim GJ, Sock E, Buchberger A, Just W, Denzer F, Hoepffner W, German J, Cole T, Mann J, Seguin JH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Copy number variation of two separate regulatory regions upstream of SOX9 causes isolated 46,XY or 46,XX disorder of sex development</w:t>
      </w:r>
      <w:r w:rsidRPr="00FB2DDC">
        <w:t xml:space="preserve">. </w:t>
      </w:r>
      <w:r w:rsidRPr="00FB2DDC">
        <w:rPr>
          <w:i/>
        </w:rPr>
        <w:t xml:space="preserve">Journal of medical genetics </w:t>
      </w:r>
      <w:r w:rsidRPr="00FB2DDC">
        <w:t xml:space="preserve">2015, </w:t>
      </w:r>
      <w:r w:rsidRPr="00FB2DDC">
        <w:rPr>
          <w:b/>
        </w:rPr>
        <w:t>52</w:t>
      </w:r>
      <w:r w:rsidRPr="00FB2DDC">
        <w:t>(4):240-247.</w:t>
      </w:r>
    </w:p>
    <w:p w14:paraId="4C061389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2.</w:t>
      </w:r>
      <w:r w:rsidRPr="00FB2DDC">
        <w:tab/>
        <w:t xml:space="preserve">Wester U, Bondeson ML, Edeby C, Annerén G: </w:t>
      </w:r>
      <w:r w:rsidRPr="00FB2DDC">
        <w:rPr>
          <w:b/>
        </w:rPr>
        <w:t>Clinical and molecular characterization of individuals with 18p deletion: a genotype-phenotype correlation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06, </w:t>
      </w:r>
      <w:r w:rsidRPr="00FB2DDC">
        <w:rPr>
          <w:b/>
        </w:rPr>
        <w:t>140</w:t>
      </w:r>
      <w:r w:rsidRPr="00FB2DDC">
        <w:t>(11):1164-1171.</w:t>
      </w:r>
    </w:p>
    <w:p w14:paraId="46B38133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3.</w:t>
      </w:r>
      <w:r w:rsidRPr="00FB2DDC">
        <w:tab/>
        <w:t>Cody JD, Sebold C, Heard P, Carter E, Soileau B, Hasi-Zogaj M, Hill A, Rupert D, Perry B, O'Donnell L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Consequences of chromsome18q deletions</w:t>
      </w:r>
      <w:r w:rsidRPr="00FB2DDC">
        <w:t xml:space="preserve">. </w:t>
      </w:r>
      <w:r w:rsidRPr="00FB2DDC">
        <w:rPr>
          <w:i/>
        </w:rPr>
        <w:t xml:space="preserve">American Journal of Medical Genetics Part C: Seminars in Medical Genetics </w:t>
      </w:r>
      <w:r w:rsidRPr="00FB2DDC">
        <w:t xml:space="preserve">2015, </w:t>
      </w:r>
      <w:r w:rsidRPr="00FB2DDC">
        <w:rPr>
          <w:b/>
        </w:rPr>
        <w:t>169</w:t>
      </w:r>
      <w:r w:rsidRPr="00FB2DDC">
        <w:t>(3):265-280.</w:t>
      </w:r>
    </w:p>
    <w:p w14:paraId="3A0E37EC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4.</w:t>
      </w:r>
      <w:r w:rsidRPr="00FB2DDC">
        <w:tab/>
        <w:t>Nevado J, Rosenfeld JA, Mena R, Palomares-Bralo M, Vallespín E, Ángeles Mori M, Tenorio JA, Gripp KW, Denenberg E, Del Campo M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PIAS4 is associated with macro/microcephaly in the novel interstitial 19p13.3 microdeletion/microduplication syndrome</w:t>
      </w:r>
      <w:r w:rsidRPr="00FB2DDC">
        <w:t xml:space="preserve">. </w:t>
      </w:r>
      <w:r w:rsidRPr="00FB2DDC">
        <w:rPr>
          <w:i/>
        </w:rPr>
        <w:t xml:space="preserve">Eur J Hum Genet </w:t>
      </w:r>
      <w:r w:rsidRPr="00FB2DDC">
        <w:t xml:space="preserve">2015, </w:t>
      </w:r>
      <w:r w:rsidRPr="00FB2DDC">
        <w:rPr>
          <w:b/>
        </w:rPr>
        <w:t>23</w:t>
      </w:r>
      <w:r w:rsidRPr="00FB2DDC">
        <w:t>(12):1615-1626.</w:t>
      </w:r>
    </w:p>
    <w:p w14:paraId="398394EF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5.</w:t>
      </w:r>
      <w:r w:rsidRPr="00FB2DDC">
        <w:tab/>
        <w:t>Caubit X, Gubellini P, Andrieux J, Roubertoux PL, Metwaly M, Jacq B, Fatmi A, Had-Aissouni L, Kwan KY, Salin P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TSHZ3 deletion causes an autism syndrome and defects in cortical projection neurons</w:t>
      </w:r>
      <w:r w:rsidRPr="00FB2DDC">
        <w:t xml:space="preserve">. </w:t>
      </w:r>
      <w:r w:rsidRPr="00FB2DDC">
        <w:rPr>
          <w:i/>
        </w:rPr>
        <w:t xml:space="preserve">Nature genetics </w:t>
      </w:r>
      <w:r w:rsidRPr="00FB2DDC">
        <w:t xml:space="preserve">2016, </w:t>
      </w:r>
      <w:r w:rsidRPr="00FB2DDC">
        <w:rPr>
          <w:b/>
        </w:rPr>
        <w:t>48</w:t>
      </w:r>
      <w:r w:rsidRPr="00FB2DDC">
        <w:t>(11):1359-1369.</w:t>
      </w:r>
    </w:p>
    <w:p w14:paraId="17CECF80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6.</w:t>
      </w:r>
      <w:r w:rsidRPr="00FB2DDC">
        <w:tab/>
        <w:t>Gana S, Veggiotti P, Sciacca G, Fedeli C, Bersano A, Micieli G, Maghnie M, Ciccone R, Rossi E, Plunkett K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19q13.11 cryptic deletion: description of two new cases and indication for a role of WTIP haploinsufficiency in hypospadias</w:t>
      </w:r>
      <w:r w:rsidRPr="00FB2DDC">
        <w:t xml:space="preserve">. </w:t>
      </w:r>
      <w:r w:rsidRPr="00FB2DDC">
        <w:rPr>
          <w:i/>
        </w:rPr>
        <w:t xml:space="preserve">European Journal of Human Genetics </w:t>
      </w:r>
      <w:r w:rsidRPr="00FB2DDC">
        <w:t xml:space="preserve">2012, </w:t>
      </w:r>
      <w:r w:rsidRPr="00FB2DDC">
        <w:rPr>
          <w:b/>
        </w:rPr>
        <w:t>20</w:t>
      </w:r>
      <w:r w:rsidRPr="00FB2DDC">
        <w:t>(8):852-856.</w:t>
      </w:r>
    </w:p>
    <w:p w14:paraId="3CCA8DF2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7.</w:t>
      </w:r>
      <w:r w:rsidRPr="00FB2DDC">
        <w:tab/>
        <w:t>Traylor RN, Bruno DL, Burgess T, Wildin R, Spencer A, Ganesamoorthy D, Amor DJ, Hunter M, Caplan M, Rosenfeld JA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A genotype-first approach for the molecular and clinical characterization of uncommon de novo microdeletion of 20q13.33</w:t>
      </w:r>
      <w:r w:rsidRPr="00FB2DDC">
        <w:t xml:space="preserve">. </w:t>
      </w:r>
      <w:r w:rsidRPr="00FB2DDC">
        <w:rPr>
          <w:i/>
        </w:rPr>
        <w:t xml:space="preserve">PLoS One </w:t>
      </w:r>
      <w:r w:rsidRPr="00FB2DDC">
        <w:t xml:space="preserve">2010, </w:t>
      </w:r>
      <w:r w:rsidRPr="00FB2DDC">
        <w:rPr>
          <w:b/>
        </w:rPr>
        <w:t>5</w:t>
      </w:r>
      <w:r w:rsidRPr="00FB2DDC">
        <w:t>(8):e12462.</w:t>
      </w:r>
    </w:p>
    <w:p w14:paraId="7F673B25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8.</w:t>
      </w:r>
      <w:r w:rsidRPr="00FB2DDC">
        <w:tab/>
        <w:t>Ji J, Lee H, Argiropoulos B, Dorrani N, Mann J, Martinez-Agosto JA, Gomez-Ospina N, Gallant N, Bernstein JA, Hudgins L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DYRK1A haploinsufficiency causes a new recognizable syndrome with microcephaly, intellectual disability, speech impairment, and distinct facies</w:t>
      </w:r>
      <w:r w:rsidRPr="00FB2DDC">
        <w:t xml:space="preserve">. </w:t>
      </w:r>
      <w:r w:rsidRPr="00FB2DDC">
        <w:rPr>
          <w:i/>
        </w:rPr>
        <w:t xml:space="preserve">European Journal of Human Genetics </w:t>
      </w:r>
      <w:r w:rsidRPr="00FB2DDC">
        <w:t xml:space="preserve">2015, </w:t>
      </w:r>
      <w:r w:rsidRPr="00FB2DDC">
        <w:rPr>
          <w:b/>
        </w:rPr>
        <w:t>23</w:t>
      </w:r>
      <w:r w:rsidRPr="00FB2DDC">
        <w:t>(11):1473-1481.</w:t>
      </w:r>
    </w:p>
    <w:p w14:paraId="53EC86ED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99.</w:t>
      </w:r>
      <w:r w:rsidRPr="00FB2DDC">
        <w:tab/>
        <w:t xml:space="preserve">McDermid HE, Morrow BE: </w:t>
      </w:r>
      <w:r w:rsidRPr="00FB2DDC">
        <w:rPr>
          <w:b/>
        </w:rPr>
        <w:t>Genomic Disorders on 22q11</w:t>
      </w:r>
      <w:r w:rsidRPr="00FB2DDC">
        <w:t xml:space="preserve">. </w:t>
      </w:r>
      <w:r w:rsidRPr="00FB2DDC">
        <w:rPr>
          <w:i/>
        </w:rPr>
        <w:t xml:space="preserve">The American Journal of Human Genetics </w:t>
      </w:r>
      <w:r w:rsidRPr="00FB2DDC">
        <w:t xml:space="preserve">2002, </w:t>
      </w:r>
      <w:r w:rsidRPr="00FB2DDC">
        <w:rPr>
          <w:b/>
        </w:rPr>
        <w:t>70</w:t>
      </w:r>
      <w:r w:rsidRPr="00FB2DDC">
        <w:t>(5):1077-1088.</w:t>
      </w:r>
    </w:p>
    <w:p w14:paraId="3988BF31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00.</w:t>
      </w:r>
      <w:r w:rsidRPr="00FB2DDC">
        <w:tab/>
        <w:t xml:space="preserve">Hand JL, Runke CK, Hodge JC: </w:t>
      </w:r>
      <w:r w:rsidRPr="00FB2DDC">
        <w:rPr>
          <w:b/>
        </w:rPr>
        <w:t>The phenotype spectrum of X-linked ichthyosis identified by chromosomal microarray</w:t>
      </w:r>
      <w:r w:rsidRPr="00FB2DDC">
        <w:t xml:space="preserve">. </w:t>
      </w:r>
      <w:r w:rsidRPr="00FB2DDC">
        <w:rPr>
          <w:i/>
        </w:rPr>
        <w:t xml:space="preserve">Journal of the American Academy of Dermatology </w:t>
      </w:r>
      <w:r w:rsidRPr="00FB2DDC">
        <w:t xml:space="preserve">2015, </w:t>
      </w:r>
      <w:r w:rsidRPr="00FB2DDC">
        <w:rPr>
          <w:b/>
        </w:rPr>
        <w:t>72</w:t>
      </w:r>
      <w:r w:rsidRPr="00FB2DDC">
        <w:t>(4):617-627.</w:t>
      </w:r>
    </w:p>
    <w:p w14:paraId="44279EF7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01.</w:t>
      </w:r>
      <w:r w:rsidRPr="00FB2DDC">
        <w:tab/>
        <w:t>Grams SE, Argiropoulos B, Lines M, Chakraborty P, McGowan-Jordan J, Geraghty MT, Tsang M, Eswara M, Tezcan K, Adams KL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Genotype-phenotype characterization in 13 individuals with chromosome Xp11.22 duplications</w:t>
      </w:r>
      <w:r w:rsidRPr="00FB2DDC">
        <w:t xml:space="preserve">. </w:t>
      </w:r>
      <w:r w:rsidRPr="00FB2DDC">
        <w:rPr>
          <w:i/>
        </w:rPr>
        <w:t xml:space="preserve">American journal of medical genetics Part A </w:t>
      </w:r>
      <w:r w:rsidRPr="00FB2DDC">
        <w:t xml:space="preserve">2016, </w:t>
      </w:r>
      <w:r w:rsidRPr="00FB2DDC">
        <w:rPr>
          <w:b/>
        </w:rPr>
        <w:t>170a</w:t>
      </w:r>
      <w:r w:rsidRPr="00FB2DDC">
        <w:t>(4):967-977.</w:t>
      </w:r>
    </w:p>
    <w:p w14:paraId="26C17E1A" w14:textId="77777777" w:rsidR="00FB2DDC" w:rsidRPr="00FB2DDC" w:rsidRDefault="00FB2DDC" w:rsidP="00FB2DDC">
      <w:pPr>
        <w:pStyle w:val="EndNoteBibliography"/>
        <w:spacing w:after="0"/>
        <w:ind w:left="720" w:hanging="720"/>
      </w:pPr>
      <w:r w:rsidRPr="00FB2DDC">
        <w:t>102.</w:t>
      </w:r>
      <w:r w:rsidRPr="00FB2DDC">
        <w:tab/>
        <w:t>Meloni I, Vitelli F, Pucci L, Lowry RB, Tonlorenzi R, Rossi E, Ventura M, Rizzoni G, Kashtan CE, Pober B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Alport syndrome and mental retardation: clinical and genetic dissection of the contiguous gene deletion syndrome in Xq22.3 (ATS-MR)</w:t>
      </w:r>
      <w:r w:rsidRPr="00FB2DDC">
        <w:t xml:space="preserve">. </w:t>
      </w:r>
      <w:r w:rsidRPr="00FB2DDC">
        <w:rPr>
          <w:i/>
        </w:rPr>
        <w:t xml:space="preserve">Journal of medical genetics </w:t>
      </w:r>
      <w:r w:rsidRPr="00FB2DDC">
        <w:t xml:space="preserve">2002, </w:t>
      </w:r>
      <w:r w:rsidRPr="00FB2DDC">
        <w:rPr>
          <w:b/>
        </w:rPr>
        <w:t>39</w:t>
      </w:r>
      <w:r w:rsidRPr="00FB2DDC">
        <w:t>(5):359-365.</w:t>
      </w:r>
    </w:p>
    <w:p w14:paraId="7B817B1B" w14:textId="77777777" w:rsidR="00FB2DDC" w:rsidRPr="00FB2DDC" w:rsidRDefault="00FB2DDC" w:rsidP="00FB2DDC">
      <w:pPr>
        <w:pStyle w:val="EndNoteBibliography"/>
        <w:ind w:left="720" w:hanging="720"/>
      </w:pPr>
      <w:r w:rsidRPr="00FB2DDC">
        <w:lastRenderedPageBreak/>
        <w:t>103.</w:t>
      </w:r>
      <w:r w:rsidRPr="00FB2DDC">
        <w:tab/>
        <w:t>Trivellin G, Daly AF, Faucz FR, Yuan B, Rostomyan L, Larco DO, Schernthaner-Reiter MH, Szarek E, Leal LF, Caberg JH</w:t>
      </w:r>
      <w:r w:rsidRPr="00FB2DDC">
        <w:rPr>
          <w:i/>
        </w:rPr>
        <w:t xml:space="preserve"> et al</w:t>
      </w:r>
      <w:r w:rsidRPr="00FB2DDC">
        <w:t xml:space="preserve">: </w:t>
      </w:r>
      <w:r w:rsidRPr="00FB2DDC">
        <w:rPr>
          <w:b/>
        </w:rPr>
        <w:t>Gigantism and acromegaly due to Xq26 microduplications and GPR101 mutation</w:t>
      </w:r>
      <w:r w:rsidRPr="00FB2DDC">
        <w:t xml:space="preserve">. </w:t>
      </w:r>
      <w:r w:rsidRPr="00FB2DDC">
        <w:rPr>
          <w:i/>
        </w:rPr>
        <w:t xml:space="preserve">The New England journal of medicine </w:t>
      </w:r>
      <w:r w:rsidRPr="00FB2DDC">
        <w:t xml:space="preserve">2014, </w:t>
      </w:r>
      <w:r w:rsidRPr="00FB2DDC">
        <w:rPr>
          <w:b/>
        </w:rPr>
        <w:t>371</w:t>
      </w:r>
      <w:r w:rsidRPr="00FB2DDC">
        <w:t>(25):2363-2374.</w:t>
      </w:r>
    </w:p>
    <w:p w14:paraId="0535E5F3" w14:textId="35F7B903" w:rsidR="008621FA" w:rsidRPr="0086625B" w:rsidRDefault="00E6791B" w:rsidP="009B555C">
      <w:pPr>
        <w:pStyle w:val="EndNoteBibliography"/>
        <w:tabs>
          <w:tab w:val="left" w:pos="333"/>
        </w:tabs>
        <w:ind w:left="720" w:hanging="720"/>
        <w:rPr>
          <w:rFonts w:ascii="Calibri Light" w:hAnsi="Calibri Light" w:cs="Calibri Light"/>
          <w:b/>
          <w:bCs/>
        </w:rPr>
      </w:pPr>
      <w:r w:rsidRPr="0086625B">
        <w:rPr>
          <w:rFonts w:ascii="Calibri Light" w:hAnsi="Calibri Light" w:cs="Calibri Light"/>
          <w:b/>
          <w:bCs/>
        </w:rPr>
        <w:fldChar w:fldCharType="end"/>
      </w:r>
    </w:p>
    <w:sectPr w:rsidR="008621FA" w:rsidRPr="0086625B" w:rsidSect="001274F2">
      <w:type w:val="continuous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EF2999" w14:textId="77777777" w:rsidR="000553A5" w:rsidRDefault="000553A5" w:rsidP="00CD28D6">
      <w:pPr>
        <w:spacing w:after="0"/>
      </w:pPr>
      <w:r>
        <w:separator/>
      </w:r>
    </w:p>
  </w:endnote>
  <w:endnote w:type="continuationSeparator" w:id="0">
    <w:p w14:paraId="6F598C6C" w14:textId="77777777" w:rsidR="000553A5" w:rsidRDefault="000553A5" w:rsidP="00CD28D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7627">
    <w:altName w:val="Cambria"/>
    <w:panose1 w:val="00000000000000000000"/>
    <w:charset w:val="00"/>
    <w:family w:val="roman"/>
    <w:notTrueType/>
    <w:pitch w:val="default"/>
  </w:font>
  <w:font w:name="AdvP6EC0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CA5BCC" w14:textId="25ACBCAB" w:rsidR="002F2009" w:rsidRPr="00717971" w:rsidRDefault="002F2009">
    <w:pPr>
      <w:pStyle w:val="Footer"/>
      <w:rPr>
        <w:rFonts w:ascii="Times New Roman" w:hAnsi="Times New Roman" w:cs="Times New Roman"/>
        <w:sz w:val="18"/>
        <w:szCs w:val="18"/>
      </w:rPr>
    </w:pPr>
    <w:r w:rsidRPr="00717971">
      <w:rPr>
        <w:rFonts w:ascii="Times New Roman" w:hAnsi="Times New Roman" w:cs="Times New Roman"/>
        <w:sz w:val="18"/>
        <w:szCs w:val="18"/>
      </w:rPr>
      <w:ptab w:relativeTo="margin" w:alignment="center" w:leader="none"/>
    </w:r>
    <w:hyperlink w:anchor="_top" w:history="1">
      <w:r>
        <w:rPr>
          <w:rStyle w:val="Hyperlink"/>
          <w:rFonts w:ascii="Times New Roman" w:hAnsi="Times New Roman" w:cs="Times New Roman"/>
          <w:b/>
          <w:bCs/>
          <w:smallCaps/>
          <w:color w:val="auto"/>
          <w:sz w:val="18"/>
          <w:szCs w:val="18"/>
          <w:u w:val="none"/>
        </w:rPr>
        <w:t>Return To L</w:t>
      </w:r>
      <w:r w:rsidRPr="00D35908">
        <w:rPr>
          <w:rStyle w:val="Hyperlink"/>
          <w:rFonts w:ascii="Times New Roman" w:hAnsi="Times New Roman" w:cs="Times New Roman"/>
          <w:b/>
          <w:bCs/>
          <w:smallCaps/>
          <w:color w:val="auto"/>
          <w:sz w:val="18"/>
          <w:szCs w:val="18"/>
          <w:u w:val="none"/>
        </w:rPr>
        <w:t>ist of Primary CNVs</w:t>
      </w:r>
    </w:hyperlink>
    <w:r w:rsidRPr="00717971">
      <w:rPr>
        <w:rFonts w:ascii="Times New Roman" w:hAnsi="Times New Roman" w:cs="Times New Roman"/>
        <w:sz w:val="18"/>
        <w:szCs w:val="18"/>
      </w:rPr>
      <w:ptab w:relativeTo="margin" w:alignment="right" w:leader="none"/>
    </w:r>
    <w:r w:rsidRPr="00717971">
      <w:rPr>
        <w:rFonts w:ascii="Times New Roman" w:hAnsi="Times New Roman" w:cs="Times New Roman"/>
        <w:sz w:val="18"/>
        <w:szCs w:val="18"/>
      </w:rPr>
      <w:fldChar w:fldCharType="begin"/>
    </w:r>
    <w:r w:rsidRPr="00717971">
      <w:rPr>
        <w:rFonts w:ascii="Times New Roman" w:hAnsi="Times New Roman" w:cs="Times New Roman"/>
        <w:sz w:val="18"/>
        <w:szCs w:val="18"/>
      </w:rPr>
      <w:instrText xml:space="preserve"> PAGE   \* MERGEFORMAT </w:instrText>
    </w:r>
    <w:r w:rsidRPr="00717971">
      <w:rPr>
        <w:rFonts w:ascii="Times New Roman" w:hAnsi="Times New Roman" w:cs="Times New Roman"/>
        <w:sz w:val="18"/>
        <w:szCs w:val="18"/>
      </w:rPr>
      <w:fldChar w:fldCharType="separate"/>
    </w:r>
    <w:r w:rsidRPr="00717971">
      <w:rPr>
        <w:rFonts w:ascii="Times New Roman" w:hAnsi="Times New Roman" w:cs="Times New Roman"/>
        <w:b/>
        <w:bCs/>
        <w:noProof/>
        <w:sz w:val="18"/>
        <w:szCs w:val="18"/>
      </w:rPr>
      <w:t>1</w:t>
    </w:r>
    <w:r w:rsidRPr="00717971">
      <w:rPr>
        <w:rFonts w:ascii="Times New Roman" w:hAnsi="Times New Roman" w:cs="Times New Roman"/>
        <w:b/>
        <w:bCs/>
        <w:noProof/>
        <w:sz w:val="18"/>
        <w:szCs w:val="18"/>
      </w:rPr>
      <w:fldChar w:fldCharType="end"/>
    </w:r>
    <w:r w:rsidRPr="00717971">
      <w:rPr>
        <w:rFonts w:ascii="Times New Roman" w:hAnsi="Times New Roman" w:cs="Times New Roman"/>
        <w:b/>
        <w:bCs/>
        <w:sz w:val="18"/>
        <w:szCs w:val="18"/>
      </w:rPr>
      <w:t xml:space="preserve"> </w:t>
    </w:r>
    <w:r w:rsidRPr="00717971">
      <w:rPr>
        <w:rFonts w:ascii="Times New Roman" w:hAnsi="Times New Roman" w:cs="Times New Roman"/>
        <w:sz w:val="18"/>
        <w:szCs w:val="18"/>
      </w:rPr>
      <w:t>|</w:t>
    </w:r>
    <w:r w:rsidRPr="00717971">
      <w:rPr>
        <w:rFonts w:ascii="Times New Roman" w:hAnsi="Times New Roman" w:cs="Times New Roman"/>
        <w:b/>
        <w:bCs/>
        <w:sz w:val="18"/>
        <w:szCs w:val="18"/>
      </w:rPr>
      <w:t xml:space="preserve"> </w:t>
    </w:r>
    <w:r w:rsidRPr="00717971">
      <w:rPr>
        <w:rFonts w:ascii="Times New Roman" w:hAnsi="Times New Roman" w:cs="Times New Roman"/>
        <w:color w:val="7F7F7F" w:themeColor="background1" w:themeShade="7F"/>
        <w:spacing w:val="60"/>
        <w:sz w:val="18"/>
        <w:szCs w:val="18"/>
      </w:rPr>
      <w:t>Pag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3997D5" w14:textId="77777777" w:rsidR="000553A5" w:rsidRDefault="000553A5" w:rsidP="00CD28D6">
      <w:pPr>
        <w:spacing w:after="0"/>
      </w:pPr>
      <w:r>
        <w:separator/>
      </w:r>
    </w:p>
  </w:footnote>
  <w:footnote w:type="continuationSeparator" w:id="0">
    <w:p w14:paraId="5D74F69B" w14:textId="77777777" w:rsidR="000553A5" w:rsidRDefault="000553A5" w:rsidP="00CD28D6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C1AEE"/>
    <w:multiLevelType w:val="hybridMultilevel"/>
    <w:tmpl w:val="BBCAB1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AA170E"/>
    <w:multiLevelType w:val="hybridMultilevel"/>
    <w:tmpl w:val="36C20C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782F2D"/>
    <w:multiLevelType w:val="hybridMultilevel"/>
    <w:tmpl w:val="00BEF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2F6D1C"/>
    <w:multiLevelType w:val="hybridMultilevel"/>
    <w:tmpl w:val="58CA8E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E45699"/>
    <w:multiLevelType w:val="hybridMultilevel"/>
    <w:tmpl w:val="E7D80E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3EF6E29"/>
    <w:multiLevelType w:val="hybridMultilevel"/>
    <w:tmpl w:val="1B584360"/>
    <w:lvl w:ilvl="0" w:tplc="3E328B4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4564C90"/>
    <w:multiLevelType w:val="hybridMultilevel"/>
    <w:tmpl w:val="EBA826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D152FC"/>
    <w:multiLevelType w:val="hybridMultilevel"/>
    <w:tmpl w:val="86AE2B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22651A"/>
    <w:multiLevelType w:val="hybridMultilevel"/>
    <w:tmpl w:val="DD8621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5C135C"/>
    <w:multiLevelType w:val="hybridMultilevel"/>
    <w:tmpl w:val="A37E9C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B4900BF"/>
    <w:multiLevelType w:val="hybridMultilevel"/>
    <w:tmpl w:val="A57AA8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C6D36E9"/>
    <w:multiLevelType w:val="hybridMultilevel"/>
    <w:tmpl w:val="9C20F7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4E63BA"/>
    <w:multiLevelType w:val="hybridMultilevel"/>
    <w:tmpl w:val="24181F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3E40BB4"/>
    <w:multiLevelType w:val="hybridMultilevel"/>
    <w:tmpl w:val="3C7CF5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D4E44C5"/>
    <w:multiLevelType w:val="hybridMultilevel"/>
    <w:tmpl w:val="E4FAEB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A532E3"/>
    <w:multiLevelType w:val="hybridMultilevel"/>
    <w:tmpl w:val="FCCCDBDE"/>
    <w:lvl w:ilvl="0" w:tplc="B39CD3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05A2D8C"/>
    <w:multiLevelType w:val="hybridMultilevel"/>
    <w:tmpl w:val="298062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44568C2"/>
    <w:multiLevelType w:val="hybridMultilevel"/>
    <w:tmpl w:val="56FED986"/>
    <w:lvl w:ilvl="0" w:tplc="B39CD3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2E18B3"/>
    <w:multiLevelType w:val="hybridMultilevel"/>
    <w:tmpl w:val="9BAEFB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85B380F"/>
    <w:multiLevelType w:val="hybridMultilevel"/>
    <w:tmpl w:val="9AF051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E5501A"/>
    <w:multiLevelType w:val="hybridMultilevel"/>
    <w:tmpl w:val="574084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56A26C3"/>
    <w:multiLevelType w:val="hybridMultilevel"/>
    <w:tmpl w:val="8C60BE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6806E19"/>
    <w:multiLevelType w:val="hybridMultilevel"/>
    <w:tmpl w:val="11868C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A945750"/>
    <w:multiLevelType w:val="hybridMultilevel"/>
    <w:tmpl w:val="CA3869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6D7CD5"/>
    <w:multiLevelType w:val="hybridMultilevel"/>
    <w:tmpl w:val="0478B08A"/>
    <w:lvl w:ilvl="0" w:tplc="B39CD3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5BA7B87"/>
    <w:multiLevelType w:val="hybridMultilevel"/>
    <w:tmpl w:val="6C2AE2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C436A6"/>
    <w:multiLevelType w:val="hybridMultilevel"/>
    <w:tmpl w:val="5D0602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EB60E7"/>
    <w:multiLevelType w:val="hybridMultilevel"/>
    <w:tmpl w:val="7CD444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C421FEB"/>
    <w:multiLevelType w:val="hybridMultilevel"/>
    <w:tmpl w:val="5582B3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D6651CE"/>
    <w:multiLevelType w:val="hybridMultilevel"/>
    <w:tmpl w:val="1DFE0F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C64FDE"/>
    <w:multiLevelType w:val="hybridMultilevel"/>
    <w:tmpl w:val="67F47B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E7E4691"/>
    <w:multiLevelType w:val="hybridMultilevel"/>
    <w:tmpl w:val="E752E5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FEA4F0C"/>
    <w:multiLevelType w:val="hybridMultilevel"/>
    <w:tmpl w:val="8B42EE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4A12F99"/>
    <w:multiLevelType w:val="hybridMultilevel"/>
    <w:tmpl w:val="775EB1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4CF1BD8"/>
    <w:multiLevelType w:val="hybridMultilevel"/>
    <w:tmpl w:val="98464A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5F0C86"/>
    <w:multiLevelType w:val="hybridMultilevel"/>
    <w:tmpl w:val="270E9A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F944810"/>
    <w:multiLevelType w:val="hybridMultilevel"/>
    <w:tmpl w:val="85B287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0DF764B"/>
    <w:multiLevelType w:val="hybridMultilevel"/>
    <w:tmpl w:val="FAE6D5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2590131"/>
    <w:multiLevelType w:val="hybridMultilevel"/>
    <w:tmpl w:val="D75C9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52B3CB6"/>
    <w:multiLevelType w:val="hybridMultilevel"/>
    <w:tmpl w:val="AD44A4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6237487"/>
    <w:multiLevelType w:val="hybridMultilevel"/>
    <w:tmpl w:val="603433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6584F16"/>
    <w:multiLevelType w:val="hybridMultilevel"/>
    <w:tmpl w:val="7C4E4B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B03686E"/>
    <w:multiLevelType w:val="hybridMultilevel"/>
    <w:tmpl w:val="278EF6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0"/>
  </w:num>
  <w:num w:numId="2">
    <w:abstractNumId w:val="24"/>
  </w:num>
  <w:num w:numId="3">
    <w:abstractNumId w:val="32"/>
  </w:num>
  <w:num w:numId="4">
    <w:abstractNumId w:val="28"/>
  </w:num>
  <w:num w:numId="5">
    <w:abstractNumId w:val="2"/>
  </w:num>
  <w:num w:numId="6">
    <w:abstractNumId w:val="25"/>
  </w:num>
  <w:num w:numId="7">
    <w:abstractNumId w:val="33"/>
  </w:num>
  <w:num w:numId="8">
    <w:abstractNumId w:val="0"/>
  </w:num>
  <w:num w:numId="9">
    <w:abstractNumId w:val="19"/>
  </w:num>
  <w:num w:numId="10">
    <w:abstractNumId w:val="39"/>
  </w:num>
  <w:num w:numId="11">
    <w:abstractNumId w:val="5"/>
  </w:num>
  <w:num w:numId="12">
    <w:abstractNumId w:val="37"/>
  </w:num>
  <w:num w:numId="13">
    <w:abstractNumId w:val="7"/>
  </w:num>
  <w:num w:numId="14">
    <w:abstractNumId w:val="8"/>
  </w:num>
  <w:num w:numId="15">
    <w:abstractNumId w:val="15"/>
  </w:num>
  <w:num w:numId="16">
    <w:abstractNumId w:val="29"/>
  </w:num>
  <w:num w:numId="17">
    <w:abstractNumId w:val="21"/>
  </w:num>
  <w:num w:numId="18">
    <w:abstractNumId w:val="34"/>
  </w:num>
  <w:num w:numId="19">
    <w:abstractNumId w:val="14"/>
  </w:num>
  <w:num w:numId="20">
    <w:abstractNumId w:val="17"/>
  </w:num>
  <w:num w:numId="21">
    <w:abstractNumId w:val="9"/>
  </w:num>
  <w:num w:numId="22">
    <w:abstractNumId w:val="31"/>
  </w:num>
  <w:num w:numId="23">
    <w:abstractNumId w:val="4"/>
  </w:num>
  <w:num w:numId="24">
    <w:abstractNumId w:val="6"/>
  </w:num>
  <w:num w:numId="25">
    <w:abstractNumId w:val="3"/>
  </w:num>
  <w:num w:numId="26">
    <w:abstractNumId w:val="42"/>
  </w:num>
  <w:num w:numId="27">
    <w:abstractNumId w:val="12"/>
  </w:num>
  <w:num w:numId="28">
    <w:abstractNumId w:val="23"/>
  </w:num>
  <w:num w:numId="29">
    <w:abstractNumId w:val="30"/>
  </w:num>
  <w:num w:numId="30">
    <w:abstractNumId w:val="11"/>
  </w:num>
  <w:num w:numId="31">
    <w:abstractNumId w:val="35"/>
  </w:num>
  <w:num w:numId="32">
    <w:abstractNumId w:val="13"/>
  </w:num>
  <w:num w:numId="33">
    <w:abstractNumId w:val="26"/>
  </w:num>
  <w:num w:numId="34">
    <w:abstractNumId w:val="18"/>
  </w:num>
  <w:num w:numId="35">
    <w:abstractNumId w:val="20"/>
  </w:num>
  <w:num w:numId="36">
    <w:abstractNumId w:val="36"/>
  </w:num>
  <w:num w:numId="37">
    <w:abstractNumId w:val="10"/>
  </w:num>
  <w:num w:numId="38">
    <w:abstractNumId w:val="41"/>
  </w:num>
  <w:num w:numId="39">
    <w:abstractNumId w:val="27"/>
  </w:num>
  <w:num w:numId="40">
    <w:abstractNumId w:val="38"/>
  </w:num>
  <w:num w:numId="41">
    <w:abstractNumId w:val="16"/>
  </w:num>
  <w:num w:numId="42">
    <w:abstractNumId w:val="22"/>
  </w:num>
  <w:num w:numId="43">
    <w:abstractNumId w:val="1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MC Genomics&lt;/Style&gt;&lt;LeftDelim&gt;{&lt;/LeftDelim&gt;&lt;RightDelim&gt;}&lt;/RightDelim&gt;&lt;FontName&gt;Calibri&lt;/FontName&gt;&lt;FontSize&gt;11&lt;/FontSize&gt;&lt;ReflistTitle&gt;Literature Cited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wv00a5yez0v1et5awv9pfoepd0x5dtwwpt&quot;&gt;BenignEx_Paper&lt;record-ids&gt;&lt;item&gt;1&lt;/item&gt;&lt;item&gt;3&lt;/item&gt;&lt;item&gt;8&lt;/item&gt;&lt;item&gt;9&lt;/item&gt;&lt;item&gt;10&lt;/item&gt;&lt;item&gt;28&lt;/item&gt;&lt;item&gt;30&lt;/item&gt;&lt;item&gt;31&lt;/item&gt;&lt;item&gt;33&lt;/item&gt;&lt;item&gt;34&lt;/item&gt;&lt;item&gt;35&lt;/item&gt;&lt;item&gt;41&lt;/item&gt;&lt;item&gt;42&lt;/item&gt;&lt;item&gt;46&lt;/item&gt;&lt;item&gt;48&lt;/item&gt;&lt;item&gt;52&lt;/item&gt;&lt;item&gt;54&lt;/item&gt;&lt;item&gt;55&lt;/item&gt;&lt;item&gt;56&lt;/item&gt;&lt;item&gt;58&lt;/item&gt;&lt;item&gt;62&lt;/item&gt;&lt;item&gt;69&lt;/item&gt;&lt;item&gt;70&lt;/item&gt;&lt;item&gt;73&lt;/item&gt;&lt;item&gt;78&lt;/item&gt;&lt;item&gt;80&lt;/item&gt;&lt;item&gt;88&lt;/item&gt;&lt;item&gt;90&lt;/item&gt;&lt;item&gt;95&lt;/item&gt;&lt;item&gt;102&lt;/item&gt;&lt;item&gt;103&lt;/item&gt;&lt;item&gt;104&lt;/item&gt;&lt;item&gt;105&lt;/item&gt;&lt;item&gt;106&lt;/item&gt;&lt;item&gt;110&lt;/item&gt;&lt;item&gt;119&lt;/item&gt;&lt;item&gt;122&lt;/item&gt;&lt;item&gt;132&lt;/item&gt;&lt;item&gt;135&lt;/item&gt;&lt;item&gt;142&lt;/item&gt;&lt;item&gt;149&lt;/item&gt;&lt;item&gt;159&lt;/item&gt;&lt;item&gt;160&lt;/item&gt;&lt;item&gt;161&lt;/item&gt;&lt;item&gt;170&lt;/item&gt;&lt;item&gt;178&lt;/item&gt;&lt;item&gt;181&lt;/item&gt;&lt;item&gt;187&lt;/item&gt;&lt;item&gt;197&lt;/item&gt;&lt;item&gt;201&lt;/item&gt;&lt;item&gt;204&lt;/item&gt;&lt;item&gt;205&lt;/item&gt;&lt;item&gt;211&lt;/item&gt;&lt;item&gt;225&lt;/item&gt;&lt;item&gt;232&lt;/item&gt;&lt;item&gt;240&lt;/item&gt;&lt;item&gt;244&lt;/item&gt;&lt;item&gt;255&lt;/item&gt;&lt;item&gt;259&lt;/item&gt;&lt;item&gt;272&lt;/item&gt;&lt;item&gt;277&lt;/item&gt;&lt;item&gt;287&lt;/item&gt;&lt;item&gt;289&lt;/item&gt;&lt;item&gt;294&lt;/item&gt;&lt;item&gt;300&lt;/item&gt;&lt;item&gt;306&lt;/item&gt;&lt;item&gt;316&lt;/item&gt;&lt;item&gt;329&lt;/item&gt;&lt;item&gt;336&lt;/item&gt;&lt;item&gt;339&lt;/item&gt;&lt;item&gt;351&lt;/item&gt;&lt;item&gt;366&lt;/item&gt;&lt;item&gt;367&lt;/item&gt;&lt;item&gt;376&lt;/item&gt;&lt;item&gt;381&lt;/item&gt;&lt;item&gt;383&lt;/item&gt;&lt;item&gt;386&lt;/item&gt;&lt;item&gt;392&lt;/item&gt;&lt;item&gt;394&lt;/item&gt;&lt;item&gt;395&lt;/item&gt;&lt;item&gt;408&lt;/item&gt;&lt;item&gt;416&lt;/item&gt;&lt;item&gt;444&lt;/item&gt;&lt;item&gt;472&lt;/item&gt;&lt;item&gt;477&lt;/item&gt;&lt;item&gt;511&lt;/item&gt;&lt;item&gt;534&lt;/item&gt;&lt;item&gt;553&lt;/item&gt;&lt;item&gt;561&lt;/item&gt;&lt;item&gt;565&lt;/item&gt;&lt;item&gt;568&lt;/item&gt;&lt;item&gt;595&lt;/item&gt;&lt;item&gt;606&lt;/item&gt;&lt;item&gt;636&lt;/item&gt;&lt;item&gt;640&lt;/item&gt;&lt;item&gt;642&lt;/item&gt;&lt;item&gt;643&lt;/item&gt;&lt;item&gt;653&lt;/item&gt;&lt;item&gt;662&lt;/item&gt;&lt;item&gt;666&lt;/item&gt;&lt;item&gt;668&lt;/item&gt;&lt;item&gt;671&lt;/item&gt;&lt;item&gt;673&lt;/item&gt;&lt;/record-ids&gt;&lt;/item&gt;&lt;/Libraries&gt;"/>
  </w:docVars>
  <w:rsids>
    <w:rsidRoot w:val="00252348"/>
    <w:rsid w:val="000008E1"/>
    <w:rsid w:val="00012CCB"/>
    <w:rsid w:val="000137B2"/>
    <w:rsid w:val="0002224D"/>
    <w:rsid w:val="0002241B"/>
    <w:rsid w:val="00023079"/>
    <w:rsid w:val="00024573"/>
    <w:rsid w:val="0003027A"/>
    <w:rsid w:val="0003289A"/>
    <w:rsid w:val="0004052E"/>
    <w:rsid w:val="00044B09"/>
    <w:rsid w:val="00047D8A"/>
    <w:rsid w:val="0005173F"/>
    <w:rsid w:val="00051FED"/>
    <w:rsid w:val="000553A5"/>
    <w:rsid w:val="000609F1"/>
    <w:rsid w:val="00060C96"/>
    <w:rsid w:val="00064430"/>
    <w:rsid w:val="00067AFC"/>
    <w:rsid w:val="00071347"/>
    <w:rsid w:val="00074B3D"/>
    <w:rsid w:val="00091EE8"/>
    <w:rsid w:val="00094EAF"/>
    <w:rsid w:val="000B03FE"/>
    <w:rsid w:val="000B585F"/>
    <w:rsid w:val="000B5C77"/>
    <w:rsid w:val="000B5EA5"/>
    <w:rsid w:val="000C02A5"/>
    <w:rsid w:val="000C1330"/>
    <w:rsid w:val="000C49B9"/>
    <w:rsid w:val="000D04F4"/>
    <w:rsid w:val="000E2432"/>
    <w:rsid w:val="000E64ED"/>
    <w:rsid w:val="000E6624"/>
    <w:rsid w:val="000E7DEF"/>
    <w:rsid w:val="000F25B2"/>
    <w:rsid w:val="00100AEE"/>
    <w:rsid w:val="0012228F"/>
    <w:rsid w:val="00123827"/>
    <w:rsid w:val="00124A38"/>
    <w:rsid w:val="00126C69"/>
    <w:rsid w:val="00126DCE"/>
    <w:rsid w:val="001274F2"/>
    <w:rsid w:val="00130E7A"/>
    <w:rsid w:val="00134554"/>
    <w:rsid w:val="00137A3A"/>
    <w:rsid w:val="0014546F"/>
    <w:rsid w:val="001500EC"/>
    <w:rsid w:val="00151EDC"/>
    <w:rsid w:val="00157AE2"/>
    <w:rsid w:val="0016041C"/>
    <w:rsid w:val="0016129A"/>
    <w:rsid w:val="001631BA"/>
    <w:rsid w:val="00166F16"/>
    <w:rsid w:val="00173126"/>
    <w:rsid w:val="00175B58"/>
    <w:rsid w:val="00176F36"/>
    <w:rsid w:val="00177179"/>
    <w:rsid w:val="0018066F"/>
    <w:rsid w:val="00182B3B"/>
    <w:rsid w:val="001908A0"/>
    <w:rsid w:val="00196248"/>
    <w:rsid w:val="001B22D6"/>
    <w:rsid w:val="001B2C01"/>
    <w:rsid w:val="001B7863"/>
    <w:rsid w:val="001C2291"/>
    <w:rsid w:val="001C2CF8"/>
    <w:rsid w:val="001C36BE"/>
    <w:rsid w:val="001C496C"/>
    <w:rsid w:val="001C5D9A"/>
    <w:rsid w:val="001C73C2"/>
    <w:rsid w:val="001D5376"/>
    <w:rsid w:val="001D7B7D"/>
    <w:rsid w:val="001E768D"/>
    <w:rsid w:val="001F06DF"/>
    <w:rsid w:val="0020034B"/>
    <w:rsid w:val="00203726"/>
    <w:rsid w:val="00206D55"/>
    <w:rsid w:val="0021229F"/>
    <w:rsid w:val="00212E63"/>
    <w:rsid w:val="00214F43"/>
    <w:rsid w:val="00217509"/>
    <w:rsid w:val="0021796F"/>
    <w:rsid w:val="002229F8"/>
    <w:rsid w:val="00222C93"/>
    <w:rsid w:val="00224FBF"/>
    <w:rsid w:val="002251E0"/>
    <w:rsid w:val="00232729"/>
    <w:rsid w:val="00235485"/>
    <w:rsid w:val="00235ED5"/>
    <w:rsid w:val="00237BAD"/>
    <w:rsid w:val="002408D7"/>
    <w:rsid w:val="0024105E"/>
    <w:rsid w:val="0024209B"/>
    <w:rsid w:val="00245054"/>
    <w:rsid w:val="00252348"/>
    <w:rsid w:val="0026152F"/>
    <w:rsid w:val="00261A4C"/>
    <w:rsid w:val="00264260"/>
    <w:rsid w:val="00266850"/>
    <w:rsid w:val="002718BC"/>
    <w:rsid w:val="002773DE"/>
    <w:rsid w:val="00286AD4"/>
    <w:rsid w:val="00290A1E"/>
    <w:rsid w:val="00295340"/>
    <w:rsid w:val="002955E1"/>
    <w:rsid w:val="00297638"/>
    <w:rsid w:val="002A0BDA"/>
    <w:rsid w:val="002A0EDA"/>
    <w:rsid w:val="002A1030"/>
    <w:rsid w:val="002A13B5"/>
    <w:rsid w:val="002A1F76"/>
    <w:rsid w:val="002A5A69"/>
    <w:rsid w:val="002A680F"/>
    <w:rsid w:val="002B0C1F"/>
    <w:rsid w:val="002B5863"/>
    <w:rsid w:val="002C381E"/>
    <w:rsid w:val="002C480C"/>
    <w:rsid w:val="002C665B"/>
    <w:rsid w:val="002C7D3E"/>
    <w:rsid w:val="002D352F"/>
    <w:rsid w:val="002D3764"/>
    <w:rsid w:val="002D4816"/>
    <w:rsid w:val="002D74B5"/>
    <w:rsid w:val="002E253C"/>
    <w:rsid w:val="002F2009"/>
    <w:rsid w:val="002F37BE"/>
    <w:rsid w:val="00301A4F"/>
    <w:rsid w:val="00303FDE"/>
    <w:rsid w:val="00307774"/>
    <w:rsid w:val="00310AD4"/>
    <w:rsid w:val="003137B6"/>
    <w:rsid w:val="0031448D"/>
    <w:rsid w:val="003145C7"/>
    <w:rsid w:val="003169DE"/>
    <w:rsid w:val="00322D0A"/>
    <w:rsid w:val="00324B5A"/>
    <w:rsid w:val="003258C8"/>
    <w:rsid w:val="00326292"/>
    <w:rsid w:val="00330363"/>
    <w:rsid w:val="003446F5"/>
    <w:rsid w:val="00347EBE"/>
    <w:rsid w:val="003502E2"/>
    <w:rsid w:val="0035357D"/>
    <w:rsid w:val="0035465B"/>
    <w:rsid w:val="00374576"/>
    <w:rsid w:val="00380853"/>
    <w:rsid w:val="00384B7F"/>
    <w:rsid w:val="00385EFF"/>
    <w:rsid w:val="0039086F"/>
    <w:rsid w:val="00391075"/>
    <w:rsid w:val="003973D4"/>
    <w:rsid w:val="003A7635"/>
    <w:rsid w:val="003B0C34"/>
    <w:rsid w:val="003B6102"/>
    <w:rsid w:val="003B6F90"/>
    <w:rsid w:val="003C3215"/>
    <w:rsid w:val="003D108C"/>
    <w:rsid w:val="003D6FD6"/>
    <w:rsid w:val="003D7F7D"/>
    <w:rsid w:val="003E00E3"/>
    <w:rsid w:val="003E3B31"/>
    <w:rsid w:val="003F03D8"/>
    <w:rsid w:val="003F781E"/>
    <w:rsid w:val="0040055E"/>
    <w:rsid w:val="004126B3"/>
    <w:rsid w:val="0042199B"/>
    <w:rsid w:val="00426C8A"/>
    <w:rsid w:val="00444BCD"/>
    <w:rsid w:val="00446C50"/>
    <w:rsid w:val="00453519"/>
    <w:rsid w:val="00460CAE"/>
    <w:rsid w:val="0046334C"/>
    <w:rsid w:val="00464E18"/>
    <w:rsid w:val="0046651C"/>
    <w:rsid w:val="00470254"/>
    <w:rsid w:val="00470F28"/>
    <w:rsid w:val="00471B5D"/>
    <w:rsid w:val="004729E2"/>
    <w:rsid w:val="00495F3E"/>
    <w:rsid w:val="004A44F5"/>
    <w:rsid w:val="004A545D"/>
    <w:rsid w:val="004B1EA1"/>
    <w:rsid w:val="004B60A8"/>
    <w:rsid w:val="004C205C"/>
    <w:rsid w:val="004C3AE2"/>
    <w:rsid w:val="004C60E4"/>
    <w:rsid w:val="004D129E"/>
    <w:rsid w:val="004D2C78"/>
    <w:rsid w:val="004D707A"/>
    <w:rsid w:val="004E0E33"/>
    <w:rsid w:val="004E1ED3"/>
    <w:rsid w:val="004F52EA"/>
    <w:rsid w:val="005008A3"/>
    <w:rsid w:val="00500BF2"/>
    <w:rsid w:val="0051161B"/>
    <w:rsid w:val="005116FA"/>
    <w:rsid w:val="00516691"/>
    <w:rsid w:val="00520260"/>
    <w:rsid w:val="005206F2"/>
    <w:rsid w:val="005238A3"/>
    <w:rsid w:val="00524986"/>
    <w:rsid w:val="00527C58"/>
    <w:rsid w:val="0053670D"/>
    <w:rsid w:val="0054002C"/>
    <w:rsid w:val="0054410A"/>
    <w:rsid w:val="005457F5"/>
    <w:rsid w:val="0054639C"/>
    <w:rsid w:val="0055654F"/>
    <w:rsid w:val="00563D58"/>
    <w:rsid w:val="005657E6"/>
    <w:rsid w:val="00570E00"/>
    <w:rsid w:val="0057603E"/>
    <w:rsid w:val="0058294C"/>
    <w:rsid w:val="00591C85"/>
    <w:rsid w:val="00592A94"/>
    <w:rsid w:val="00596849"/>
    <w:rsid w:val="005A137B"/>
    <w:rsid w:val="005A14F3"/>
    <w:rsid w:val="005A662D"/>
    <w:rsid w:val="005A694D"/>
    <w:rsid w:val="005B0969"/>
    <w:rsid w:val="005B2E83"/>
    <w:rsid w:val="005B3A75"/>
    <w:rsid w:val="005C0C3E"/>
    <w:rsid w:val="005C7372"/>
    <w:rsid w:val="005C78E0"/>
    <w:rsid w:val="005D6101"/>
    <w:rsid w:val="005E4EA3"/>
    <w:rsid w:val="005E651D"/>
    <w:rsid w:val="005F06A1"/>
    <w:rsid w:val="005F2A8B"/>
    <w:rsid w:val="005F3DA6"/>
    <w:rsid w:val="005F61AC"/>
    <w:rsid w:val="005F7691"/>
    <w:rsid w:val="006002FE"/>
    <w:rsid w:val="00601870"/>
    <w:rsid w:val="00602946"/>
    <w:rsid w:val="00611B61"/>
    <w:rsid w:val="006123F7"/>
    <w:rsid w:val="00614470"/>
    <w:rsid w:val="006163EF"/>
    <w:rsid w:val="0063380E"/>
    <w:rsid w:val="006400C5"/>
    <w:rsid w:val="0065067D"/>
    <w:rsid w:val="006539E1"/>
    <w:rsid w:val="00660988"/>
    <w:rsid w:val="006634EB"/>
    <w:rsid w:val="006875BE"/>
    <w:rsid w:val="00687D4A"/>
    <w:rsid w:val="00697E8C"/>
    <w:rsid w:val="006A1148"/>
    <w:rsid w:val="006A2F15"/>
    <w:rsid w:val="006A4EE6"/>
    <w:rsid w:val="006A65B2"/>
    <w:rsid w:val="006C386C"/>
    <w:rsid w:val="006C58BF"/>
    <w:rsid w:val="006D1AD3"/>
    <w:rsid w:val="006D6757"/>
    <w:rsid w:val="006D7865"/>
    <w:rsid w:val="006E0EE0"/>
    <w:rsid w:val="006F22D7"/>
    <w:rsid w:val="006F3EC2"/>
    <w:rsid w:val="006F48E1"/>
    <w:rsid w:val="006F4B71"/>
    <w:rsid w:val="00701A4C"/>
    <w:rsid w:val="00704719"/>
    <w:rsid w:val="00717971"/>
    <w:rsid w:val="007205C5"/>
    <w:rsid w:val="007221D6"/>
    <w:rsid w:val="0075475D"/>
    <w:rsid w:val="00754A71"/>
    <w:rsid w:val="0076250B"/>
    <w:rsid w:val="00765842"/>
    <w:rsid w:val="007658A3"/>
    <w:rsid w:val="00766F0C"/>
    <w:rsid w:val="00770B74"/>
    <w:rsid w:val="00773A7F"/>
    <w:rsid w:val="00775421"/>
    <w:rsid w:val="0077676E"/>
    <w:rsid w:val="00790022"/>
    <w:rsid w:val="0079263C"/>
    <w:rsid w:val="007A4539"/>
    <w:rsid w:val="007A4812"/>
    <w:rsid w:val="007B073C"/>
    <w:rsid w:val="007B696F"/>
    <w:rsid w:val="007D4272"/>
    <w:rsid w:val="007D72B7"/>
    <w:rsid w:val="007E232C"/>
    <w:rsid w:val="007E3716"/>
    <w:rsid w:val="007E40CB"/>
    <w:rsid w:val="007E557C"/>
    <w:rsid w:val="007E65BD"/>
    <w:rsid w:val="007E7220"/>
    <w:rsid w:val="007F6CF9"/>
    <w:rsid w:val="0080285C"/>
    <w:rsid w:val="00824EBC"/>
    <w:rsid w:val="0083218B"/>
    <w:rsid w:val="0083267C"/>
    <w:rsid w:val="0084201A"/>
    <w:rsid w:val="00843D6A"/>
    <w:rsid w:val="008464CD"/>
    <w:rsid w:val="00856150"/>
    <w:rsid w:val="0085710C"/>
    <w:rsid w:val="00857546"/>
    <w:rsid w:val="008621FA"/>
    <w:rsid w:val="0086318C"/>
    <w:rsid w:val="0086625B"/>
    <w:rsid w:val="0086655E"/>
    <w:rsid w:val="00867FC8"/>
    <w:rsid w:val="00871CA9"/>
    <w:rsid w:val="0087530C"/>
    <w:rsid w:val="0087710D"/>
    <w:rsid w:val="00881B71"/>
    <w:rsid w:val="008877FF"/>
    <w:rsid w:val="0089130B"/>
    <w:rsid w:val="008A32CC"/>
    <w:rsid w:val="008A56A5"/>
    <w:rsid w:val="008A772B"/>
    <w:rsid w:val="008C339D"/>
    <w:rsid w:val="008C4DD7"/>
    <w:rsid w:val="008C614C"/>
    <w:rsid w:val="008D2E19"/>
    <w:rsid w:val="008D4B2A"/>
    <w:rsid w:val="008D4B85"/>
    <w:rsid w:val="008D59D6"/>
    <w:rsid w:val="008D5AEB"/>
    <w:rsid w:val="008E04D3"/>
    <w:rsid w:val="008E103F"/>
    <w:rsid w:val="008E30B6"/>
    <w:rsid w:val="008E4C52"/>
    <w:rsid w:val="008F7136"/>
    <w:rsid w:val="00902B0F"/>
    <w:rsid w:val="00904725"/>
    <w:rsid w:val="00904A28"/>
    <w:rsid w:val="00905E41"/>
    <w:rsid w:val="009123E5"/>
    <w:rsid w:val="00915C6A"/>
    <w:rsid w:val="0091693B"/>
    <w:rsid w:val="00920B8B"/>
    <w:rsid w:val="00921064"/>
    <w:rsid w:val="009251ED"/>
    <w:rsid w:val="0093303E"/>
    <w:rsid w:val="00940C3F"/>
    <w:rsid w:val="00943344"/>
    <w:rsid w:val="0095049D"/>
    <w:rsid w:val="00951171"/>
    <w:rsid w:val="00953243"/>
    <w:rsid w:val="00956983"/>
    <w:rsid w:val="00956A60"/>
    <w:rsid w:val="00956CC3"/>
    <w:rsid w:val="009570CD"/>
    <w:rsid w:val="00971100"/>
    <w:rsid w:val="00975024"/>
    <w:rsid w:val="0097556F"/>
    <w:rsid w:val="00976187"/>
    <w:rsid w:val="00980EE0"/>
    <w:rsid w:val="00981BD1"/>
    <w:rsid w:val="00986568"/>
    <w:rsid w:val="009A2432"/>
    <w:rsid w:val="009A2FB4"/>
    <w:rsid w:val="009A308C"/>
    <w:rsid w:val="009A49E7"/>
    <w:rsid w:val="009A7418"/>
    <w:rsid w:val="009B555C"/>
    <w:rsid w:val="009C038E"/>
    <w:rsid w:val="009C1538"/>
    <w:rsid w:val="009C48D7"/>
    <w:rsid w:val="009C4DBB"/>
    <w:rsid w:val="009C4DF4"/>
    <w:rsid w:val="009C7AC2"/>
    <w:rsid w:val="009D040F"/>
    <w:rsid w:val="009E2153"/>
    <w:rsid w:val="009E425C"/>
    <w:rsid w:val="009F4B09"/>
    <w:rsid w:val="009F7883"/>
    <w:rsid w:val="00A0047E"/>
    <w:rsid w:val="00A0062C"/>
    <w:rsid w:val="00A073C9"/>
    <w:rsid w:val="00A15264"/>
    <w:rsid w:val="00A15B5F"/>
    <w:rsid w:val="00A17CF4"/>
    <w:rsid w:val="00A227C2"/>
    <w:rsid w:val="00A26BCC"/>
    <w:rsid w:val="00A272F9"/>
    <w:rsid w:val="00A27364"/>
    <w:rsid w:val="00A30CBD"/>
    <w:rsid w:val="00A31D9D"/>
    <w:rsid w:val="00A360AB"/>
    <w:rsid w:val="00A40A6B"/>
    <w:rsid w:val="00A43D3A"/>
    <w:rsid w:val="00A477D5"/>
    <w:rsid w:val="00A5238A"/>
    <w:rsid w:val="00A5475F"/>
    <w:rsid w:val="00A6199E"/>
    <w:rsid w:val="00A6549E"/>
    <w:rsid w:val="00A77EDA"/>
    <w:rsid w:val="00A81997"/>
    <w:rsid w:val="00A9167F"/>
    <w:rsid w:val="00AA004F"/>
    <w:rsid w:val="00AA11C0"/>
    <w:rsid w:val="00AB0804"/>
    <w:rsid w:val="00AB23C4"/>
    <w:rsid w:val="00AB3744"/>
    <w:rsid w:val="00AB7D0D"/>
    <w:rsid w:val="00AC234D"/>
    <w:rsid w:val="00AC3641"/>
    <w:rsid w:val="00AC493D"/>
    <w:rsid w:val="00AC4B27"/>
    <w:rsid w:val="00AD0D4A"/>
    <w:rsid w:val="00B014B5"/>
    <w:rsid w:val="00B026F0"/>
    <w:rsid w:val="00B076F0"/>
    <w:rsid w:val="00B07F3E"/>
    <w:rsid w:val="00B13AC8"/>
    <w:rsid w:val="00B150DC"/>
    <w:rsid w:val="00B228A0"/>
    <w:rsid w:val="00B23333"/>
    <w:rsid w:val="00B2740C"/>
    <w:rsid w:val="00B314AC"/>
    <w:rsid w:val="00B31D71"/>
    <w:rsid w:val="00B323D4"/>
    <w:rsid w:val="00B324FC"/>
    <w:rsid w:val="00B727D7"/>
    <w:rsid w:val="00B755B8"/>
    <w:rsid w:val="00B76E78"/>
    <w:rsid w:val="00B8097E"/>
    <w:rsid w:val="00B84B80"/>
    <w:rsid w:val="00B91CC0"/>
    <w:rsid w:val="00BA459A"/>
    <w:rsid w:val="00BA5598"/>
    <w:rsid w:val="00BA67E4"/>
    <w:rsid w:val="00BB06E8"/>
    <w:rsid w:val="00BB274A"/>
    <w:rsid w:val="00BC498B"/>
    <w:rsid w:val="00BE5848"/>
    <w:rsid w:val="00BE5DEF"/>
    <w:rsid w:val="00BF09C4"/>
    <w:rsid w:val="00BF39E8"/>
    <w:rsid w:val="00C04F67"/>
    <w:rsid w:val="00C1288E"/>
    <w:rsid w:val="00C17E95"/>
    <w:rsid w:val="00C343A9"/>
    <w:rsid w:val="00C372F0"/>
    <w:rsid w:val="00C479EA"/>
    <w:rsid w:val="00C5573D"/>
    <w:rsid w:val="00C57E7E"/>
    <w:rsid w:val="00C61B6E"/>
    <w:rsid w:val="00C62D6C"/>
    <w:rsid w:val="00C66289"/>
    <w:rsid w:val="00C6757D"/>
    <w:rsid w:val="00C715EE"/>
    <w:rsid w:val="00C7472F"/>
    <w:rsid w:val="00C75403"/>
    <w:rsid w:val="00C765ED"/>
    <w:rsid w:val="00C87113"/>
    <w:rsid w:val="00C95A88"/>
    <w:rsid w:val="00CA76C4"/>
    <w:rsid w:val="00CB0679"/>
    <w:rsid w:val="00CB1AF4"/>
    <w:rsid w:val="00CC0D8D"/>
    <w:rsid w:val="00CD0F92"/>
    <w:rsid w:val="00CD1A7B"/>
    <w:rsid w:val="00CD28D6"/>
    <w:rsid w:val="00CD3780"/>
    <w:rsid w:val="00CD5EB3"/>
    <w:rsid w:val="00CD607C"/>
    <w:rsid w:val="00CE1030"/>
    <w:rsid w:val="00CE1EE7"/>
    <w:rsid w:val="00CE4611"/>
    <w:rsid w:val="00CE54E1"/>
    <w:rsid w:val="00CE798B"/>
    <w:rsid w:val="00CF3A55"/>
    <w:rsid w:val="00D002B3"/>
    <w:rsid w:val="00D056FB"/>
    <w:rsid w:val="00D06D01"/>
    <w:rsid w:val="00D14878"/>
    <w:rsid w:val="00D35908"/>
    <w:rsid w:val="00D44F91"/>
    <w:rsid w:val="00D46419"/>
    <w:rsid w:val="00D46FC1"/>
    <w:rsid w:val="00D52A22"/>
    <w:rsid w:val="00D55494"/>
    <w:rsid w:val="00D739EA"/>
    <w:rsid w:val="00D740DD"/>
    <w:rsid w:val="00D751D7"/>
    <w:rsid w:val="00D76109"/>
    <w:rsid w:val="00D77564"/>
    <w:rsid w:val="00D90DC7"/>
    <w:rsid w:val="00D93274"/>
    <w:rsid w:val="00DA21C0"/>
    <w:rsid w:val="00DA2B35"/>
    <w:rsid w:val="00DA60DB"/>
    <w:rsid w:val="00DA73A4"/>
    <w:rsid w:val="00DB0C34"/>
    <w:rsid w:val="00DC223C"/>
    <w:rsid w:val="00DC2D02"/>
    <w:rsid w:val="00DC481A"/>
    <w:rsid w:val="00DC5265"/>
    <w:rsid w:val="00DD225B"/>
    <w:rsid w:val="00DD3E2E"/>
    <w:rsid w:val="00DD570B"/>
    <w:rsid w:val="00DD6A73"/>
    <w:rsid w:val="00DD7B45"/>
    <w:rsid w:val="00DE03B4"/>
    <w:rsid w:val="00DE0575"/>
    <w:rsid w:val="00DE184C"/>
    <w:rsid w:val="00DE6307"/>
    <w:rsid w:val="00DF7B6E"/>
    <w:rsid w:val="00E02DF7"/>
    <w:rsid w:val="00E0380B"/>
    <w:rsid w:val="00E0428C"/>
    <w:rsid w:val="00E0474A"/>
    <w:rsid w:val="00E069D7"/>
    <w:rsid w:val="00E103EF"/>
    <w:rsid w:val="00E1213C"/>
    <w:rsid w:val="00E148EC"/>
    <w:rsid w:val="00E154AB"/>
    <w:rsid w:val="00E34682"/>
    <w:rsid w:val="00E35801"/>
    <w:rsid w:val="00E51F30"/>
    <w:rsid w:val="00E52AAE"/>
    <w:rsid w:val="00E56357"/>
    <w:rsid w:val="00E569C4"/>
    <w:rsid w:val="00E6540D"/>
    <w:rsid w:val="00E6791B"/>
    <w:rsid w:val="00E70D06"/>
    <w:rsid w:val="00E84CE1"/>
    <w:rsid w:val="00E85EDB"/>
    <w:rsid w:val="00E97663"/>
    <w:rsid w:val="00EA186C"/>
    <w:rsid w:val="00EA2734"/>
    <w:rsid w:val="00EB4247"/>
    <w:rsid w:val="00EB5F24"/>
    <w:rsid w:val="00EE5DF3"/>
    <w:rsid w:val="00EE7BB4"/>
    <w:rsid w:val="00EE7E14"/>
    <w:rsid w:val="00EF64D0"/>
    <w:rsid w:val="00EF7F05"/>
    <w:rsid w:val="00F21A83"/>
    <w:rsid w:val="00F40CCB"/>
    <w:rsid w:val="00F52174"/>
    <w:rsid w:val="00F52542"/>
    <w:rsid w:val="00F62EF6"/>
    <w:rsid w:val="00F835B7"/>
    <w:rsid w:val="00F940F3"/>
    <w:rsid w:val="00F96B9E"/>
    <w:rsid w:val="00FA16AC"/>
    <w:rsid w:val="00FA7999"/>
    <w:rsid w:val="00FB02E6"/>
    <w:rsid w:val="00FB0DC1"/>
    <w:rsid w:val="00FB2DDC"/>
    <w:rsid w:val="00FB2EFB"/>
    <w:rsid w:val="00FB4649"/>
    <w:rsid w:val="00FC4FA1"/>
    <w:rsid w:val="00FC706A"/>
    <w:rsid w:val="00FD1A70"/>
    <w:rsid w:val="00FD56C8"/>
    <w:rsid w:val="00FE18D3"/>
    <w:rsid w:val="00FE3421"/>
    <w:rsid w:val="00FE4248"/>
    <w:rsid w:val="00FE6830"/>
    <w:rsid w:val="00FF20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D7B7BD"/>
  <w15:chartTrackingRefBased/>
  <w15:docId w15:val="{46E2EF93-7263-4F38-9CB3-6C9F0C810A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940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A308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0047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498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40F3"/>
    <w:rPr>
      <w:rFonts w:asciiTheme="majorHAnsi" w:eastAsiaTheme="majorEastAsia" w:hAnsiTheme="majorHAnsi" w:cstheme="majorBidi"/>
      <w:color w:val="365F91" w:themeColor="accent1" w:themeShade="BF"/>
      <w:sz w:val="32"/>
      <w:szCs w:val="32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A308C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252348"/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52348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252348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53670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500EC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00EC"/>
    <w:rPr>
      <w:rFonts w:ascii="Segoe UI" w:hAnsi="Segoe UI" w:cs="Segoe UI"/>
      <w:sz w:val="18"/>
      <w:szCs w:val="18"/>
    </w:rPr>
  </w:style>
  <w:style w:type="table" w:customStyle="1" w:styleId="PlainTable11">
    <w:name w:val="Plain Table 11"/>
    <w:basedOn w:val="TableNormal"/>
    <w:next w:val="PlainTable1"/>
    <w:uiPriority w:val="41"/>
    <w:rsid w:val="005C7372"/>
    <w:pPr>
      <w:spacing w:after="0"/>
    </w:p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1">
    <w:name w:val="Plain Table 1"/>
    <w:basedOn w:val="TableNormal"/>
    <w:uiPriority w:val="41"/>
    <w:rsid w:val="005C7372"/>
    <w:pPr>
      <w:spacing w:after="0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fontstyle01">
    <w:name w:val="fontstyle01"/>
    <w:basedOn w:val="DefaultParagraphFont"/>
    <w:rsid w:val="0085710C"/>
    <w:rPr>
      <w:rFonts w:ascii="AdvP7627" w:hAnsi="AdvP7627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5F61AC"/>
    <w:rPr>
      <w:rFonts w:ascii="AdvP6EC0" w:hAnsi="AdvP6EC0" w:hint="default"/>
      <w:b w:val="0"/>
      <w:bCs w:val="0"/>
      <w:i w:val="0"/>
      <w:iCs w:val="0"/>
      <w:color w:val="231F20"/>
      <w:sz w:val="20"/>
      <w:szCs w:val="20"/>
    </w:rPr>
  </w:style>
  <w:style w:type="table" w:styleId="TableGrid">
    <w:name w:val="Table Grid"/>
    <w:basedOn w:val="TableNormal"/>
    <w:uiPriority w:val="59"/>
    <w:rsid w:val="002229F8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CF3A55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1908A0"/>
    <w:pPr>
      <w:spacing w:after="0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1908A0"/>
    <w:pPr>
      <w:spacing w:after="0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D28D6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CD28D6"/>
  </w:style>
  <w:style w:type="paragraph" w:styleId="Footer">
    <w:name w:val="footer"/>
    <w:basedOn w:val="Normal"/>
    <w:link w:val="FooterChar"/>
    <w:uiPriority w:val="99"/>
    <w:unhideWhenUsed/>
    <w:rsid w:val="00CD28D6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CD28D6"/>
  </w:style>
  <w:style w:type="character" w:styleId="UnresolvedMention">
    <w:name w:val="Unresolved Mention"/>
    <w:basedOn w:val="DefaultParagraphFont"/>
    <w:uiPriority w:val="99"/>
    <w:semiHidden/>
    <w:unhideWhenUsed/>
    <w:rsid w:val="00E6791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E6791B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6791B"/>
  </w:style>
  <w:style w:type="character" w:customStyle="1" w:styleId="EndNoteBibliographyTitleChar">
    <w:name w:val="EndNote Bibliography Title Char"/>
    <w:basedOn w:val="ListParagraphChar"/>
    <w:link w:val="EndNoteBibliographyTitle"/>
    <w:rsid w:val="00E6791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6791B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E6791B"/>
    <w:rPr>
      <w:rFonts w:ascii="Calibri" w:hAnsi="Calibri" w:cs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385EFF"/>
    <w:rPr>
      <w:color w:val="800080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0047E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4986"/>
    <w:rPr>
      <w:rFonts w:asciiTheme="majorHAnsi" w:eastAsiaTheme="majorEastAsia" w:hAnsiTheme="majorHAnsi" w:cstheme="majorBidi"/>
      <w:i/>
      <w:iCs/>
      <w:color w:val="365F91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2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3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74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05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9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98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91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1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60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2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35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3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2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2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96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3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80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6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79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5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5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84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9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1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66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53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66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46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0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16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9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1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27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2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99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77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96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0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26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2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24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8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8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37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30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3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43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89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02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8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95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0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44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8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28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51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3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8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8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82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26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6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11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52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7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9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94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1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62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9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18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5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0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7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8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81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65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28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5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2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4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1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7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9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02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73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7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57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7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7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7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71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30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46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34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0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7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0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45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2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17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7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38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04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3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15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28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6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8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9.png"/><Relationship Id="rId21" Type="http://schemas.openxmlformats.org/officeDocument/2006/relationships/image" Target="media/image13.png"/><Relationship Id="rId42" Type="http://schemas.openxmlformats.org/officeDocument/2006/relationships/image" Target="media/image34.png"/><Relationship Id="rId63" Type="http://schemas.openxmlformats.org/officeDocument/2006/relationships/image" Target="media/image55.png"/><Relationship Id="rId84" Type="http://schemas.openxmlformats.org/officeDocument/2006/relationships/image" Target="media/image76.png"/><Relationship Id="rId138" Type="http://schemas.openxmlformats.org/officeDocument/2006/relationships/image" Target="media/image130.png"/><Relationship Id="rId159" Type="http://schemas.openxmlformats.org/officeDocument/2006/relationships/image" Target="media/image151.png"/><Relationship Id="rId170" Type="http://schemas.openxmlformats.org/officeDocument/2006/relationships/image" Target="media/image162.png"/><Relationship Id="rId191" Type="http://schemas.openxmlformats.org/officeDocument/2006/relationships/image" Target="media/image183.png"/><Relationship Id="rId107" Type="http://schemas.openxmlformats.org/officeDocument/2006/relationships/image" Target="media/image99.png"/><Relationship Id="rId11" Type="http://schemas.openxmlformats.org/officeDocument/2006/relationships/image" Target="media/image4.jpeg"/><Relationship Id="rId32" Type="http://schemas.openxmlformats.org/officeDocument/2006/relationships/image" Target="media/image24.png"/><Relationship Id="rId53" Type="http://schemas.openxmlformats.org/officeDocument/2006/relationships/image" Target="media/image45.png"/><Relationship Id="rId74" Type="http://schemas.openxmlformats.org/officeDocument/2006/relationships/image" Target="media/image66.png"/><Relationship Id="rId128" Type="http://schemas.openxmlformats.org/officeDocument/2006/relationships/image" Target="media/image120.png"/><Relationship Id="rId149" Type="http://schemas.openxmlformats.org/officeDocument/2006/relationships/image" Target="media/image141.png"/><Relationship Id="rId5" Type="http://schemas.openxmlformats.org/officeDocument/2006/relationships/webSettings" Target="webSettings.xml"/><Relationship Id="rId95" Type="http://schemas.openxmlformats.org/officeDocument/2006/relationships/image" Target="media/image87.png"/><Relationship Id="rId160" Type="http://schemas.openxmlformats.org/officeDocument/2006/relationships/image" Target="media/image152.png"/><Relationship Id="rId181" Type="http://schemas.openxmlformats.org/officeDocument/2006/relationships/image" Target="media/image173.png"/><Relationship Id="rId22" Type="http://schemas.openxmlformats.org/officeDocument/2006/relationships/image" Target="media/image14.png"/><Relationship Id="rId43" Type="http://schemas.openxmlformats.org/officeDocument/2006/relationships/image" Target="media/image35.png"/><Relationship Id="rId64" Type="http://schemas.openxmlformats.org/officeDocument/2006/relationships/image" Target="media/image56.png"/><Relationship Id="rId118" Type="http://schemas.openxmlformats.org/officeDocument/2006/relationships/image" Target="media/image110.png"/><Relationship Id="rId139" Type="http://schemas.openxmlformats.org/officeDocument/2006/relationships/image" Target="media/image131.png"/><Relationship Id="rId85" Type="http://schemas.openxmlformats.org/officeDocument/2006/relationships/image" Target="media/image77.png"/><Relationship Id="rId150" Type="http://schemas.openxmlformats.org/officeDocument/2006/relationships/image" Target="media/image142.png"/><Relationship Id="rId171" Type="http://schemas.openxmlformats.org/officeDocument/2006/relationships/image" Target="media/image163.png"/><Relationship Id="rId192" Type="http://schemas.openxmlformats.org/officeDocument/2006/relationships/image" Target="media/image184.png"/><Relationship Id="rId12" Type="http://schemas.openxmlformats.org/officeDocument/2006/relationships/image" Target="media/image5.png"/><Relationship Id="rId33" Type="http://schemas.openxmlformats.org/officeDocument/2006/relationships/image" Target="media/image25.png"/><Relationship Id="rId108" Type="http://schemas.openxmlformats.org/officeDocument/2006/relationships/image" Target="media/image100.png"/><Relationship Id="rId129" Type="http://schemas.openxmlformats.org/officeDocument/2006/relationships/image" Target="media/image121.png"/><Relationship Id="rId54" Type="http://schemas.openxmlformats.org/officeDocument/2006/relationships/image" Target="media/image46.png"/><Relationship Id="rId75" Type="http://schemas.openxmlformats.org/officeDocument/2006/relationships/image" Target="media/image67.png"/><Relationship Id="rId96" Type="http://schemas.openxmlformats.org/officeDocument/2006/relationships/image" Target="media/image88.png"/><Relationship Id="rId140" Type="http://schemas.openxmlformats.org/officeDocument/2006/relationships/image" Target="media/image132.png"/><Relationship Id="rId161" Type="http://schemas.openxmlformats.org/officeDocument/2006/relationships/image" Target="media/image153.png"/><Relationship Id="rId182" Type="http://schemas.openxmlformats.org/officeDocument/2006/relationships/image" Target="media/image174.png"/><Relationship Id="rId6" Type="http://schemas.openxmlformats.org/officeDocument/2006/relationships/footnotes" Target="footnotes.xml"/><Relationship Id="rId23" Type="http://schemas.openxmlformats.org/officeDocument/2006/relationships/image" Target="media/image15.png"/><Relationship Id="rId119" Type="http://schemas.openxmlformats.org/officeDocument/2006/relationships/image" Target="media/image111.png"/><Relationship Id="rId44" Type="http://schemas.openxmlformats.org/officeDocument/2006/relationships/image" Target="media/image36.png"/><Relationship Id="rId65" Type="http://schemas.openxmlformats.org/officeDocument/2006/relationships/image" Target="media/image57.png"/><Relationship Id="rId86" Type="http://schemas.openxmlformats.org/officeDocument/2006/relationships/image" Target="media/image78.png"/><Relationship Id="rId130" Type="http://schemas.openxmlformats.org/officeDocument/2006/relationships/image" Target="media/image122.png"/><Relationship Id="rId151" Type="http://schemas.openxmlformats.org/officeDocument/2006/relationships/image" Target="media/image143.png"/><Relationship Id="rId172" Type="http://schemas.openxmlformats.org/officeDocument/2006/relationships/image" Target="media/image164.png"/><Relationship Id="rId193" Type="http://schemas.openxmlformats.org/officeDocument/2006/relationships/image" Target="media/image185.png"/><Relationship Id="rId13" Type="http://schemas.openxmlformats.org/officeDocument/2006/relationships/image" Target="media/image6.png"/><Relationship Id="rId109" Type="http://schemas.openxmlformats.org/officeDocument/2006/relationships/image" Target="media/image101.png"/><Relationship Id="rId34" Type="http://schemas.openxmlformats.org/officeDocument/2006/relationships/image" Target="media/image26.png"/><Relationship Id="rId55" Type="http://schemas.openxmlformats.org/officeDocument/2006/relationships/image" Target="media/image47.png"/><Relationship Id="rId76" Type="http://schemas.openxmlformats.org/officeDocument/2006/relationships/image" Target="media/image68.png"/><Relationship Id="rId97" Type="http://schemas.openxmlformats.org/officeDocument/2006/relationships/image" Target="media/image89.png"/><Relationship Id="rId120" Type="http://schemas.openxmlformats.org/officeDocument/2006/relationships/image" Target="media/image112.png"/><Relationship Id="rId141" Type="http://schemas.openxmlformats.org/officeDocument/2006/relationships/image" Target="media/image133.png"/><Relationship Id="rId7" Type="http://schemas.openxmlformats.org/officeDocument/2006/relationships/endnotes" Target="endnotes.xml"/><Relationship Id="rId162" Type="http://schemas.openxmlformats.org/officeDocument/2006/relationships/image" Target="media/image154.png"/><Relationship Id="rId183" Type="http://schemas.openxmlformats.org/officeDocument/2006/relationships/image" Target="media/image175.png"/><Relationship Id="rId2" Type="http://schemas.openxmlformats.org/officeDocument/2006/relationships/numbering" Target="numbering.xml"/><Relationship Id="rId29" Type="http://schemas.openxmlformats.org/officeDocument/2006/relationships/image" Target="media/image21.png"/><Relationship Id="rId24" Type="http://schemas.openxmlformats.org/officeDocument/2006/relationships/image" Target="media/image16.png"/><Relationship Id="rId40" Type="http://schemas.openxmlformats.org/officeDocument/2006/relationships/image" Target="media/image32.png"/><Relationship Id="rId45" Type="http://schemas.openxmlformats.org/officeDocument/2006/relationships/image" Target="media/image37.png"/><Relationship Id="rId66" Type="http://schemas.openxmlformats.org/officeDocument/2006/relationships/image" Target="media/image58.png"/><Relationship Id="rId87" Type="http://schemas.openxmlformats.org/officeDocument/2006/relationships/image" Target="media/image79.png"/><Relationship Id="rId110" Type="http://schemas.openxmlformats.org/officeDocument/2006/relationships/image" Target="media/image102.png"/><Relationship Id="rId115" Type="http://schemas.openxmlformats.org/officeDocument/2006/relationships/image" Target="media/image107.png"/><Relationship Id="rId131" Type="http://schemas.openxmlformats.org/officeDocument/2006/relationships/image" Target="media/image123.png"/><Relationship Id="rId136" Type="http://schemas.openxmlformats.org/officeDocument/2006/relationships/image" Target="media/image128.png"/><Relationship Id="rId157" Type="http://schemas.openxmlformats.org/officeDocument/2006/relationships/image" Target="media/image149.png"/><Relationship Id="rId178" Type="http://schemas.openxmlformats.org/officeDocument/2006/relationships/image" Target="media/image170.png"/><Relationship Id="rId61" Type="http://schemas.openxmlformats.org/officeDocument/2006/relationships/image" Target="media/image53.png"/><Relationship Id="rId82" Type="http://schemas.openxmlformats.org/officeDocument/2006/relationships/image" Target="media/image74.png"/><Relationship Id="rId152" Type="http://schemas.openxmlformats.org/officeDocument/2006/relationships/image" Target="media/image144.png"/><Relationship Id="rId173" Type="http://schemas.openxmlformats.org/officeDocument/2006/relationships/image" Target="media/image165.png"/><Relationship Id="rId194" Type="http://schemas.openxmlformats.org/officeDocument/2006/relationships/image" Target="media/image186.png"/><Relationship Id="rId199" Type="http://schemas.openxmlformats.org/officeDocument/2006/relationships/image" Target="media/image191.png"/><Relationship Id="rId203" Type="http://schemas.openxmlformats.org/officeDocument/2006/relationships/theme" Target="theme/theme1.xml"/><Relationship Id="rId19" Type="http://schemas.openxmlformats.org/officeDocument/2006/relationships/image" Target="media/image11.png"/><Relationship Id="rId14" Type="http://schemas.openxmlformats.org/officeDocument/2006/relationships/image" Target="media/image7.png"/><Relationship Id="rId30" Type="http://schemas.openxmlformats.org/officeDocument/2006/relationships/image" Target="media/image22.jpeg"/><Relationship Id="rId35" Type="http://schemas.openxmlformats.org/officeDocument/2006/relationships/image" Target="media/image27.png"/><Relationship Id="rId56" Type="http://schemas.openxmlformats.org/officeDocument/2006/relationships/image" Target="media/image48.png"/><Relationship Id="rId77" Type="http://schemas.openxmlformats.org/officeDocument/2006/relationships/image" Target="media/image69.png"/><Relationship Id="rId100" Type="http://schemas.openxmlformats.org/officeDocument/2006/relationships/image" Target="media/image92.png"/><Relationship Id="rId105" Type="http://schemas.openxmlformats.org/officeDocument/2006/relationships/image" Target="media/image97.png"/><Relationship Id="rId126" Type="http://schemas.openxmlformats.org/officeDocument/2006/relationships/image" Target="media/image118.png"/><Relationship Id="rId147" Type="http://schemas.openxmlformats.org/officeDocument/2006/relationships/image" Target="media/image139.png"/><Relationship Id="rId168" Type="http://schemas.openxmlformats.org/officeDocument/2006/relationships/image" Target="media/image160.png"/><Relationship Id="rId8" Type="http://schemas.openxmlformats.org/officeDocument/2006/relationships/image" Target="media/image1.png"/><Relationship Id="rId51" Type="http://schemas.openxmlformats.org/officeDocument/2006/relationships/image" Target="media/image43.png"/><Relationship Id="rId72" Type="http://schemas.openxmlformats.org/officeDocument/2006/relationships/image" Target="media/image64.png"/><Relationship Id="rId93" Type="http://schemas.openxmlformats.org/officeDocument/2006/relationships/image" Target="media/image85.png"/><Relationship Id="rId98" Type="http://schemas.openxmlformats.org/officeDocument/2006/relationships/image" Target="media/image90.png"/><Relationship Id="rId121" Type="http://schemas.openxmlformats.org/officeDocument/2006/relationships/image" Target="media/image113.png"/><Relationship Id="rId142" Type="http://schemas.openxmlformats.org/officeDocument/2006/relationships/image" Target="media/image134.png"/><Relationship Id="rId163" Type="http://schemas.openxmlformats.org/officeDocument/2006/relationships/image" Target="media/image155.png"/><Relationship Id="rId184" Type="http://schemas.openxmlformats.org/officeDocument/2006/relationships/image" Target="media/image176.png"/><Relationship Id="rId189" Type="http://schemas.openxmlformats.org/officeDocument/2006/relationships/image" Target="media/image181.png"/><Relationship Id="rId3" Type="http://schemas.openxmlformats.org/officeDocument/2006/relationships/styles" Target="styles.xml"/><Relationship Id="rId25" Type="http://schemas.openxmlformats.org/officeDocument/2006/relationships/image" Target="media/image17.png"/><Relationship Id="rId46" Type="http://schemas.openxmlformats.org/officeDocument/2006/relationships/image" Target="media/image38.png"/><Relationship Id="rId67" Type="http://schemas.openxmlformats.org/officeDocument/2006/relationships/image" Target="media/image59.png"/><Relationship Id="rId116" Type="http://schemas.openxmlformats.org/officeDocument/2006/relationships/image" Target="media/image108.png"/><Relationship Id="rId137" Type="http://schemas.openxmlformats.org/officeDocument/2006/relationships/image" Target="media/image129.png"/><Relationship Id="rId158" Type="http://schemas.openxmlformats.org/officeDocument/2006/relationships/image" Target="media/image150.png"/><Relationship Id="rId20" Type="http://schemas.openxmlformats.org/officeDocument/2006/relationships/image" Target="media/image12.png"/><Relationship Id="rId41" Type="http://schemas.openxmlformats.org/officeDocument/2006/relationships/image" Target="media/image33.png"/><Relationship Id="rId62" Type="http://schemas.openxmlformats.org/officeDocument/2006/relationships/image" Target="media/image54.png"/><Relationship Id="rId83" Type="http://schemas.openxmlformats.org/officeDocument/2006/relationships/image" Target="media/image75.png"/><Relationship Id="rId88" Type="http://schemas.openxmlformats.org/officeDocument/2006/relationships/image" Target="media/image80.png"/><Relationship Id="rId111" Type="http://schemas.openxmlformats.org/officeDocument/2006/relationships/image" Target="media/image103.png"/><Relationship Id="rId132" Type="http://schemas.openxmlformats.org/officeDocument/2006/relationships/image" Target="media/image124.png"/><Relationship Id="rId153" Type="http://schemas.openxmlformats.org/officeDocument/2006/relationships/image" Target="media/image145.png"/><Relationship Id="rId174" Type="http://schemas.openxmlformats.org/officeDocument/2006/relationships/image" Target="media/image166.png"/><Relationship Id="rId179" Type="http://schemas.openxmlformats.org/officeDocument/2006/relationships/image" Target="media/image171.png"/><Relationship Id="rId195" Type="http://schemas.openxmlformats.org/officeDocument/2006/relationships/image" Target="media/image187.png"/><Relationship Id="rId190" Type="http://schemas.openxmlformats.org/officeDocument/2006/relationships/image" Target="media/image182.png"/><Relationship Id="rId15" Type="http://schemas.openxmlformats.org/officeDocument/2006/relationships/image" Target="media/image8.png"/><Relationship Id="rId36" Type="http://schemas.openxmlformats.org/officeDocument/2006/relationships/image" Target="media/image28.png"/><Relationship Id="rId57" Type="http://schemas.openxmlformats.org/officeDocument/2006/relationships/image" Target="media/image49.png"/><Relationship Id="rId106" Type="http://schemas.openxmlformats.org/officeDocument/2006/relationships/image" Target="media/image98.png"/><Relationship Id="rId127" Type="http://schemas.openxmlformats.org/officeDocument/2006/relationships/image" Target="media/image119.png"/><Relationship Id="rId10" Type="http://schemas.openxmlformats.org/officeDocument/2006/relationships/image" Target="media/image3.png"/><Relationship Id="rId31" Type="http://schemas.openxmlformats.org/officeDocument/2006/relationships/image" Target="media/image23.png"/><Relationship Id="rId52" Type="http://schemas.openxmlformats.org/officeDocument/2006/relationships/image" Target="media/image44.png"/><Relationship Id="rId73" Type="http://schemas.openxmlformats.org/officeDocument/2006/relationships/image" Target="media/image65.png"/><Relationship Id="rId78" Type="http://schemas.openxmlformats.org/officeDocument/2006/relationships/image" Target="media/image70.png"/><Relationship Id="rId94" Type="http://schemas.openxmlformats.org/officeDocument/2006/relationships/image" Target="media/image86.png"/><Relationship Id="rId99" Type="http://schemas.openxmlformats.org/officeDocument/2006/relationships/image" Target="media/image91.png"/><Relationship Id="rId101" Type="http://schemas.openxmlformats.org/officeDocument/2006/relationships/image" Target="media/image93.png"/><Relationship Id="rId122" Type="http://schemas.openxmlformats.org/officeDocument/2006/relationships/image" Target="media/image114.png"/><Relationship Id="rId143" Type="http://schemas.openxmlformats.org/officeDocument/2006/relationships/image" Target="media/image135.png"/><Relationship Id="rId148" Type="http://schemas.openxmlformats.org/officeDocument/2006/relationships/image" Target="media/image140.png"/><Relationship Id="rId164" Type="http://schemas.openxmlformats.org/officeDocument/2006/relationships/image" Target="media/image156.png"/><Relationship Id="rId169" Type="http://schemas.openxmlformats.org/officeDocument/2006/relationships/image" Target="media/image161.png"/><Relationship Id="rId185" Type="http://schemas.openxmlformats.org/officeDocument/2006/relationships/image" Target="media/image177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80" Type="http://schemas.openxmlformats.org/officeDocument/2006/relationships/image" Target="media/image172.png"/><Relationship Id="rId26" Type="http://schemas.openxmlformats.org/officeDocument/2006/relationships/image" Target="media/image18.png"/><Relationship Id="rId47" Type="http://schemas.openxmlformats.org/officeDocument/2006/relationships/image" Target="media/image39.png"/><Relationship Id="rId68" Type="http://schemas.openxmlformats.org/officeDocument/2006/relationships/image" Target="media/image60.png"/><Relationship Id="rId89" Type="http://schemas.openxmlformats.org/officeDocument/2006/relationships/image" Target="media/image81.png"/><Relationship Id="rId112" Type="http://schemas.openxmlformats.org/officeDocument/2006/relationships/image" Target="media/image104.png"/><Relationship Id="rId133" Type="http://schemas.openxmlformats.org/officeDocument/2006/relationships/image" Target="media/image125.png"/><Relationship Id="rId154" Type="http://schemas.openxmlformats.org/officeDocument/2006/relationships/image" Target="media/image146.png"/><Relationship Id="rId175" Type="http://schemas.openxmlformats.org/officeDocument/2006/relationships/image" Target="media/image167.png"/><Relationship Id="rId196" Type="http://schemas.openxmlformats.org/officeDocument/2006/relationships/image" Target="media/image188.png"/><Relationship Id="rId200" Type="http://schemas.openxmlformats.org/officeDocument/2006/relationships/image" Target="media/image192.png"/><Relationship Id="rId16" Type="http://schemas.openxmlformats.org/officeDocument/2006/relationships/image" Target="media/image9.png"/><Relationship Id="rId37" Type="http://schemas.openxmlformats.org/officeDocument/2006/relationships/image" Target="media/image29.png"/><Relationship Id="rId58" Type="http://schemas.openxmlformats.org/officeDocument/2006/relationships/image" Target="media/image50.png"/><Relationship Id="rId79" Type="http://schemas.openxmlformats.org/officeDocument/2006/relationships/image" Target="media/image71.png"/><Relationship Id="rId102" Type="http://schemas.openxmlformats.org/officeDocument/2006/relationships/image" Target="media/image94.png"/><Relationship Id="rId123" Type="http://schemas.openxmlformats.org/officeDocument/2006/relationships/image" Target="media/image115.png"/><Relationship Id="rId144" Type="http://schemas.openxmlformats.org/officeDocument/2006/relationships/image" Target="media/image136.png"/><Relationship Id="rId90" Type="http://schemas.openxmlformats.org/officeDocument/2006/relationships/image" Target="media/image82.png"/><Relationship Id="rId165" Type="http://schemas.openxmlformats.org/officeDocument/2006/relationships/image" Target="media/image157.png"/><Relationship Id="rId186" Type="http://schemas.openxmlformats.org/officeDocument/2006/relationships/image" Target="media/image178.png"/><Relationship Id="rId27" Type="http://schemas.openxmlformats.org/officeDocument/2006/relationships/image" Target="media/image19.png"/><Relationship Id="rId48" Type="http://schemas.openxmlformats.org/officeDocument/2006/relationships/image" Target="media/image40.png"/><Relationship Id="rId69" Type="http://schemas.openxmlformats.org/officeDocument/2006/relationships/image" Target="media/image61.png"/><Relationship Id="rId113" Type="http://schemas.openxmlformats.org/officeDocument/2006/relationships/image" Target="media/image105.png"/><Relationship Id="rId134" Type="http://schemas.openxmlformats.org/officeDocument/2006/relationships/image" Target="media/image126.png"/><Relationship Id="rId80" Type="http://schemas.openxmlformats.org/officeDocument/2006/relationships/image" Target="media/image72.png"/><Relationship Id="rId155" Type="http://schemas.openxmlformats.org/officeDocument/2006/relationships/image" Target="media/image147.png"/><Relationship Id="rId176" Type="http://schemas.openxmlformats.org/officeDocument/2006/relationships/image" Target="media/image168.png"/><Relationship Id="rId197" Type="http://schemas.openxmlformats.org/officeDocument/2006/relationships/image" Target="media/image189.png"/><Relationship Id="rId201" Type="http://schemas.openxmlformats.org/officeDocument/2006/relationships/image" Target="media/image193.png"/><Relationship Id="rId17" Type="http://schemas.openxmlformats.org/officeDocument/2006/relationships/image" Target="media/image10.png"/><Relationship Id="rId38" Type="http://schemas.openxmlformats.org/officeDocument/2006/relationships/image" Target="media/image30.png"/><Relationship Id="rId59" Type="http://schemas.openxmlformats.org/officeDocument/2006/relationships/image" Target="media/image51.png"/><Relationship Id="rId103" Type="http://schemas.openxmlformats.org/officeDocument/2006/relationships/image" Target="media/image95.png"/><Relationship Id="rId124" Type="http://schemas.openxmlformats.org/officeDocument/2006/relationships/image" Target="media/image116.png"/><Relationship Id="rId70" Type="http://schemas.openxmlformats.org/officeDocument/2006/relationships/image" Target="media/image62.png"/><Relationship Id="rId91" Type="http://schemas.openxmlformats.org/officeDocument/2006/relationships/image" Target="media/image83.png"/><Relationship Id="rId145" Type="http://schemas.openxmlformats.org/officeDocument/2006/relationships/image" Target="media/image137.png"/><Relationship Id="rId166" Type="http://schemas.openxmlformats.org/officeDocument/2006/relationships/image" Target="media/image158.png"/><Relationship Id="rId187" Type="http://schemas.openxmlformats.org/officeDocument/2006/relationships/image" Target="media/image179.png"/><Relationship Id="rId1" Type="http://schemas.openxmlformats.org/officeDocument/2006/relationships/customXml" Target="../customXml/item1.xml"/><Relationship Id="rId28" Type="http://schemas.openxmlformats.org/officeDocument/2006/relationships/image" Target="media/image20.png"/><Relationship Id="rId49" Type="http://schemas.openxmlformats.org/officeDocument/2006/relationships/image" Target="media/image41.png"/><Relationship Id="rId114" Type="http://schemas.openxmlformats.org/officeDocument/2006/relationships/image" Target="media/image106.png"/><Relationship Id="rId60" Type="http://schemas.openxmlformats.org/officeDocument/2006/relationships/image" Target="media/image52.jpeg"/><Relationship Id="rId81" Type="http://schemas.openxmlformats.org/officeDocument/2006/relationships/image" Target="media/image73.png"/><Relationship Id="rId135" Type="http://schemas.openxmlformats.org/officeDocument/2006/relationships/image" Target="media/image127.png"/><Relationship Id="rId156" Type="http://schemas.openxmlformats.org/officeDocument/2006/relationships/image" Target="media/image148.png"/><Relationship Id="rId177" Type="http://schemas.openxmlformats.org/officeDocument/2006/relationships/image" Target="media/image169.png"/><Relationship Id="rId198" Type="http://schemas.openxmlformats.org/officeDocument/2006/relationships/image" Target="media/image190.png"/><Relationship Id="rId202" Type="http://schemas.openxmlformats.org/officeDocument/2006/relationships/fontTable" Target="fontTable.xml"/><Relationship Id="rId18" Type="http://schemas.openxmlformats.org/officeDocument/2006/relationships/footer" Target="footer1.xml"/><Relationship Id="rId39" Type="http://schemas.openxmlformats.org/officeDocument/2006/relationships/image" Target="media/image31.png"/><Relationship Id="rId50" Type="http://schemas.openxmlformats.org/officeDocument/2006/relationships/image" Target="media/image42.png"/><Relationship Id="rId104" Type="http://schemas.openxmlformats.org/officeDocument/2006/relationships/image" Target="media/image96.png"/><Relationship Id="rId125" Type="http://schemas.openxmlformats.org/officeDocument/2006/relationships/image" Target="media/image117.png"/><Relationship Id="rId146" Type="http://schemas.openxmlformats.org/officeDocument/2006/relationships/image" Target="media/image138.png"/><Relationship Id="rId167" Type="http://schemas.openxmlformats.org/officeDocument/2006/relationships/image" Target="media/image159.png"/><Relationship Id="rId188" Type="http://schemas.openxmlformats.org/officeDocument/2006/relationships/image" Target="media/image180.png"/><Relationship Id="rId71" Type="http://schemas.openxmlformats.org/officeDocument/2006/relationships/image" Target="media/image63.png"/><Relationship Id="rId92" Type="http://schemas.openxmlformats.org/officeDocument/2006/relationships/image" Target="media/image8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108B1C-024B-4CC5-8452-9A5CCED2CE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0060</Words>
  <Characters>114345</Characters>
  <Application>Microsoft Office Word</Application>
  <DocSecurity>0</DocSecurity>
  <Lines>952</Lines>
  <Paragraphs>2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yssa Hahn</dc:creator>
  <cp:keywords/>
  <dc:description/>
  <cp:lastModifiedBy>Hahn, Alyssa</cp:lastModifiedBy>
  <cp:revision>5</cp:revision>
  <cp:lastPrinted>2021-11-04T18:36:00Z</cp:lastPrinted>
  <dcterms:created xsi:type="dcterms:W3CDTF">2021-10-13T03:58:00Z</dcterms:created>
  <dcterms:modified xsi:type="dcterms:W3CDTF">2021-11-04T18:36:00Z</dcterms:modified>
</cp:coreProperties>
</file>